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171C3A47" w14:textId="77777777" w:rsidR="00F40A41" w:rsidRPr="00247FB2" w:rsidRDefault="000B12E1" w:rsidP="00CE7DBC">
      <w:pPr>
        <w:spacing w:line="300" w:lineRule="auto"/>
        <w:ind w:firstLineChars="0" w:firstLine="0"/>
        <w:jc w:val="center"/>
        <w:rPr>
          <w:rFonts w:ascii="黑体" w:eastAsia="黑体" w:hAnsi="黑体"/>
          <w:sz w:val="32"/>
          <w:szCs w:val="32"/>
        </w:r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0B3BF9B3" w14:textId="77777777" w:rsidR="00F40A41" w:rsidRPr="00247FB2"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9508FD">
      <w:pPr>
        <w:pStyle w:val="10"/>
        <w:numPr>
          <w:ilvl w:val="0"/>
          <w:numId w:val="0"/>
        </w:numPr>
        <w:ind w:left="432"/>
        <w:jc w:val="both"/>
        <w:rPr>
          <w:color w:val="auto"/>
        </w:rPr>
      </w:pPr>
      <w:bookmarkStart w:id="13" w:name="_Toc484426529"/>
      <w:bookmarkStart w:id="14" w:name="_Toc510446932"/>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9508FD">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446933"/>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D95624E" w:rsidR="00966C7C"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板</w:t>
      </w:r>
      <w:bookmarkEnd w:id="34"/>
      <w:r w:rsidRPr="00247FB2">
        <w:rPr>
          <w:rFonts w:hint="eastAsia"/>
        </w:rPr>
        <w:t>由于其复杂的应力状态以及应力集中，</w:t>
      </w:r>
      <w:r w:rsidR="00A265F4">
        <w:rPr>
          <w:rFonts w:hint="eastAsia"/>
        </w:rPr>
        <w:t>再加上复合材料本身各向异性的性质，</w:t>
      </w:r>
      <w:r w:rsidRPr="00247FB2">
        <w:rPr>
          <w:rFonts w:hint="eastAsia"/>
        </w:rPr>
        <w:t>会产生各种复杂的失效模式。能够准确的预测</w:t>
      </w:r>
      <w:bookmarkStart w:id="35" w:name="OLE_LINK2"/>
      <w:r w:rsidRPr="00247FB2">
        <w:rPr>
          <w:rFonts w:hint="eastAsia"/>
        </w:rPr>
        <w:t>大开孔的复合材料层合板</w:t>
      </w:r>
      <w:bookmarkEnd w:id="35"/>
      <w:r w:rsidR="00E26070">
        <w:rPr>
          <w:rFonts w:hint="eastAsia"/>
        </w:rPr>
        <w:t>的损伤起始状态以及极限载荷，并且掌握</w:t>
      </w:r>
      <w:r w:rsidRPr="00247FB2">
        <w:rPr>
          <w:rFonts w:hint="eastAsia"/>
        </w:rPr>
        <w:t>其中的破坏机理，对于复合材料使用的安全性和可靠性来说是至关重要的。</w:t>
      </w:r>
      <w:r w:rsidR="00175137">
        <w:rPr>
          <w:rFonts w:hint="eastAsia"/>
        </w:rPr>
        <w:t>本文具体研究工作如下：</w:t>
      </w:r>
    </w:p>
    <w:bookmarkEnd w:id="33"/>
    <w:p w14:paraId="28D87C51" w14:textId="496CB64E"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Pr="00247FB2">
        <w:rPr>
          <w:rFonts w:hint="eastAsia"/>
        </w:rPr>
        <w:t>，对层合板进行单向拉伸实验，同时使用电测法（应变片和应变仪）和光测法（</w:t>
      </w:r>
      <w:r w:rsidRPr="00247FB2">
        <w:rPr>
          <w:rFonts w:hint="eastAsia"/>
        </w:rPr>
        <w:t>DIC</w:t>
      </w:r>
      <w:r w:rsidR="00BA3EC2">
        <w:rPr>
          <w:rFonts w:hint="eastAsia"/>
        </w:rPr>
        <w:t>测试）两种方式对拉伸过程中的应变进行测量，最终</w:t>
      </w:r>
      <w:r w:rsidR="00CD6716">
        <w:rPr>
          <w:rFonts w:hint="eastAsia"/>
        </w:rPr>
        <w:t>分析实验</w:t>
      </w:r>
      <w:r w:rsidR="00BA18C4">
        <w:rPr>
          <w:rFonts w:hint="eastAsia"/>
        </w:rPr>
        <w:t>得到</w:t>
      </w:r>
      <w:r w:rsidR="00CD6716">
        <w:rPr>
          <w:rFonts w:hint="eastAsia"/>
        </w:rPr>
        <w:t>的应变值和</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2C4A6A">
        <w:rPr>
          <w:rFonts w:hint="eastAsia"/>
        </w:rPr>
        <w:t>，</w:t>
      </w:r>
      <w:r w:rsidR="004D0AA8">
        <w:rPr>
          <w:rFonts w:hint="eastAsia"/>
        </w:rPr>
        <w:t>研究</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7C02BE94"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994702">
        <w:rPr>
          <w:rFonts w:hint="eastAsia"/>
        </w:rPr>
        <w:t>在数值计算方面，</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1F3BD8">
        <w:rPr>
          <w:rFonts w:hint="eastAsia"/>
        </w:rPr>
        <w:t>，</w:t>
      </w:r>
      <w:r w:rsidR="000D41CD">
        <w:rPr>
          <w:rFonts w:hint="eastAsia"/>
        </w:rPr>
        <w:t>在损伤退化形式上，</w:t>
      </w:r>
      <w:r w:rsidR="000D41CD" w:rsidRPr="00247FB2">
        <w:rPr>
          <w:rFonts w:hint="eastAsia"/>
        </w:rPr>
        <w:t>使用线性退化和指数退化两种退化模型进行对比</w:t>
      </w:r>
      <w:r w:rsidR="000D41CD">
        <w:rPr>
          <w:rFonts w:hint="eastAsia"/>
        </w:rPr>
        <w:t>。</w:t>
      </w:r>
      <w:r w:rsidR="00B3651A">
        <w:rPr>
          <w:rFonts w:hint="eastAsia"/>
        </w:rPr>
        <w:t>并且</w:t>
      </w:r>
      <w:r w:rsidRPr="00247FB2">
        <w:rPr>
          <w:rFonts w:hint="eastAsia"/>
        </w:rPr>
        <w:t>与有限元结合</w:t>
      </w:r>
      <w:r w:rsidR="00E837DB">
        <w:rPr>
          <w:rFonts w:hint="eastAsia"/>
        </w:rPr>
        <w:t>，</w:t>
      </w:r>
      <w:r w:rsidR="00E837DB" w:rsidRPr="00247FB2">
        <w:rPr>
          <w:rFonts w:hint="eastAsia"/>
        </w:rPr>
        <w:t>使用</w:t>
      </w:r>
      <w:r w:rsidR="00E837DB" w:rsidRPr="00247FB2">
        <w:rPr>
          <w:rFonts w:hint="eastAsia"/>
        </w:rPr>
        <w:t>ABAQUS</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E837DB">
        <w:rPr>
          <w:rFonts w:hint="eastAsia"/>
        </w:rPr>
        <w:t>，</w:t>
      </w:r>
      <w:r w:rsidRPr="00247FB2">
        <w:rPr>
          <w:rFonts w:hint="eastAsia"/>
        </w:rPr>
        <w:t>对大开口复合材料层合板在拉伸载荷下的损伤进行数值模拟，</w:t>
      </w:r>
      <w:r w:rsidR="003E74B3">
        <w:rPr>
          <w:rFonts w:hint="eastAsia"/>
        </w:rPr>
        <w:t>在模拟中，</w:t>
      </w:r>
      <w:r w:rsidR="00CF1F52" w:rsidRPr="00247FB2">
        <w:rPr>
          <w:rFonts w:hint="eastAsia"/>
        </w:rPr>
        <w:t>使用特征长度法有效的避免网格依赖性，同时引入粘性系数提高计算的收敛性</w:t>
      </w:r>
      <w:r w:rsidR="00E94F5B">
        <w:rPr>
          <w:rFonts w:hint="eastAsia"/>
        </w:rPr>
        <w:t>。</w:t>
      </w:r>
      <w:r w:rsidR="00E94F5B" w:rsidRPr="00247FB2">
        <w:rPr>
          <w:rFonts w:hint="eastAsia"/>
        </w:rPr>
        <w:t>将不同铺层和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1277C4CB" w14:textId="3B5B2727" w:rsidR="00A968B7" w:rsidRPr="00247FB2" w:rsidRDefault="00A968B7" w:rsidP="00A968B7">
      <w:pPr>
        <w:ind w:firstLine="480"/>
      </w:pPr>
      <w:r w:rsidRPr="00247FB2">
        <w:rPr>
          <w:rFonts w:hint="eastAsia"/>
        </w:rPr>
        <w:t>（</w:t>
      </w:r>
      <w:r w:rsidRPr="00247FB2">
        <w:rPr>
          <w:rFonts w:hint="eastAsia"/>
        </w:rPr>
        <w:t>3</w:t>
      </w:r>
      <w:r w:rsidRPr="00247FB2">
        <w:rPr>
          <w:rFonts w:hint="eastAsia"/>
        </w:rPr>
        <w:t>）在模拟计算中，考虑剪切非线性效应和就地强度效应这两种理论</w:t>
      </w:r>
      <w:r w:rsidR="003C523E">
        <w:rPr>
          <w:rFonts w:hint="eastAsia"/>
        </w:rPr>
        <w:t>对模型进行完整</w:t>
      </w:r>
      <w:r w:rsidRPr="00247FB2">
        <w:rPr>
          <w:rFonts w:hint="eastAsia"/>
        </w:rPr>
        <w:t>，通过就地强度效应，对不同铺层的材料参数进行修正，同时在本构方程中利用</w:t>
      </w:r>
      <w:r w:rsidRPr="00247FB2">
        <w:t>Ramberg-Osgood</w:t>
      </w:r>
      <w:r w:rsidRPr="00247FB2">
        <w:rPr>
          <w:rFonts w:hint="eastAsia"/>
        </w:rPr>
        <w:t>方程来定义层合板中的剪切非线性本构关系</w:t>
      </w:r>
      <w:r w:rsidR="003C523E">
        <w:rPr>
          <w:rFonts w:hint="eastAsia"/>
        </w:rPr>
        <w:t>，准确的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证明了计算模型的可靠性</w:t>
      </w:r>
      <w:r w:rsidR="003C523E">
        <w:rPr>
          <w:rFonts w:hint="eastAsia"/>
        </w:rPr>
        <w:t>。</w:t>
      </w:r>
    </w:p>
    <w:p w14:paraId="5157BC8E" w14:textId="77777777" w:rsidR="00731B3B" w:rsidRDefault="00731B3B" w:rsidP="00966C7C">
      <w:pPr>
        <w:ind w:firstLine="480"/>
      </w:pPr>
    </w:p>
    <w:p w14:paraId="4A6F9109" w14:textId="77777777" w:rsidR="00AF5F6E" w:rsidRPr="00247FB2" w:rsidRDefault="00AF5F6E" w:rsidP="00C13617">
      <w:pPr>
        <w:ind w:firstLine="480"/>
        <w:rPr>
          <w:rFonts w:hAnsi="宋体"/>
          <w:color w:val="0070C0"/>
        </w:rPr>
      </w:pPr>
    </w:p>
    <w:p w14:paraId="351BD745" w14:textId="77777777" w:rsidR="00755BE8" w:rsidRPr="00247FB2" w:rsidRDefault="00755BE8" w:rsidP="00C13617">
      <w:pPr>
        <w:ind w:firstLine="480"/>
        <w:rPr>
          <w:rFonts w:hAnsi="宋体"/>
          <w:color w:val="0070C0"/>
        </w:rPr>
      </w:pPr>
    </w:p>
    <w:p w14:paraId="081E331C" w14:textId="77777777" w:rsidR="00755BE8" w:rsidRPr="00247FB2" w:rsidRDefault="00755BE8" w:rsidP="00C13617">
      <w:pPr>
        <w:ind w:firstLine="480"/>
        <w:rPr>
          <w:rFonts w:hAnsi="宋体"/>
          <w:color w:val="0070C0"/>
        </w:rPr>
      </w:pPr>
    </w:p>
    <w:p w14:paraId="10A427F8" w14:textId="77777777" w:rsidR="00966C7C" w:rsidRPr="00247FB2" w:rsidRDefault="00966C7C" w:rsidP="00966C7C">
      <w:pPr>
        <w:widowControl/>
        <w:ind w:firstLineChars="177" w:firstLine="425"/>
        <w:rPr>
          <w:rFonts w:ascii="宋体" w:hAnsi="宋体" w:cs="幼圆"/>
        </w:rPr>
      </w:pPr>
      <w:r w:rsidRPr="00247FB2">
        <w:rPr>
          <w:rFonts w:ascii="宋体" w:hAnsi="宋体" w:cs="幼圆" w:hint="eastAsia"/>
        </w:rPr>
        <w:t>关键词：复合材料层合板，大开孔，渐进失效，连续损伤模型，退化模型，剪切非线性</w:t>
      </w:r>
    </w:p>
    <w:p w14:paraId="40287EC7" w14:textId="77777777" w:rsidR="00C13617" w:rsidRPr="00247FB2" w:rsidRDefault="00C13617" w:rsidP="00137A09">
      <w:pPr>
        <w:ind w:firstLineChars="0" w:firstLine="0"/>
        <w:rPr>
          <w:rFonts w:hAnsi="宋体"/>
        </w:rPr>
        <w:sectPr w:rsidR="00C13617" w:rsidRPr="00247FB2"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2181CB32" w:rsidR="00D940C2" w:rsidRPr="00247FB2" w:rsidRDefault="00F70848"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Progressive Damage A</w:t>
      </w:r>
      <w:r w:rsidR="00D940C2" w:rsidRPr="00247FB2">
        <w:rPr>
          <w:rFonts w:ascii="Arial Unicode MS" w:eastAsia="Arial Unicode MS" w:hAnsi="Arial Unicode MS" w:cs="Arial Unicode MS"/>
          <w:sz w:val="32"/>
          <w:szCs w:val="32"/>
        </w:rPr>
        <w:t xml:space="preserve">nalysis of Composite </w:t>
      </w:r>
    </w:p>
    <w:p w14:paraId="14AF2241" w14:textId="618F08CA" w:rsidR="00D940C2" w:rsidRPr="00247FB2" w:rsidRDefault="00F70848"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t>Laminates with Big C</w:t>
      </w:r>
      <w:r w:rsidR="00D940C2" w:rsidRPr="00247FB2">
        <w:rPr>
          <w:rFonts w:ascii="Arial Unicode MS" w:eastAsia="Arial Unicode MS" w:hAnsi="Arial Unicode MS" w:cs="Arial Unicode MS"/>
          <w:sz w:val="32"/>
          <w:szCs w:val="32"/>
        </w:rPr>
        <w:t>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247FB2" w:rsidRDefault="000B12E1" w:rsidP="0033742D">
      <w:pPr>
        <w:spacing w:before="160" w:after="120"/>
        <w:ind w:firstLineChars="0" w:firstLine="0"/>
        <w:jc w:val="center"/>
        <w:rPr>
          <w:rFonts w:ascii="Arial Unicode MS" w:eastAsia="Arial Unicode MS" w:hAnsi="Arial Unicode MS" w:cs="Arial Unicode MS"/>
        </w:rPr>
      </w:pPr>
      <w:bookmarkStart w:id="36" w:name="_Toc387132156"/>
      <w:bookmarkStart w:id="37" w:name="_Toc398804463"/>
      <w:bookmarkStart w:id="38" w:name="_Toc406662885"/>
      <w:r w:rsidRPr="00247FB2">
        <w:rPr>
          <w:rFonts w:ascii="Arial Unicode MS" w:eastAsia="Arial Unicode MS" w:hAnsi="Arial Unicode MS" w:cs="Arial Unicode MS"/>
        </w:rPr>
        <w:t>ABSTRACT</w:t>
      </w:r>
      <w:bookmarkEnd w:id="36"/>
      <w:bookmarkEnd w:id="37"/>
      <w:bookmarkEnd w:id="38"/>
    </w:p>
    <w:p w14:paraId="63CD3C93" w14:textId="246739EF" w:rsidR="00ED2757" w:rsidRPr="00247FB2" w:rsidRDefault="00ED2757" w:rsidP="00ED2757">
      <w:pPr>
        <w:spacing w:line="360" w:lineRule="auto"/>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ED2757">
      <w:pPr>
        <w:spacing w:line="360" w:lineRule="auto"/>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ED2757">
      <w:pPr>
        <w:spacing w:line="360" w:lineRule="auto"/>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w:t>
      </w:r>
      <w:r w:rsidR="008A47BB" w:rsidRPr="008A47BB">
        <w:lastRenderedPageBreak/>
        <w:t xml:space="preserve">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ED2757">
      <w:pPr>
        <w:spacing w:line="360" w:lineRule="auto"/>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79E883EC" w14:textId="77777777" w:rsidR="00E83E71" w:rsidRPr="00247FB2" w:rsidRDefault="00E83E71" w:rsidP="00963080">
      <w:pPr>
        <w:ind w:firstLine="480"/>
      </w:pPr>
    </w:p>
    <w:p w14:paraId="03E5EA91" w14:textId="77777777" w:rsidR="00ED2757" w:rsidRPr="00247FB2" w:rsidRDefault="00ED2757" w:rsidP="00ED2757">
      <w:pPr>
        <w:pStyle w:val="af5"/>
        <w:spacing w:line="400" w:lineRule="exact"/>
        <w:ind w:firstLineChars="177" w:firstLine="425"/>
        <w:jc w:val="left"/>
        <w:rPr>
          <w:rFonts w:ascii="Times New Roman" w:hAnsi="Times New Roman" w:cs="Times New Roman"/>
          <w:sz w:val="24"/>
          <w:szCs w:val="24"/>
        </w:rPr>
      </w:pPr>
      <w:r w:rsidRPr="00247FB2">
        <w:rPr>
          <w:rFonts w:ascii="Times New Roman" w:hAnsi="Times New Roman" w:cs="Times New Roman"/>
          <w:sz w:val="24"/>
          <w:szCs w:val="24"/>
        </w:rPr>
        <w:t>KEY WORDS: C</w:t>
      </w:r>
      <w:r w:rsidRPr="00247FB2">
        <w:rPr>
          <w:rFonts w:ascii="Times New Roman" w:eastAsia="宋体" w:hAnsi="Times New Roman" w:cs="Times New Roman"/>
          <w:kern w:val="0"/>
          <w:sz w:val="24"/>
          <w:szCs w:val="24"/>
        </w:rPr>
        <w:t>omposite Laminate, Cutout, Progressive Failure Model, Degradation Law, Shear Nonlinearity</w:t>
      </w:r>
    </w:p>
    <w:p w14:paraId="71578E35" w14:textId="77777777" w:rsidR="00E82679" w:rsidRDefault="00E82679" w:rsidP="00ED2757">
      <w:pPr>
        <w:ind w:firstLine="480"/>
        <w:rPr>
          <w:color w:val="0070C0"/>
        </w:rPr>
        <w:sectPr w:rsidR="00E82679"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p>
    <w:bookmarkStart w:id="39" w:name="_Toc510446934" w:displacedByCustomXml="next"/>
    <w:bookmarkStart w:id="40" w:name="_Toc484426531" w:displacedByCustomXml="next"/>
    <w:bookmarkStart w:id="41" w:name="_Toc450755305" w:displacedByCustomXml="next"/>
    <w:bookmarkStart w:id="42" w:name="_Toc450755208" w:displacedByCustomXml="next"/>
    <w:bookmarkStart w:id="43" w:name="_Toc450037073" w:displacedByCustomXml="next"/>
    <w:bookmarkStart w:id="44" w:name="_Toc449989878" w:displacedByCustomXml="next"/>
    <w:bookmarkStart w:id="45" w:name="_Toc449989773" w:displacedByCustomXml="next"/>
    <w:bookmarkStart w:id="46" w:name="_Toc448764960" w:displacedByCustomXml="next"/>
    <w:bookmarkStart w:id="47" w:name="_Toc406672959" w:displacedByCustomXml="next"/>
    <w:bookmarkStart w:id="48" w:name="_Toc398804464" w:displacedByCustomXml="next"/>
    <w:bookmarkStart w:id="49" w:name="_Toc406662886" w:displacedByCustomXml="next"/>
    <w:bookmarkStart w:id="50" w:name="_Toc406664893" w:displacedByCustomXml="next"/>
    <w:bookmarkStart w:id="51" w:name="_Toc406668427" w:displacedByCustomXml="next"/>
    <w:bookmarkStart w:id="52" w:name="_Toc406668604" w:displacedByCustomXml="next"/>
    <w:bookmarkStart w:id="53" w:name="_Toc406671036" w:displacedByCustomXml="next"/>
    <w:bookmarkStart w:id="54" w:name="_Toc450565104" w:displacedByCustomXml="next"/>
    <w:bookmarkStart w:id="55" w:name="_Toc450752879"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611D76A8" w14:textId="77777777" w:rsidR="00351771" w:rsidRDefault="000B12E1" w:rsidP="009508FD">
          <w:pPr>
            <w:pStyle w:val="10"/>
            <w:numPr>
              <w:ilvl w:val="0"/>
              <w:numId w:val="0"/>
            </w:numPr>
            <w:ind w:left="432"/>
            <w:rPr>
              <w:noProof/>
            </w:rPr>
          </w:pPr>
          <w:r w:rsidRPr="00247FB2">
            <w:rPr>
              <w:color w:val="auto"/>
            </w:rPr>
            <w:t>目录</w:t>
          </w:r>
          <w:bookmarkEnd w:id="55"/>
          <w:bookmarkEnd w:id="54"/>
          <w:bookmarkEnd w:id="53"/>
          <w:bookmarkEnd w:id="52"/>
          <w:bookmarkEnd w:id="51"/>
          <w:bookmarkEnd w:id="50"/>
          <w:bookmarkEnd w:id="49"/>
          <w:bookmarkEnd w:id="48"/>
          <w:bookmarkEnd w:id="47"/>
          <w:bookmarkEnd w:id="46"/>
          <w:bookmarkEnd w:id="45"/>
          <w:bookmarkEnd w:id="44"/>
          <w:bookmarkEnd w:id="43"/>
          <w:bookmarkEnd w:id="42"/>
          <w:bookmarkEnd w:id="41"/>
          <w:bookmarkEnd w:id="40"/>
          <w:bookmarkEnd w:id="39"/>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425DF761" w14:textId="77777777" w:rsidR="00351771" w:rsidRDefault="00EB793F">
          <w:pPr>
            <w:pStyle w:val="11"/>
            <w:rPr>
              <w:rFonts w:asciiTheme="minorHAnsi" w:eastAsiaTheme="minorEastAsia" w:hAnsiTheme="minorHAnsi" w:cstheme="minorBidi"/>
              <w:sz w:val="21"/>
              <w:szCs w:val="22"/>
            </w:rPr>
          </w:pPr>
          <w:hyperlink w:anchor="_Toc510446932" w:history="1">
            <w:r w:rsidR="00351771" w:rsidRPr="005D079D">
              <w:rPr>
                <w:rStyle w:val="ac"/>
                <w:rFonts w:hint="eastAsia"/>
              </w:rPr>
              <w:t>版权声明</w:t>
            </w:r>
            <w:r w:rsidR="00351771">
              <w:rPr>
                <w:webHidden/>
              </w:rPr>
              <w:tab/>
            </w:r>
            <w:r w:rsidR="00351771">
              <w:rPr>
                <w:webHidden/>
              </w:rPr>
              <w:fldChar w:fldCharType="begin"/>
            </w:r>
            <w:r w:rsidR="00351771">
              <w:rPr>
                <w:webHidden/>
              </w:rPr>
              <w:instrText xml:space="preserve"> PAGEREF _Toc510446932 \h </w:instrText>
            </w:r>
            <w:r w:rsidR="00351771">
              <w:rPr>
                <w:webHidden/>
              </w:rPr>
            </w:r>
            <w:r w:rsidR="00351771">
              <w:rPr>
                <w:webHidden/>
              </w:rPr>
              <w:fldChar w:fldCharType="separate"/>
            </w:r>
            <w:r w:rsidR="005B7C37">
              <w:rPr>
                <w:webHidden/>
              </w:rPr>
              <w:t>3</w:t>
            </w:r>
            <w:r w:rsidR="00351771">
              <w:rPr>
                <w:webHidden/>
              </w:rPr>
              <w:fldChar w:fldCharType="end"/>
            </w:r>
          </w:hyperlink>
        </w:p>
        <w:p w14:paraId="29E810BE" w14:textId="77777777" w:rsidR="00351771" w:rsidRDefault="00EB793F">
          <w:pPr>
            <w:pStyle w:val="11"/>
            <w:rPr>
              <w:rFonts w:asciiTheme="minorHAnsi" w:eastAsiaTheme="minorEastAsia" w:hAnsiTheme="minorHAnsi" w:cstheme="minorBidi"/>
              <w:sz w:val="21"/>
              <w:szCs w:val="22"/>
            </w:rPr>
          </w:pPr>
          <w:hyperlink w:anchor="_Toc510446933" w:history="1">
            <w:r w:rsidR="00351771" w:rsidRPr="005D079D">
              <w:rPr>
                <w:rStyle w:val="ac"/>
                <w:rFonts w:hint="eastAsia"/>
              </w:rPr>
              <w:t>摘要</w:t>
            </w:r>
            <w:r w:rsidR="00351771">
              <w:rPr>
                <w:webHidden/>
              </w:rPr>
              <w:tab/>
            </w:r>
            <w:r w:rsidR="00351771">
              <w:rPr>
                <w:webHidden/>
              </w:rPr>
              <w:fldChar w:fldCharType="begin"/>
            </w:r>
            <w:r w:rsidR="00351771">
              <w:rPr>
                <w:webHidden/>
              </w:rPr>
              <w:instrText xml:space="preserve"> PAGEREF _Toc510446933 \h </w:instrText>
            </w:r>
            <w:r w:rsidR="00351771">
              <w:rPr>
                <w:webHidden/>
              </w:rPr>
            </w:r>
            <w:r w:rsidR="00351771">
              <w:rPr>
                <w:webHidden/>
              </w:rPr>
              <w:fldChar w:fldCharType="separate"/>
            </w:r>
            <w:r w:rsidR="005B7C37">
              <w:rPr>
                <w:webHidden/>
              </w:rPr>
              <w:t>I</w:t>
            </w:r>
            <w:r w:rsidR="00351771">
              <w:rPr>
                <w:webHidden/>
              </w:rPr>
              <w:fldChar w:fldCharType="end"/>
            </w:r>
          </w:hyperlink>
        </w:p>
        <w:p w14:paraId="46D70DF5" w14:textId="77777777" w:rsidR="00351771" w:rsidRDefault="00EB793F">
          <w:pPr>
            <w:pStyle w:val="11"/>
            <w:rPr>
              <w:rFonts w:asciiTheme="minorHAnsi" w:eastAsiaTheme="minorEastAsia" w:hAnsiTheme="minorHAnsi" w:cstheme="minorBidi"/>
              <w:sz w:val="21"/>
              <w:szCs w:val="22"/>
            </w:rPr>
          </w:pPr>
          <w:hyperlink w:anchor="_Toc510446934" w:history="1">
            <w:r w:rsidR="00351771" w:rsidRPr="005D079D">
              <w:rPr>
                <w:rStyle w:val="ac"/>
                <w:rFonts w:hint="eastAsia"/>
              </w:rPr>
              <w:t>目录</w:t>
            </w:r>
            <w:r w:rsidR="00351771">
              <w:rPr>
                <w:webHidden/>
              </w:rPr>
              <w:tab/>
            </w:r>
            <w:r w:rsidR="00351771">
              <w:rPr>
                <w:webHidden/>
              </w:rPr>
              <w:fldChar w:fldCharType="begin"/>
            </w:r>
            <w:r w:rsidR="00351771">
              <w:rPr>
                <w:webHidden/>
              </w:rPr>
              <w:instrText xml:space="preserve"> PAGEREF _Toc510446934 \h </w:instrText>
            </w:r>
            <w:r w:rsidR="00351771">
              <w:rPr>
                <w:webHidden/>
              </w:rPr>
            </w:r>
            <w:r w:rsidR="00351771">
              <w:rPr>
                <w:webHidden/>
              </w:rPr>
              <w:fldChar w:fldCharType="separate"/>
            </w:r>
            <w:r w:rsidR="005B7C37">
              <w:rPr>
                <w:webHidden/>
              </w:rPr>
              <w:t>V</w:t>
            </w:r>
            <w:r w:rsidR="00351771">
              <w:rPr>
                <w:webHidden/>
              </w:rPr>
              <w:fldChar w:fldCharType="end"/>
            </w:r>
          </w:hyperlink>
        </w:p>
        <w:p w14:paraId="433F4E0A" w14:textId="77777777" w:rsidR="00351771" w:rsidRDefault="00EB793F">
          <w:pPr>
            <w:pStyle w:val="11"/>
            <w:rPr>
              <w:rFonts w:asciiTheme="minorHAnsi" w:eastAsiaTheme="minorEastAsia" w:hAnsiTheme="minorHAnsi" w:cstheme="minorBidi"/>
              <w:sz w:val="21"/>
              <w:szCs w:val="22"/>
            </w:rPr>
          </w:pPr>
          <w:hyperlink w:anchor="_Toc510446935" w:history="1">
            <w:r w:rsidR="00351771" w:rsidRPr="005D079D">
              <w:rPr>
                <w:rStyle w:val="ac"/>
                <w:rFonts w:hint="eastAsia"/>
              </w:rPr>
              <w:t>第一章</w:t>
            </w:r>
            <w:r w:rsidR="00351771" w:rsidRPr="005D079D">
              <w:rPr>
                <w:rStyle w:val="ac"/>
              </w:rPr>
              <w:t xml:space="preserve">  </w:t>
            </w:r>
            <w:r w:rsidR="00351771" w:rsidRPr="005D079D">
              <w:rPr>
                <w:rStyle w:val="ac"/>
                <w:rFonts w:hint="eastAsia"/>
              </w:rPr>
              <w:t>绪论</w:t>
            </w:r>
            <w:r w:rsidR="00351771">
              <w:rPr>
                <w:webHidden/>
              </w:rPr>
              <w:tab/>
            </w:r>
            <w:r w:rsidR="00351771">
              <w:rPr>
                <w:webHidden/>
              </w:rPr>
              <w:fldChar w:fldCharType="begin"/>
            </w:r>
            <w:r w:rsidR="00351771">
              <w:rPr>
                <w:webHidden/>
              </w:rPr>
              <w:instrText xml:space="preserve"> PAGEREF _Toc510446935 \h </w:instrText>
            </w:r>
            <w:r w:rsidR="00351771">
              <w:rPr>
                <w:webHidden/>
              </w:rPr>
            </w:r>
            <w:r w:rsidR="00351771">
              <w:rPr>
                <w:webHidden/>
              </w:rPr>
              <w:fldChar w:fldCharType="separate"/>
            </w:r>
            <w:r w:rsidR="005B7C37">
              <w:rPr>
                <w:webHidden/>
              </w:rPr>
              <w:t>1</w:t>
            </w:r>
            <w:r w:rsidR="00351771">
              <w:rPr>
                <w:webHidden/>
              </w:rPr>
              <w:fldChar w:fldCharType="end"/>
            </w:r>
          </w:hyperlink>
        </w:p>
        <w:p w14:paraId="6EA1ADE5"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36" w:history="1">
            <w:r w:rsidR="00351771" w:rsidRPr="005D079D">
              <w:rPr>
                <w:rStyle w:val="ac"/>
                <w:noProof/>
              </w:rPr>
              <w:t>1.1</w:t>
            </w:r>
            <w:r w:rsidR="00351771">
              <w:rPr>
                <w:rFonts w:asciiTheme="minorHAnsi" w:eastAsiaTheme="minorEastAsia" w:hAnsiTheme="minorHAnsi" w:cstheme="minorBidi"/>
                <w:noProof/>
                <w:sz w:val="21"/>
                <w:szCs w:val="22"/>
              </w:rPr>
              <w:tab/>
            </w:r>
            <w:r w:rsidR="00351771" w:rsidRPr="005D079D">
              <w:rPr>
                <w:rStyle w:val="ac"/>
                <w:rFonts w:hint="eastAsia"/>
                <w:noProof/>
              </w:rPr>
              <w:t>选题背景及意义</w:t>
            </w:r>
            <w:r w:rsidR="00351771">
              <w:rPr>
                <w:noProof/>
                <w:webHidden/>
              </w:rPr>
              <w:tab/>
            </w:r>
            <w:r w:rsidR="00351771">
              <w:rPr>
                <w:noProof/>
                <w:webHidden/>
              </w:rPr>
              <w:fldChar w:fldCharType="begin"/>
            </w:r>
            <w:r w:rsidR="00351771">
              <w:rPr>
                <w:noProof/>
                <w:webHidden/>
              </w:rPr>
              <w:instrText xml:space="preserve"> PAGEREF _Toc510446936 \h </w:instrText>
            </w:r>
            <w:r w:rsidR="00351771">
              <w:rPr>
                <w:noProof/>
                <w:webHidden/>
              </w:rPr>
            </w:r>
            <w:r w:rsidR="00351771">
              <w:rPr>
                <w:noProof/>
                <w:webHidden/>
              </w:rPr>
              <w:fldChar w:fldCharType="separate"/>
            </w:r>
            <w:r w:rsidR="005B7C37">
              <w:rPr>
                <w:noProof/>
                <w:webHidden/>
              </w:rPr>
              <w:t>1</w:t>
            </w:r>
            <w:r w:rsidR="00351771">
              <w:rPr>
                <w:noProof/>
                <w:webHidden/>
              </w:rPr>
              <w:fldChar w:fldCharType="end"/>
            </w:r>
          </w:hyperlink>
        </w:p>
        <w:p w14:paraId="4B992958"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37" w:history="1">
            <w:r w:rsidR="00351771" w:rsidRPr="005D079D">
              <w:rPr>
                <w:rStyle w:val="ac"/>
                <w:noProof/>
              </w:rPr>
              <w:t>1.2</w:t>
            </w:r>
            <w:r w:rsidR="00351771">
              <w:rPr>
                <w:rFonts w:asciiTheme="minorHAnsi" w:eastAsiaTheme="minorEastAsia" w:hAnsiTheme="minorHAnsi" w:cstheme="minorBidi"/>
                <w:noProof/>
                <w:sz w:val="21"/>
                <w:szCs w:val="22"/>
              </w:rPr>
              <w:tab/>
            </w:r>
            <w:r w:rsidR="00351771" w:rsidRPr="005D079D">
              <w:rPr>
                <w:rStyle w:val="ac"/>
                <w:rFonts w:hint="eastAsia"/>
                <w:noProof/>
              </w:rPr>
              <w:t>大开孔复合材料层合板在工程中的应用</w:t>
            </w:r>
            <w:r w:rsidR="00351771">
              <w:rPr>
                <w:noProof/>
                <w:webHidden/>
              </w:rPr>
              <w:tab/>
            </w:r>
            <w:r w:rsidR="00351771">
              <w:rPr>
                <w:noProof/>
                <w:webHidden/>
              </w:rPr>
              <w:fldChar w:fldCharType="begin"/>
            </w:r>
            <w:r w:rsidR="00351771">
              <w:rPr>
                <w:noProof/>
                <w:webHidden/>
              </w:rPr>
              <w:instrText xml:space="preserve"> PAGEREF _Toc510446937 \h </w:instrText>
            </w:r>
            <w:r w:rsidR="00351771">
              <w:rPr>
                <w:noProof/>
                <w:webHidden/>
              </w:rPr>
            </w:r>
            <w:r w:rsidR="00351771">
              <w:rPr>
                <w:noProof/>
                <w:webHidden/>
              </w:rPr>
              <w:fldChar w:fldCharType="separate"/>
            </w:r>
            <w:r w:rsidR="005B7C37">
              <w:rPr>
                <w:noProof/>
                <w:webHidden/>
              </w:rPr>
              <w:t>1</w:t>
            </w:r>
            <w:r w:rsidR="00351771">
              <w:rPr>
                <w:noProof/>
                <w:webHidden/>
              </w:rPr>
              <w:fldChar w:fldCharType="end"/>
            </w:r>
          </w:hyperlink>
        </w:p>
        <w:p w14:paraId="4DD3F840"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38" w:history="1">
            <w:r w:rsidR="00351771" w:rsidRPr="005D079D">
              <w:rPr>
                <w:rStyle w:val="ac"/>
                <w:noProof/>
              </w:rPr>
              <w:t>1.3</w:t>
            </w:r>
            <w:r w:rsidR="00351771">
              <w:rPr>
                <w:rFonts w:asciiTheme="minorHAnsi" w:eastAsiaTheme="minorEastAsia" w:hAnsiTheme="minorHAnsi" w:cstheme="minorBidi"/>
                <w:noProof/>
                <w:sz w:val="21"/>
                <w:szCs w:val="22"/>
              </w:rPr>
              <w:tab/>
            </w:r>
            <w:r w:rsidR="00351771" w:rsidRPr="005D079D">
              <w:rPr>
                <w:rStyle w:val="ac"/>
                <w:rFonts w:hint="eastAsia"/>
                <w:noProof/>
              </w:rPr>
              <w:t>大开孔复合材料层合板破坏的研究现状</w:t>
            </w:r>
            <w:r w:rsidR="00351771">
              <w:rPr>
                <w:noProof/>
                <w:webHidden/>
              </w:rPr>
              <w:tab/>
            </w:r>
            <w:r w:rsidR="00351771">
              <w:rPr>
                <w:noProof/>
                <w:webHidden/>
              </w:rPr>
              <w:fldChar w:fldCharType="begin"/>
            </w:r>
            <w:r w:rsidR="00351771">
              <w:rPr>
                <w:noProof/>
                <w:webHidden/>
              </w:rPr>
              <w:instrText xml:space="preserve"> PAGEREF _Toc510446938 \h </w:instrText>
            </w:r>
            <w:r w:rsidR="00351771">
              <w:rPr>
                <w:noProof/>
                <w:webHidden/>
              </w:rPr>
            </w:r>
            <w:r w:rsidR="00351771">
              <w:rPr>
                <w:noProof/>
                <w:webHidden/>
              </w:rPr>
              <w:fldChar w:fldCharType="separate"/>
            </w:r>
            <w:r w:rsidR="005B7C37">
              <w:rPr>
                <w:noProof/>
                <w:webHidden/>
              </w:rPr>
              <w:t>2</w:t>
            </w:r>
            <w:r w:rsidR="00351771">
              <w:rPr>
                <w:noProof/>
                <w:webHidden/>
              </w:rPr>
              <w:fldChar w:fldCharType="end"/>
            </w:r>
          </w:hyperlink>
        </w:p>
        <w:p w14:paraId="57E77C93"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39" w:history="1">
            <w:r w:rsidR="00351771" w:rsidRPr="005D079D">
              <w:rPr>
                <w:rStyle w:val="ac"/>
                <w:noProof/>
              </w:rPr>
              <w:t>1.3.1</w:t>
            </w:r>
            <w:r w:rsidR="00351771">
              <w:rPr>
                <w:rFonts w:asciiTheme="minorHAnsi" w:eastAsiaTheme="minorEastAsia" w:hAnsiTheme="minorHAnsi" w:cstheme="minorBidi"/>
                <w:noProof/>
                <w:sz w:val="21"/>
                <w:szCs w:val="22"/>
              </w:rPr>
              <w:tab/>
            </w:r>
            <w:r w:rsidR="00351771" w:rsidRPr="005D079D">
              <w:rPr>
                <w:rStyle w:val="ac"/>
                <w:rFonts w:hint="eastAsia"/>
                <w:noProof/>
              </w:rPr>
              <w:t>开孔结构复合材料的破坏理论</w:t>
            </w:r>
            <w:r w:rsidR="00351771">
              <w:rPr>
                <w:noProof/>
                <w:webHidden/>
              </w:rPr>
              <w:tab/>
            </w:r>
            <w:r w:rsidR="00351771">
              <w:rPr>
                <w:noProof/>
                <w:webHidden/>
              </w:rPr>
              <w:fldChar w:fldCharType="begin"/>
            </w:r>
            <w:r w:rsidR="00351771">
              <w:rPr>
                <w:noProof/>
                <w:webHidden/>
              </w:rPr>
              <w:instrText xml:space="preserve"> PAGEREF _Toc510446939 \h </w:instrText>
            </w:r>
            <w:r w:rsidR="00351771">
              <w:rPr>
                <w:noProof/>
                <w:webHidden/>
              </w:rPr>
            </w:r>
            <w:r w:rsidR="00351771">
              <w:rPr>
                <w:noProof/>
                <w:webHidden/>
              </w:rPr>
              <w:fldChar w:fldCharType="separate"/>
            </w:r>
            <w:r w:rsidR="005B7C37">
              <w:rPr>
                <w:noProof/>
                <w:webHidden/>
              </w:rPr>
              <w:t>2</w:t>
            </w:r>
            <w:r w:rsidR="00351771">
              <w:rPr>
                <w:noProof/>
                <w:webHidden/>
              </w:rPr>
              <w:fldChar w:fldCharType="end"/>
            </w:r>
          </w:hyperlink>
        </w:p>
        <w:p w14:paraId="66A2FE9F"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40" w:history="1">
            <w:r w:rsidR="00351771" w:rsidRPr="005D079D">
              <w:rPr>
                <w:rStyle w:val="ac"/>
                <w:noProof/>
              </w:rPr>
              <w:t>1.3.2</w:t>
            </w:r>
            <w:r w:rsidR="00351771">
              <w:rPr>
                <w:rFonts w:asciiTheme="minorHAnsi" w:eastAsiaTheme="minorEastAsia" w:hAnsiTheme="minorHAnsi" w:cstheme="minorBidi"/>
                <w:noProof/>
                <w:sz w:val="21"/>
                <w:szCs w:val="22"/>
              </w:rPr>
              <w:tab/>
            </w:r>
            <w:r w:rsidR="00351771" w:rsidRPr="005D079D">
              <w:rPr>
                <w:rStyle w:val="ac"/>
                <w:rFonts w:hint="eastAsia"/>
                <w:noProof/>
              </w:rPr>
              <w:t>复合材料的强度准则</w:t>
            </w:r>
            <w:r w:rsidR="00351771">
              <w:rPr>
                <w:noProof/>
                <w:webHidden/>
              </w:rPr>
              <w:tab/>
            </w:r>
            <w:r w:rsidR="00351771">
              <w:rPr>
                <w:noProof/>
                <w:webHidden/>
              </w:rPr>
              <w:fldChar w:fldCharType="begin"/>
            </w:r>
            <w:r w:rsidR="00351771">
              <w:rPr>
                <w:noProof/>
                <w:webHidden/>
              </w:rPr>
              <w:instrText xml:space="preserve"> PAGEREF _Toc510446940 \h </w:instrText>
            </w:r>
            <w:r w:rsidR="00351771">
              <w:rPr>
                <w:noProof/>
                <w:webHidden/>
              </w:rPr>
            </w:r>
            <w:r w:rsidR="00351771">
              <w:rPr>
                <w:noProof/>
                <w:webHidden/>
              </w:rPr>
              <w:fldChar w:fldCharType="separate"/>
            </w:r>
            <w:r w:rsidR="005B7C37">
              <w:rPr>
                <w:noProof/>
                <w:webHidden/>
              </w:rPr>
              <w:t>4</w:t>
            </w:r>
            <w:r w:rsidR="00351771">
              <w:rPr>
                <w:noProof/>
                <w:webHidden/>
              </w:rPr>
              <w:fldChar w:fldCharType="end"/>
            </w:r>
          </w:hyperlink>
        </w:p>
        <w:p w14:paraId="160F1732" w14:textId="77777777" w:rsidR="00351771" w:rsidRDefault="00EB793F">
          <w:pPr>
            <w:pStyle w:val="30"/>
            <w:tabs>
              <w:tab w:val="left" w:pos="1830"/>
            </w:tabs>
            <w:ind w:firstLine="960"/>
            <w:rPr>
              <w:rFonts w:asciiTheme="minorHAnsi" w:eastAsiaTheme="minorEastAsia" w:hAnsiTheme="minorHAnsi" w:cstheme="minorBidi"/>
              <w:noProof/>
              <w:sz w:val="21"/>
              <w:szCs w:val="22"/>
            </w:rPr>
          </w:pPr>
          <w:hyperlink w:anchor="_Toc510446941" w:history="1">
            <w:r w:rsidR="00351771" w:rsidRPr="005D079D">
              <w:rPr>
                <w:rStyle w:val="ac"/>
                <w:rFonts w:ascii="黑体" w:hAnsi="黑体"/>
                <w:noProof/>
              </w:rPr>
              <w:t>1.3.3</w:t>
            </w:r>
            <w:r w:rsidR="00351771">
              <w:rPr>
                <w:rFonts w:asciiTheme="minorHAnsi" w:eastAsiaTheme="minorEastAsia" w:hAnsiTheme="minorHAnsi" w:cstheme="minorBidi"/>
                <w:noProof/>
                <w:sz w:val="21"/>
                <w:szCs w:val="22"/>
              </w:rPr>
              <w:tab/>
            </w:r>
            <w:r w:rsidR="00351771" w:rsidRPr="005D079D">
              <w:rPr>
                <w:rStyle w:val="ac"/>
                <w:rFonts w:ascii="黑体" w:hAnsi="黑体" w:hint="eastAsia"/>
                <w:noProof/>
              </w:rPr>
              <w:t>复合材料的退化模型</w:t>
            </w:r>
            <w:r w:rsidR="00351771">
              <w:rPr>
                <w:noProof/>
                <w:webHidden/>
              </w:rPr>
              <w:tab/>
            </w:r>
            <w:r w:rsidR="00351771">
              <w:rPr>
                <w:noProof/>
                <w:webHidden/>
              </w:rPr>
              <w:fldChar w:fldCharType="begin"/>
            </w:r>
            <w:r w:rsidR="00351771">
              <w:rPr>
                <w:noProof/>
                <w:webHidden/>
              </w:rPr>
              <w:instrText xml:space="preserve"> PAGEREF _Toc510446941 \h </w:instrText>
            </w:r>
            <w:r w:rsidR="00351771">
              <w:rPr>
                <w:noProof/>
                <w:webHidden/>
              </w:rPr>
            </w:r>
            <w:r w:rsidR="00351771">
              <w:rPr>
                <w:noProof/>
                <w:webHidden/>
              </w:rPr>
              <w:fldChar w:fldCharType="separate"/>
            </w:r>
            <w:r w:rsidR="005B7C37">
              <w:rPr>
                <w:noProof/>
                <w:webHidden/>
              </w:rPr>
              <w:t>6</w:t>
            </w:r>
            <w:r w:rsidR="00351771">
              <w:rPr>
                <w:noProof/>
                <w:webHidden/>
              </w:rPr>
              <w:fldChar w:fldCharType="end"/>
            </w:r>
          </w:hyperlink>
        </w:p>
        <w:p w14:paraId="5BF98F30"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42" w:history="1">
            <w:r w:rsidR="00351771" w:rsidRPr="005D079D">
              <w:rPr>
                <w:rStyle w:val="ac"/>
                <w:noProof/>
              </w:rPr>
              <w:t>1.4</w:t>
            </w:r>
            <w:r w:rsidR="00351771">
              <w:rPr>
                <w:rFonts w:asciiTheme="minorHAnsi" w:eastAsiaTheme="minorEastAsia" w:hAnsiTheme="minorHAnsi" w:cstheme="minorBidi"/>
                <w:noProof/>
                <w:sz w:val="21"/>
                <w:szCs w:val="22"/>
              </w:rPr>
              <w:tab/>
            </w:r>
            <w:r w:rsidR="00351771" w:rsidRPr="005D079D">
              <w:rPr>
                <w:rStyle w:val="ac"/>
                <w:rFonts w:hint="eastAsia"/>
                <w:noProof/>
              </w:rPr>
              <w:t>关键问题及本文主要工作</w:t>
            </w:r>
            <w:r w:rsidR="00351771">
              <w:rPr>
                <w:noProof/>
                <w:webHidden/>
              </w:rPr>
              <w:tab/>
            </w:r>
            <w:r w:rsidR="00351771">
              <w:rPr>
                <w:noProof/>
                <w:webHidden/>
              </w:rPr>
              <w:fldChar w:fldCharType="begin"/>
            </w:r>
            <w:r w:rsidR="00351771">
              <w:rPr>
                <w:noProof/>
                <w:webHidden/>
              </w:rPr>
              <w:instrText xml:space="preserve"> PAGEREF _Toc510446942 \h </w:instrText>
            </w:r>
            <w:r w:rsidR="00351771">
              <w:rPr>
                <w:noProof/>
                <w:webHidden/>
              </w:rPr>
            </w:r>
            <w:r w:rsidR="00351771">
              <w:rPr>
                <w:noProof/>
                <w:webHidden/>
              </w:rPr>
              <w:fldChar w:fldCharType="separate"/>
            </w:r>
            <w:r w:rsidR="005B7C37">
              <w:rPr>
                <w:noProof/>
                <w:webHidden/>
              </w:rPr>
              <w:t>7</w:t>
            </w:r>
            <w:r w:rsidR="00351771">
              <w:rPr>
                <w:noProof/>
                <w:webHidden/>
              </w:rPr>
              <w:fldChar w:fldCharType="end"/>
            </w:r>
          </w:hyperlink>
        </w:p>
        <w:p w14:paraId="0FF6FCDB"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43" w:history="1">
            <w:r w:rsidR="00351771" w:rsidRPr="005D079D">
              <w:rPr>
                <w:rStyle w:val="ac"/>
                <w:noProof/>
              </w:rPr>
              <w:t>1.4.1</w:t>
            </w:r>
            <w:r w:rsidR="00351771">
              <w:rPr>
                <w:rFonts w:asciiTheme="minorHAnsi" w:eastAsiaTheme="minorEastAsia" w:hAnsiTheme="minorHAnsi" w:cstheme="minorBidi"/>
                <w:noProof/>
                <w:sz w:val="21"/>
                <w:szCs w:val="22"/>
              </w:rPr>
              <w:tab/>
            </w:r>
            <w:r w:rsidR="00351771" w:rsidRPr="005D079D">
              <w:rPr>
                <w:rStyle w:val="ac"/>
                <w:rFonts w:hint="eastAsia"/>
                <w:noProof/>
              </w:rPr>
              <w:t>关键问题</w:t>
            </w:r>
            <w:r w:rsidR="00351771">
              <w:rPr>
                <w:noProof/>
                <w:webHidden/>
              </w:rPr>
              <w:tab/>
            </w:r>
            <w:r w:rsidR="00351771">
              <w:rPr>
                <w:noProof/>
                <w:webHidden/>
              </w:rPr>
              <w:fldChar w:fldCharType="begin"/>
            </w:r>
            <w:r w:rsidR="00351771">
              <w:rPr>
                <w:noProof/>
                <w:webHidden/>
              </w:rPr>
              <w:instrText xml:space="preserve"> PAGEREF _Toc510446943 \h </w:instrText>
            </w:r>
            <w:r w:rsidR="00351771">
              <w:rPr>
                <w:noProof/>
                <w:webHidden/>
              </w:rPr>
            </w:r>
            <w:r w:rsidR="00351771">
              <w:rPr>
                <w:noProof/>
                <w:webHidden/>
              </w:rPr>
              <w:fldChar w:fldCharType="separate"/>
            </w:r>
            <w:r w:rsidR="005B7C37">
              <w:rPr>
                <w:noProof/>
                <w:webHidden/>
              </w:rPr>
              <w:t>7</w:t>
            </w:r>
            <w:r w:rsidR="00351771">
              <w:rPr>
                <w:noProof/>
                <w:webHidden/>
              </w:rPr>
              <w:fldChar w:fldCharType="end"/>
            </w:r>
          </w:hyperlink>
        </w:p>
        <w:p w14:paraId="114F1DED"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44" w:history="1">
            <w:r w:rsidR="00351771" w:rsidRPr="005D079D">
              <w:rPr>
                <w:rStyle w:val="ac"/>
                <w:noProof/>
              </w:rPr>
              <w:t>1.4.2</w:t>
            </w:r>
            <w:r w:rsidR="00351771">
              <w:rPr>
                <w:rFonts w:asciiTheme="minorHAnsi" w:eastAsiaTheme="minorEastAsia" w:hAnsiTheme="minorHAnsi" w:cstheme="minorBidi"/>
                <w:noProof/>
                <w:sz w:val="21"/>
                <w:szCs w:val="22"/>
              </w:rPr>
              <w:tab/>
            </w:r>
            <w:r w:rsidR="00351771" w:rsidRPr="005D079D">
              <w:rPr>
                <w:rStyle w:val="ac"/>
                <w:rFonts w:hint="eastAsia"/>
                <w:noProof/>
              </w:rPr>
              <w:t>本文主要工作</w:t>
            </w:r>
            <w:r w:rsidR="00351771">
              <w:rPr>
                <w:noProof/>
                <w:webHidden/>
              </w:rPr>
              <w:tab/>
            </w:r>
            <w:r w:rsidR="00351771">
              <w:rPr>
                <w:noProof/>
                <w:webHidden/>
              </w:rPr>
              <w:fldChar w:fldCharType="begin"/>
            </w:r>
            <w:r w:rsidR="00351771">
              <w:rPr>
                <w:noProof/>
                <w:webHidden/>
              </w:rPr>
              <w:instrText xml:space="preserve"> PAGEREF _Toc510446944 \h </w:instrText>
            </w:r>
            <w:r w:rsidR="00351771">
              <w:rPr>
                <w:noProof/>
                <w:webHidden/>
              </w:rPr>
            </w:r>
            <w:r w:rsidR="00351771">
              <w:rPr>
                <w:noProof/>
                <w:webHidden/>
              </w:rPr>
              <w:fldChar w:fldCharType="separate"/>
            </w:r>
            <w:r w:rsidR="005B7C37">
              <w:rPr>
                <w:noProof/>
                <w:webHidden/>
              </w:rPr>
              <w:t>8</w:t>
            </w:r>
            <w:r w:rsidR="00351771">
              <w:rPr>
                <w:noProof/>
                <w:webHidden/>
              </w:rPr>
              <w:fldChar w:fldCharType="end"/>
            </w:r>
          </w:hyperlink>
        </w:p>
        <w:p w14:paraId="233BC1B3"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45" w:history="1">
            <w:r w:rsidR="00351771" w:rsidRPr="005D079D">
              <w:rPr>
                <w:rStyle w:val="ac"/>
                <w:noProof/>
              </w:rPr>
              <w:t>1.4.3</w:t>
            </w:r>
            <w:r w:rsidR="00351771">
              <w:rPr>
                <w:rFonts w:asciiTheme="minorHAnsi" w:eastAsiaTheme="minorEastAsia" w:hAnsiTheme="minorHAnsi" w:cstheme="minorBidi"/>
                <w:noProof/>
                <w:sz w:val="21"/>
                <w:szCs w:val="22"/>
              </w:rPr>
              <w:tab/>
            </w:r>
            <w:r w:rsidR="00351771" w:rsidRPr="005D079D">
              <w:rPr>
                <w:rStyle w:val="ac"/>
                <w:rFonts w:hint="eastAsia"/>
                <w:noProof/>
              </w:rPr>
              <w:t>论文结构安排</w:t>
            </w:r>
            <w:r w:rsidR="00351771">
              <w:rPr>
                <w:noProof/>
                <w:webHidden/>
              </w:rPr>
              <w:tab/>
            </w:r>
            <w:r w:rsidR="00351771">
              <w:rPr>
                <w:noProof/>
                <w:webHidden/>
              </w:rPr>
              <w:fldChar w:fldCharType="begin"/>
            </w:r>
            <w:r w:rsidR="00351771">
              <w:rPr>
                <w:noProof/>
                <w:webHidden/>
              </w:rPr>
              <w:instrText xml:space="preserve"> PAGEREF _Toc510446945 \h </w:instrText>
            </w:r>
            <w:r w:rsidR="00351771">
              <w:rPr>
                <w:noProof/>
                <w:webHidden/>
              </w:rPr>
            </w:r>
            <w:r w:rsidR="00351771">
              <w:rPr>
                <w:noProof/>
                <w:webHidden/>
              </w:rPr>
              <w:fldChar w:fldCharType="separate"/>
            </w:r>
            <w:r w:rsidR="005B7C37">
              <w:rPr>
                <w:noProof/>
                <w:webHidden/>
              </w:rPr>
              <w:t>8</w:t>
            </w:r>
            <w:r w:rsidR="00351771">
              <w:rPr>
                <w:noProof/>
                <w:webHidden/>
              </w:rPr>
              <w:fldChar w:fldCharType="end"/>
            </w:r>
          </w:hyperlink>
        </w:p>
        <w:p w14:paraId="4682B722" w14:textId="77777777" w:rsidR="00351771" w:rsidRDefault="00EB793F">
          <w:pPr>
            <w:pStyle w:val="11"/>
            <w:tabs>
              <w:tab w:val="left" w:pos="1050"/>
            </w:tabs>
            <w:rPr>
              <w:rFonts w:asciiTheme="minorHAnsi" w:eastAsiaTheme="minorEastAsia" w:hAnsiTheme="minorHAnsi" w:cstheme="minorBidi"/>
              <w:sz w:val="21"/>
              <w:szCs w:val="22"/>
            </w:rPr>
          </w:pPr>
          <w:hyperlink w:anchor="_Toc510446946" w:history="1">
            <w:r w:rsidR="00351771" w:rsidRPr="005D079D">
              <w:rPr>
                <w:rStyle w:val="ac"/>
                <w:rFonts w:hint="eastAsia"/>
              </w:rPr>
              <w:t>第二章</w:t>
            </w:r>
            <w:r w:rsidR="00351771">
              <w:rPr>
                <w:rFonts w:asciiTheme="minorHAnsi" w:eastAsiaTheme="minorEastAsia" w:hAnsiTheme="minorHAnsi" w:cstheme="minorBidi"/>
                <w:sz w:val="21"/>
                <w:szCs w:val="22"/>
              </w:rPr>
              <w:tab/>
            </w:r>
            <w:r w:rsidR="00351771" w:rsidRPr="005D079D">
              <w:rPr>
                <w:rStyle w:val="ac"/>
                <w:rFonts w:hint="eastAsia"/>
              </w:rPr>
              <w:t>复合材料层合板破坏理论</w:t>
            </w:r>
            <w:r w:rsidR="00351771">
              <w:rPr>
                <w:webHidden/>
              </w:rPr>
              <w:tab/>
            </w:r>
            <w:r w:rsidR="00351771">
              <w:rPr>
                <w:webHidden/>
              </w:rPr>
              <w:fldChar w:fldCharType="begin"/>
            </w:r>
            <w:r w:rsidR="00351771">
              <w:rPr>
                <w:webHidden/>
              </w:rPr>
              <w:instrText xml:space="preserve"> PAGEREF _Toc510446946 \h </w:instrText>
            </w:r>
            <w:r w:rsidR="00351771">
              <w:rPr>
                <w:webHidden/>
              </w:rPr>
            </w:r>
            <w:r w:rsidR="00351771">
              <w:rPr>
                <w:webHidden/>
              </w:rPr>
              <w:fldChar w:fldCharType="separate"/>
            </w:r>
            <w:r w:rsidR="005B7C37">
              <w:rPr>
                <w:webHidden/>
              </w:rPr>
              <w:t>10</w:t>
            </w:r>
            <w:r w:rsidR="00351771">
              <w:rPr>
                <w:webHidden/>
              </w:rPr>
              <w:fldChar w:fldCharType="end"/>
            </w:r>
          </w:hyperlink>
        </w:p>
        <w:p w14:paraId="1FB87BA7"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47" w:history="1">
            <w:r w:rsidR="00351771" w:rsidRPr="005D079D">
              <w:rPr>
                <w:rStyle w:val="ac"/>
                <w:noProof/>
              </w:rPr>
              <w:t>2.1</w:t>
            </w:r>
            <w:r w:rsidR="00351771">
              <w:rPr>
                <w:rFonts w:asciiTheme="minorHAnsi" w:eastAsiaTheme="minorEastAsia" w:hAnsiTheme="minorHAnsi" w:cstheme="minorBidi"/>
                <w:noProof/>
                <w:sz w:val="21"/>
                <w:szCs w:val="22"/>
              </w:rPr>
              <w:tab/>
            </w:r>
            <w:r w:rsidR="00351771" w:rsidRPr="005D079D">
              <w:rPr>
                <w:rStyle w:val="ac"/>
                <w:rFonts w:hint="eastAsia"/>
                <w:noProof/>
              </w:rPr>
              <w:t>连续损伤模型</w:t>
            </w:r>
            <w:r w:rsidR="00351771">
              <w:rPr>
                <w:noProof/>
                <w:webHidden/>
              </w:rPr>
              <w:tab/>
            </w:r>
            <w:r w:rsidR="00351771">
              <w:rPr>
                <w:noProof/>
                <w:webHidden/>
              </w:rPr>
              <w:fldChar w:fldCharType="begin"/>
            </w:r>
            <w:r w:rsidR="00351771">
              <w:rPr>
                <w:noProof/>
                <w:webHidden/>
              </w:rPr>
              <w:instrText xml:space="preserve"> PAGEREF _Toc510446947 \h </w:instrText>
            </w:r>
            <w:r w:rsidR="00351771">
              <w:rPr>
                <w:noProof/>
                <w:webHidden/>
              </w:rPr>
            </w:r>
            <w:r w:rsidR="00351771">
              <w:rPr>
                <w:noProof/>
                <w:webHidden/>
              </w:rPr>
              <w:fldChar w:fldCharType="separate"/>
            </w:r>
            <w:r w:rsidR="005B7C37">
              <w:rPr>
                <w:noProof/>
                <w:webHidden/>
              </w:rPr>
              <w:t>10</w:t>
            </w:r>
            <w:r w:rsidR="00351771">
              <w:rPr>
                <w:noProof/>
                <w:webHidden/>
              </w:rPr>
              <w:fldChar w:fldCharType="end"/>
            </w:r>
          </w:hyperlink>
        </w:p>
        <w:p w14:paraId="036C8984"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48" w:history="1">
            <w:r w:rsidR="00351771" w:rsidRPr="005D079D">
              <w:rPr>
                <w:rStyle w:val="ac"/>
                <w:noProof/>
              </w:rPr>
              <w:t>2.1.1</w:t>
            </w:r>
            <w:r w:rsidR="00351771">
              <w:rPr>
                <w:rFonts w:asciiTheme="minorHAnsi" w:eastAsiaTheme="minorEastAsia" w:hAnsiTheme="minorHAnsi" w:cstheme="minorBidi"/>
                <w:noProof/>
                <w:sz w:val="21"/>
                <w:szCs w:val="22"/>
              </w:rPr>
              <w:tab/>
            </w:r>
            <w:r w:rsidR="00351771" w:rsidRPr="005D079D">
              <w:rPr>
                <w:rStyle w:val="ac"/>
                <w:rFonts w:hint="eastAsia"/>
                <w:noProof/>
              </w:rPr>
              <w:t>本构损伤模型</w:t>
            </w:r>
            <w:r w:rsidR="00351771">
              <w:rPr>
                <w:noProof/>
                <w:webHidden/>
              </w:rPr>
              <w:tab/>
            </w:r>
            <w:r w:rsidR="00351771">
              <w:rPr>
                <w:noProof/>
                <w:webHidden/>
              </w:rPr>
              <w:fldChar w:fldCharType="begin"/>
            </w:r>
            <w:r w:rsidR="00351771">
              <w:rPr>
                <w:noProof/>
                <w:webHidden/>
              </w:rPr>
              <w:instrText xml:space="preserve"> PAGEREF _Toc510446948 \h </w:instrText>
            </w:r>
            <w:r w:rsidR="00351771">
              <w:rPr>
                <w:noProof/>
                <w:webHidden/>
              </w:rPr>
            </w:r>
            <w:r w:rsidR="00351771">
              <w:rPr>
                <w:noProof/>
                <w:webHidden/>
              </w:rPr>
              <w:fldChar w:fldCharType="separate"/>
            </w:r>
            <w:r w:rsidR="005B7C37">
              <w:rPr>
                <w:noProof/>
                <w:webHidden/>
              </w:rPr>
              <w:t>10</w:t>
            </w:r>
            <w:r w:rsidR="00351771">
              <w:rPr>
                <w:noProof/>
                <w:webHidden/>
              </w:rPr>
              <w:fldChar w:fldCharType="end"/>
            </w:r>
          </w:hyperlink>
        </w:p>
        <w:p w14:paraId="75E44A3E"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49" w:history="1">
            <w:r w:rsidR="00351771" w:rsidRPr="005D079D">
              <w:rPr>
                <w:rStyle w:val="ac"/>
                <w:noProof/>
              </w:rPr>
              <w:t>2.1.2</w:t>
            </w:r>
            <w:r w:rsidR="00351771">
              <w:rPr>
                <w:rFonts w:asciiTheme="minorHAnsi" w:eastAsiaTheme="minorEastAsia" w:hAnsiTheme="minorHAnsi" w:cstheme="minorBidi"/>
                <w:noProof/>
                <w:sz w:val="21"/>
                <w:szCs w:val="22"/>
              </w:rPr>
              <w:tab/>
            </w:r>
            <w:r w:rsidR="00351771" w:rsidRPr="005D079D">
              <w:rPr>
                <w:rStyle w:val="ac"/>
                <w:rFonts w:hint="eastAsia"/>
                <w:noProof/>
              </w:rPr>
              <w:t>损伤变量</w:t>
            </w:r>
            <w:r w:rsidR="00351771">
              <w:rPr>
                <w:noProof/>
                <w:webHidden/>
              </w:rPr>
              <w:tab/>
            </w:r>
            <w:r w:rsidR="00351771">
              <w:rPr>
                <w:noProof/>
                <w:webHidden/>
              </w:rPr>
              <w:fldChar w:fldCharType="begin"/>
            </w:r>
            <w:r w:rsidR="00351771">
              <w:rPr>
                <w:noProof/>
                <w:webHidden/>
              </w:rPr>
              <w:instrText xml:space="preserve"> PAGEREF _Toc510446949 \h </w:instrText>
            </w:r>
            <w:r w:rsidR="00351771">
              <w:rPr>
                <w:noProof/>
                <w:webHidden/>
              </w:rPr>
            </w:r>
            <w:r w:rsidR="00351771">
              <w:rPr>
                <w:noProof/>
                <w:webHidden/>
              </w:rPr>
              <w:fldChar w:fldCharType="separate"/>
            </w:r>
            <w:r w:rsidR="005B7C37">
              <w:rPr>
                <w:noProof/>
                <w:webHidden/>
              </w:rPr>
              <w:t>11</w:t>
            </w:r>
            <w:r w:rsidR="00351771">
              <w:rPr>
                <w:noProof/>
                <w:webHidden/>
              </w:rPr>
              <w:fldChar w:fldCharType="end"/>
            </w:r>
          </w:hyperlink>
        </w:p>
        <w:p w14:paraId="52011CB1"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50" w:history="1">
            <w:r w:rsidR="00351771" w:rsidRPr="005D079D">
              <w:rPr>
                <w:rStyle w:val="ac"/>
                <w:noProof/>
              </w:rPr>
              <w:t>2.2</w:t>
            </w:r>
            <w:r w:rsidR="00351771">
              <w:rPr>
                <w:rFonts w:asciiTheme="minorHAnsi" w:eastAsiaTheme="minorEastAsia" w:hAnsiTheme="minorHAnsi" w:cstheme="minorBidi"/>
                <w:noProof/>
                <w:sz w:val="21"/>
                <w:szCs w:val="22"/>
              </w:rPr>
              <w:tab/>
            </w:r>
            <w:r w:rsidR="00351771" w:rsidRPr="005D079D">
              <w:rPr>
                <w:rStyle w:val="ac"/>
                <w:rFonts w:hint="eastAsia"/>
                <w:noProof/>
              </w:rPr>
              <w:t>就地强度理论</w:t>
            </w:r>
            <w:r w:rsidR="00351771">
              <w:rPr>
                <w:noProof/>
                <w:webHidden/>
              </w:rPr>
              <w:tab/>
            </w:r>
            <w:r w:rsidR="00351771">
              <w:rPr>
                <w:noProof/>
                <w:webHidden/>
              </w:rPr>
              <w:fldChar w:fldCharType="begin"/>
            </w:r>
            <w:r w:rsidR="00351771">
              <w:rPr>
                <w:noProof/>
                <w:webHidden/>
              </w:rPr>
              <w:instrText xml:space="preserve"> PAGEREF _Toc510446950 \h </w:instrText>
            </w:r>
            <w:r w:rsidR="00351771">
              <w:rPr>
                <w:noProof/>
                <w:webHidden/>
              </w:rPr>
            </w:r>
            <w:r w:rsidR="00351771">
              <w:rPr>
                <w:noProof/>
                <w:webHidden/>
              </w:rPr>
              <w:fldChar w:fldCharType="separate"/>
            </w:r>
            <w:r w:rsidR="005B7C37">
              <w:rPr>
                <w:noProof/>
                <w:webHidden/>
              </w:rPr>
              <w:t>12</w:t>
            </w:r>
            <w:r w:rsidR="00351771">
              <w:rPr>
                <w:noProof/>
                <w:webHidden/>
              </w:rPr>
              <w:fldChar w:fldCharType="end"/>
            </w:r>
          </w:hyperlink>
        </w:p>
        <w:p w14:paraId="0FB688FF"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51" w:history="1">
            <w:r w:rsidR="00351771" w:rsidRPr="005D079D">
              <w:rPr>
                <w:rStyle w:val="ac"/>
                <w:noProof/>
              </w:rPr>
              <w:t>2.3</w:t>
            </w:r>
            <w:r w:rsidR="00351771">
              <w:rPr>
                <w:rFonts w:asciiTheme="minorHAnsi" w:eastAsiaTheme="minorEastAsia" w:hAnsiTheme="minorHAnsi" w:cstheme="minorBidi"/>
                <w:noProof/>
                <w:sz w:val="21"/>
                <w:szCs w:val="22"/>
              </w:rPr>
              <w:tab/>
            </w:r>
            <w:r w:rsidR="00351771" w:rsidRPr="005D079D">
              <w:rPr>
                <w:rStyle w:val="ac"/>
                <w:rFonts w:hint="eastAsia"/>
                <w:noProof/>
              </w:rPr>
              <w:t>剪切非线性效应</w:t>
            </w:r>
            <w:r w:rsidR="00351771">
              <w:rPr>
                <w:noProof/>
                <w:webHidden/>
              </w:rPr>
              <w:tab/>
            </w:r>
            <w:r w:rsidR="00351771">
              <w:rPr>
                <w:noProof/>
                <w:webHidden/>
              </w:rPr>
              <w:fldChar w:fldCharType="begin"/>
            </w:r>
            <w:r w:rsidR="00351771">
              <w:rPr>
                <w:noProof/>
                <w:webHidden/>
              </w:rPr>
              <w:instrText xml:space="preserve"> PAGEREF _Toc510446951 \h </w:instrText>
            </w:r>
            <w:r w:rsidR="00351771">
              <w:rPr>
                <w:noProof/>
                <w:webHidden/>
              </w:rPr>
            </w:r>
            <w:r w:rsidR="00351771">
              <w:rPr>
                <w:noProof/>
                <w:webHidden/>
              </w:rPr>
              <w:fldChar w:fldCharType="separate"/>
            </w:r>
            <w:r w:rsidR="005B7C37">
              <w:rPr>
                <w:noProof/>
                <w:webHidden/>
              </w:rPr>
              <w:t>13</w:t>
            </w:r>
            <w:r w:rsidR="00351771">
              <w:rPr>
                <w:noProof/>
                <w:webHidden/>
              </w:rPr>
              <w:fldChar w:fldCharType="end"/>
            </w:r>
          </w:hyperlink>
        </w:p>
        <w:p w14:paraId="68B2582E" w14:textId="77777777" w:rsidR="00351771" w:rsidRDefault="00EB793F">
          <w:pPr>
            <w:pStyle w:val="20"/>
            <w:tabs>
              <w:tab w:val="left" w:pos="1050"/>
            </w:tabs>
            <w:ind w:firstLine="480"/>
            <w:rPr>
              <w:rFonts w:asciiTheme="minorHAnsi" w:eastAsiaTheme="minorEastAsia" w:hAnsiTheme="minorHAnsi" w:cstheme="minorBidi"/>
              <w:noProof/>
              <w:sz w:val="21"/>
              <w:szCs w:val="22"/>
            </w:rPr>
          </w:pPr>
          <w:hyperlink w:anchor="_Toc510446952" w:history="1">
            <w:r w:rsidR="00351771" w:rsidRPr="005D079D">
              <w:rPr>
                <w:rStyle w:val="ac"/>
                <w:noProof/>
              </w:rPr>
              <w:t>2.4</w:t>
            </w:r>
            <w:r w:rsidR="00351771">
              <w:rPr>
                <w:rFonts w:asciiTheme="minorHAnsi" w:eastAsiaTheme="minorEastAsia" w:hAnsiTheme="minorHAnsi" w:cstheme="minorBidi"/>
                <w:noProof/>
                <w:sz w:val="21"/>
                <w:szCs w:val="22"/>
              </w:rPr>
              <w:tab/>
            </w:r>
            <w:r w:rsidR="00351771" w:rsidRPr="005D079D">
              <w:rPr>
                <w:rStyle w:val="ac"/>
                <w:noProof/>
              </w:rPr>
              <w:t>ABAQUS</w:t>
            </w:r>
            <w:r w:rsidR="00351771" w:rsidRPr="005D079D">
              <w:rPr>
                <w:rStyle w:val="ac"/>
                <w:rFonts w:hint="eastAsia"/>
                <w:noProof/>
              </w:rPr>
              <w:t>中的应用</w:t>
            </w:r>
            <w:r w:rsidR="00351771">
              <w:rPr>
                <w:noProof/>
                <w:webHidden/>
              </w:rPr>
              <w:tab/>
            </w:r>
            <w:r w:rsidR="00351771">
              <w:rPr>
                <w:noProof/>
                <w:webHidden/>
              </w:rPr>
              <w:fldChar w:fldCharType="begin"/>
            </w:r>
            <w:r w:rsidR="00351771">
              <w:rPr>
                <w:noProof/>
                <w:webHidden/>
              </w:rPr>
              <w:instrText xml:space="preserve"> PAGEREF _Toc510446952 \h </w:instrText>
            </w:r>
            <w:r w:rsidR="00351771">
              <w:rPr>
                <w:noProof/>
                <w:webHidden/>
              </w:rPr>
            </w:r>
            <w:r w:rsidR="00351771">
              <w:rPr>
                <w:noProof/>
                <w:webHidden/>
              </w:rPr>
              <w:fldChar w:fldCharType="separate"/>
            </w:r>
            <w:r w:rsidR="005B7C37">
              <w:rPr>
                <w:noProof/>
                <w:webHidden/>
              </w:rPr>
              <w:t>15</w:t>
            </w:r>
            <w:r w:rsidR="00351771">
              <w:rPr>
                <w:noProof/>
                <w:webHidden/>
              </w:rPr>
              <w:fldChar w:fldCharType="end"/>
            </w:r>
          </w:hyperlink>
        </w:p>
        <w:p w14:paraId="1CEDC9BC" w14:textId="77777777" w:rsidR="00351771" w:rsidRDefault="00EB793F">
          <w:pPr>
            <w:pStyle w:val="30"/>
            <w:tabs>
              <w:tab w:val="left" w:pos="1680"/>
            </w:tabs>
            <w:ind w:firstLine="960"/>
            <w:rPr>
              <w:rFonts w:asciiTheme="minorHAnsi" w:eastAsiaTheme="minorEastAsia" w:hAnsiTheme="minorHAnsi" w:cstheme="minorBidi"/>
              <w:noProof/>
              <w:sz w:val="21"/>
              <w:szCs w:val="22"/>
            </w:rPr>
          </w:pPr>
          <w:hyperlink w:anchor="_Toc510446953" w:history="1">
            <w:r w:rsidR="00351771" w:rsidRPr="005D079D">
              <w:rPr>
                <w:rStyle w:val="ac"/>
                <w:noProof/>
              </w:rPr>
              <w:t>2.4.1</w:t>
            </w:r>
            <w:r w:rsidR="00351771">
              <w:rPr>
                <w:rFonts w:asciiTheme="minorHAnsi" w:eastAsiaTheme="minorEastAsia" w:hAnsiTheme="minorHAnsi" w:cstheme="minorBidi"/>
                <w:noProof/>
                <w:sz w:val="21"/>
                <w:szCs w:val="22"/>
              </w:rPr>
              <w:tab/>
            </w:r>
            <w:r w:rsidR="00351771" w:rsidRPr="005D079D">
              <w:rPr>
                <w:rStyle w:val="ac"/>
                <w:noProof/>
              </w:rPr>
              <w:t>UMAT</w:t>
            </w:r>
            <w:r w:rsidR="00351771" w:rsidRPr="005D079D">
              <w:rPr>
                <w:rStyle w:val="ac"/>
                <w:rFonts w:hint="eastAsia"/>
                <w:noProof/>
              </w:rPr>
              <w:t>子程序</w:t>
            </w:r>
            <w:r w:rsidR="00351771">
              <w:rPr>
                <w:noProof/>
                <w:webHidden/>
              </w:rPr>
              <w:tab/>
            </w:r>
            <w:r w:rsidR="00351771">
              <w:rPr>
                <w:noProof/>
                <w:webHidden/>
              </w:rPr>
              <w:fldChar w:fldCharType="begin"/>
            </w:r>
            <w:r w:rsidR="00351771">
              <w:rPr>
                <w:noProof/>
                <w:webHidden/>
              </w:rPr>
              <w:instrText xml:space="preserve"> PAGEREF _Toc510446953 \h </w:instrText>
            </w:r>
            <w:r w:rsidR="00351771">
              <w:rPr>
                <w:noProof/>
                <w:webHidden/>
              </w:rPr>
            </w:r>
            <w:r w:rsidR="00351771">
              <w:rPr>
                <w:noProof/>
                <w:webHidden/>
              </w:rPr>
              <w:fldChar w:fldCharType="separate"/>
            </w:r>
            <w:r w:rsidR="005B7C37">
              <w:rPr>
                <w:noProof/>
                <w:webHidden/>
              </w:rPr>
              <w:t>15</w:t>
            </w:r>
            <w:r w:rsidR="00351771">
              <w:rPr>
                <w:noProof/>
                <w:webHidden/>
              </w:rPr>
              <w:fldChar w:fldCharType="end"/>
            </w:r>
          </w:hyperlink>
        </w:p>
        <w:p w14:paraId="6960EFC9"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54" w:history="1">
            <w:r w:rsidR="00351771" w:rsidRPr="005D079D">
              <w:rPr>
                <w:rStyle w:val="ac"/>
                <w:noProof/>
              </w:rPr>
              <w:t>2.4.2</w:t>
            </w:r>
            <w:r w:rsidR="00351771">
              <w:rPr>
                <w:rFonts w:asciiTheme="minorHAnsi" w:eastAsiaTheme="minorEastAsia" w:hAnsiTheme="minorHAnsi" w:cstheme="minorBidi"/>
                <w:noProof/>
                <w:sz w:val="21"/>
                <w:szCs w:val="22"/>
              </w:rPr>
              <w:tab/>
            </w:r>
            <w:r w:rsidR="00351771" w:rsidRPr="005D079D">
              <w:rPr>
                <w:rStyle w:val="ac"/>
                <w:rFonts w:hint="eastAsia"/>
                <w:noProof/>
              </w:rPr>
              <w:t>特征长度法消除网格依赖性</w:t>
            </w:r>
            <w:r w:rsidR="00351771">
              <w:rPr>
                <w:noProof/>
                <w:webHidden/>
              </w:rPr>
              <w:tab/>
            </w:r>
            <w:r w:rsidR="00351771">
              <w:rPr>
                <w:noProof/>
                <w:webHidden/>
              </w:rPr>
              <w:fldChar w:fldCharType="begin"/>
            </w:r>
            <w:r w:rsidR="00351771">
              <w:rPr>
                <w:noProof/>
                <w:webHidden/>
              </w:rPr>
              <w:instrText xml:space="preserve"> PAGEREF _Toc510446954 \h </w:instrText>
            </w:r>
            <w:r w:rsidR="00351771">
              <w:rPr>
                <w:noProof/>
                <w:webHidden/>
              </w:rPr>
            </w:r>
            <w:r w:rsidR="00351771">
              <w:rPr>
                <w:noProof/>
                <w:webHidden/>
              </w:rPr>
              <w:fldChar w:fldCharType="separate"/>
            </w:r>
            <w:r w:rsidR="005B7C37">
              <w:rPr>
                <w:noProof/>
                <w:webHidden/>
              </w:rPr>
              <w:t>16</w:t>
            </w:r>
            <w:r w:rsidR="00351771">
              <w:rPr>
                <w:noProof/>
                <w:webHidden/>
              </w:rPr>
              <w:fldChar w:fldCharType="end"/>
            </w:r>
          </w:hyperlink>
        </w:p>
        <w:p w14:paraId="46DBDE97"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55" w:history="1">
            <w:r w:rsidR="00351771" w:rsidRPr="005D079D">
              <w:rPr>
                <w:rStyle w:val="ac"/>
                <w:noProof/>
              </w:rPr>
              <w:t>2.4.3</w:t>
            </w:r>
            <w:r w:rsidR="00351771">
              <w:rPr>
                <w:rFonts w:asciiTheme="minorHAnsi" w:eastAsiaTheme="minorEastAsia" w:hAnsiTheme="minorHAnsi" w:cstheme="minorBidi"/>
                <w:noProof/>
                <w:sz w:val="21"/>
                <w:szCs w:val="22"/>
              </w:rPr>
              <w:tab/>
            </w:r>
            <w:r w:rsidR="00351771" w:rsidRPr="005D079D">
              <w:rPr>
                <w:rStyle w:val="ac"/>
                <w:rFonts w:hint="eastAsia"/>
                <w:noProof/>
              </w:rPr>
              <w:t>粘性系数提高收敛性</w:t>
            </w:r>
            <w:r w:rsidR="00351771">
              <w:rPr>
                <w:noProof/>
                <w:webHidden/>
              </w:rPr>
              <w:tab/>
            </w:r>
            <w:r w:rsidR="00351771">
              <w:rPr>
                <w:noProof/>
                <w:webHidden/>
              </w:rPr>
              <w:fldChar w:fldCharType="begin"/>
            </w:r>
            <w:r w:rsidR="00351771">
              <w:rPr>
                <w:noProof/>
                <w:webHidden/>
              </w:rPr>
              <w:instrText xml:space="preserve"> PAGEREF _Toc510446955 \h </w:instrText>
            </w:r>
            <w:r w:rsidR="00351771">
              <w:rPr>
                <w:noProof/>
                <w:webHidden/>
              </w:rPr>
            </w:r>
            <w:r w:rsidR="00351771">
              <w:rPr>
                <w:noProof/>
                <w:webHidden/>
              </w:rPr>
              <w:fldChar w:fldCharType="separate"/>
            </w:r>
            <w:r w:rsidR="005B7C37">
              <w:rPr>
                <w:noProof/>
                <w:webHidden/>
              </w:rPr>
              <w:t>17</w:t>
            </w:r>
            <w:r w:rsidR="00351771">
              <w:rPr>
                <w:noProof/>
                <w:webHidden/>
              </w:rPr>
              <w:fldChar w:fldCharType="end"/>
            </w:r>
          </w:hyperlink>
        </w:p>
        <w:p w14:paraId="7BF72842"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56" w:history="1">
            <w:r w:rsidR="00351771" w:rsidRPr="005D079D">
              <w:rPr>
                <w:rStyle w:val="ac"/>
                <w:noProof/>
              </w:rPr>
              <w:t>2.5</w:t>
            </w:r>
            <w:r w:rsidR="00351771">
              <w:rPr>
                <w:rFonts w:asciiTheme="minorHAnsi" w:eastAsiaTheme="minorEastAsia" w:hAnsiTheme="minorHAnsi" w:cstheme="minorBidi"/>
                <w:noProof/>
                <w:sz w:val="21"/>
                <w:szCs w:val="22"/>
              </w:rPr>
              <w:tab/>
            </w:r>
            <w:r w:rsidR="00351771" w:rsidRPr="005D079D">
              <w:rPr>
                <w:rStyle w:val="ac"/>
                <w:rFonts w:hint="eastAsia"/>
                <w:noProof/>
              </w:rPr>
              <w:t>本章小结</w:t>
            </w:r>
            <w:r w:rsidR="00351771">
              <w:rPr>
                <w:noProof/>
                <w:webHidden/>
              </w:rPr>
              <w:tab/>
            </w:r>
            <w:r w:rsidR="00351771">
              <w:rPr>
                <w:noProof/>
                <w:webHidden/>
              </w:rPr>
              <w:fldChar w:fldCharType="begin"/>
            </w:r>
            <w:r w:rsidR="00351771">
              <w:rPr>
                <w:noProof/>
                <w:webHidden/>
              </w:rPr>
              <w:instrText xml:space="preserve"> PAGEREF _Toc510446956 \h </w:instrText>
            </w:r>
            <w:r w:rsidR="00351771">
              <w:rPr>
                <w:noProof/>
                <w:webHidden/>
              </w:rPr>
            </w:r>
            <w:r w:rsidR="00351771">
              <w:rPr>
                <w:noProof/>
                <w:webHidden/>
              </w:rPr>
              <w:fldChar w:fldCharType="separate"/>
            </w:r>
            <w:r w:rsidR="005B7C37">
              <w:rPr>
                <w:noProof/>
                <w:webHidden/>
              </w:rPr>
              <w:t>19</w:t>
            </w:r>
            <w:r w:rsidR="00351771">
              <w:rPr>
                <w:noProof/>
                <w:webHidden/>
              </w:rPr>
              <w:fldChar w:fldCharType="end"/>
            </w:r>
          </w:hyperlink>
        </w:p>
        <w:p w14:paraId="53D07146" w14:textId="77777777" w:rsidR="00351771" w:rsidRDefault="00EB793F">
          <w:pPr>
            <w:pStyle w:val="11"/>
            <w:tabs>
              <w:tab w:val="left" w:pos="1050"/>
            </w:tabs>
            <w:rPr>
              <w:rFonts w:asciiTheme="minorHAnsi" w:eastAsiaTheme="minorEastAsia" w:hAnsiTheme="minorHAnsi" w:cstheme="minorBidi"/>
              <w:sz w:val="21"/>
              <w:szCs w:val="22"/>
            </w:rPr>
          </w:pPr>
          <w:hyperlink w:anchor="_Toc510446957" w:history="1">
            <w:r w:rsidR="00351771" w:rsidRPr="005D079D">
              <w:rPr>
                <w:rStyle w:val="ac"/>
                <w:rFonts w:hint="eastAsia"/>
              </w:rPr>
              <w:t>第三章</w:t>
            </w:r>
            <w:r w:rsidR="00351771">
              <w:rPr>
                <w:rFonts w:asciiTheme="minorHAnsi" w:eastAsiaTheme="minorEastAsia" w:hAnsiTheme="minorHAnsi" w:cstheme="minorBidi"/>
                <w:sz w:val="21"/>
                <w:szCs w:val="22"/>
              </w:rPr>
              <w:tab/>
            </w:r>
            <w:r w:rsidR="00351771" w:rsidRPr="005D079D">
              <w:rPr>
                <w:rStyle w:val="ac"/>
                <w:rFonts w:hint="eastAsia"/>
              </w:rPr>
              <w:t>大开孔复合材料层合板拉伸实验研究</w:t>
            </w:r>
            <w:r w:rsidR="00351771">
              <w:rPr>
                <w:webHidden/>
              </w:rPr>
              <w:tab/>
            </w:r>
            <w:r w:rsidR="00351771">
              <w:rPr>
                <w:webHidden/>
              </w:rPr>
              <w:fldChar w:fldCharType="begin"/>
            </w:r>
            <w:r w:rsidR="00351771">
              <w:rPr>
                <w:webHidden/>
              </w:rPr>
              <w:instrText xml:space="preserve"> PAGEREF _Toc510446957 \h </w:instrText>
            </w:r>
            <w:r w:rsidR="00351771">
              <w:rPr>
                <w:webHidden/>
              </w:rPr>
            </w:r>
            <w:r w:rsidR="00351771">
              <w:rPr>
                <w:webHidden/>
              </w:rPr>
              <w:fldChar w:fldCharType="separate"/>
            </w:r>
            <w:r w:rsidR="005B7C37">
              <w:rPr>
                <w:webHidden/>
              </w:rPr>
              <w:t>21</w:t>
            </w:r>
            <w:r w:rsidR="00351771">
              <w:rPr>
                <w:webHidden/>
              </w:rPr>
              <w:fldChar w:fldCharType="end"/>
            </w:r>
          </w:hyperlink>
        </w:p>
        <w:p w14:paraId="7E9669A9"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58" w:history="1">
            <w:r w:rsidR="00351771" w:rsidRPr="005D079D">
              <w:rPr>
                <w:rStyle w:val="ac"/>
                <w:noProof/>
              </w:rPr>
              <w:t>3.1</w:t>
            </w:r>
            <w:r w:rsidR="00351771">
              <w:rPr>
                <w:rFonts w:asciiTheme="minorHAnsi" w:eastAsiaTheme="minorEastAsia" w:hAnsiTheme="minorHAnsi" w:cstheme="minorBidi"/>
                <w:noProof/>
                <w:sz w:val="21"/>
                <w:szCs w:val="22"/>
              </w:rPr>
              <w:tab/>
            </w:r>
            <w:r w:rsidR="00351771" w:rsidRPr="005D079D">
              <w:rPr>
                <w:rStyle w:val="ac"/>
                <w:rFonts w:hint="eastAsia"/>
                <w:noProof/>
              </w:rPr>
              <w:t>实验方法</w:t>
            </w:r>
            <w:r w:rsidR="00351771">
              <w:rPr>
                <w:noProof/>
                <w:webHidden/>
              </w:rPr>
              <w:tab/>
            </w:r>
            <w:r w:rsidR="00351771">
              <w:rPr>
                <w:noProof/>
                <w:webHidden/>
              </w:rPr>
              <w:fldChar w:fldCharType="begin"/>
            </w:r>
            <w:r w:rsidR="00351771">
              <w:rPr>
                <w:noProof/>
                <w:webHidden/>
              </w:rPr>
              <w:instrText xml:space="preserve"> PAGEREF _Toc510446958 \h </w:instrText>
            </w:r>
            <w:r w:rsidR="00351771">
              <w:rPr>
                <w:noProof/>
                <w:webHidden/>
              </w:rPr>
            </w:r>
            <w:r w:rsidR="00351771">
              <w:rPr>
                <w:noProof/>
                <w:webHidden/>
              </w:rPr>
              <w:fldChar w:fldCharType="separate"/>
            </w:r>
            <w:r w:rsidR="005B7C37">
              <w:rPr>
                <w:noProof/>
                <w:webHidden/>
              </w:rPr>
              <w:t>21</w:t>
            </w:r>
            <w:r w:rsidR="00351771">
              <w:rPr>
                <w:noProof/>
                <w:webHidden/>
              </w:rPr>
              <w:fldChar w:fldCharType="end"/>
            </w:r>
          </w:hyperlink>
        </w:p>
        <w:p w14:paraId="6B60736D"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59" w:history="1">
            <w:r w:rsidR="00351771" w:rsidRPr="005D079D">
              <w:rPr>
                <w:rStyle w:val="ac"/>
                <w:noProof/>
              </w:rPr>
              <w:t>3.2</w:t>
            </w:r>
            <w:r w:rsidR="00351771">
              <w:rPr>
                <w:rFonts w:asciiTheme="minorHAnsi" w:eastAsiaTheme="minorEastAsia" w:hAnsiTheme="minorHAnsi" w:cstheme="minorBidi"/>
                <w:noProof/>
                <w:sz w:val="21"/>
                <w:szCs w:val="22"/>
              </w:rPr>
              <w:tab/>
            </w:r>
            <w:r w:rsidR="00351771" w:rsidRPr="005D079D">
              <w:rPr>
                <w:rStyle w:val="ac"/>
                <w:rFonts w:hint="eastAsia"/>
                <w:noProof/>
              </w:rPr>
              <w:t>实验结果与分析</w:t>
            </w:r>
            <w:r w:rsidR="00351771">
              <w:rPr>
                <w:noProof/>
                <w:webHidden/>
              </w:rPr>
              <w:tab/>
            </w:r>
            <w:r w:rsidR="00351771">
              <w:rPr>
                <w:noProof/>
                <w:webHidden/>
              </w:rPr>
              <w:fldChar w:fldCharType="begin"/>
            </w:r>
            <w:r w:rsidR="00351771">
              <w:rPr>
                <w:noProof/>
                <w:webHidden/>
              </w:rPr>
              <w:instrText xml:space="preserve"> PAGEREF _Toc510446959 \h </w:instrText>
            </w:r>
            <w:r w:rsidR="00351771">
              <w:rPr>
                <w:noProof/>
                <w:webHidden/>
              </w:rPr>
            </w:r>
            <w:r w:rsidR="00351771">
              <w:rPr>
                <w:noProof/>
                <w:webHidden/>
              </w:rPr>
              <w:fldChar w:fldCharType="separate"/>
            </w:r>
            <w:r w:rsidR="005B7C37">
              <w:rPr>
                <w:noProof/>
                <w:webHidden/>
              </w:rPr>
              <w:t>22</w:t>
            </w:r>
            <w:r w:rsidR="00351771">
              <w:rPr>
                <w:noProof/>
                <w:webHidden/>
              </w:rPr>
              <w:fldChar w:fldCharType="end"/>
            </w:r>
          </w:hyperlink>
        </w:p>
        <w:p w14:paraId="6E390053"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60" w:history="1">
            <w:r w:rsidR="00351771" w:rsidRPr="005D079D">
              <w:rPr>
                <w:rStyle w:val="ac"/>
                <w:noProof/>
              </w:rPr>
              <w:t>3.2.1</w:t>
            </w:r>
            <w:r w:rsidR="00351771">
              <w:rPr>
                <w:rFonts w:asciiTheme="minorHAnsi" w:eastAsiaTheme="minorEastAsia" w:hAnsiTheme="minorHAnsi" w:cstheme="minorBidi"/>
                <w:noProof/>
                <w:sz w:val="21"/>
                <w:szCs w:val="22"/>
              </w:rPr>
              <w:tab/>
            </w:r>
            <w:r w:rsidR="00351771" w:rsidRPr="005D079D">
              <w:rPr>
                <w:rStyle w:val="ac"/>
                <w:rFonts w:hint="eastAsia"/>
                <w:noProof/>
              </w:rPr>
              <w:t>破坏载荷分析</w:t>
            </w:r>
            <w:r w:rsidR="00351771">
              <w:rPr>
                <w:noProof/>
                <w:webHidden/>
              </w:rPr>
              <w:tab/>
            </w:r>
            <w:r w:rsidR="00351771">
              <w:rPr>
                <w:noProof/>
                <w:webHidden/>
              </w:rPr>
              <w:fldChar w:fldCharType="begin"/>
            </w:r>
            <w:r w:rsidR="00351771">
              <w:rPr>
                <w:noProof/>
                <w:webHidden/>
              </w:rPr>
              <w:instrText xml:space="preserve"> PAGEREF _Toc510446960 \h </w:instrText>
            </w:r>
            <w:r w:rsidR="00351771">
              <w:rPr>
                <w:noProof/>
                <w:webHidden/>
              </w:rPr>
            </w:r>
            <w:r w:rsidR="00351771">
              <w:rPr>
                <w:noProof/>
                <w:webHidden/>
              </w:rPr>
              <w:fldChar w:fldCharType="separate"/>
            </w:r>
            <w:r w:rsidR="005B7C37">
              <w:rPr>
                <w:noProof/>
                <w:webHidden/>
              </w:rPr>
              <w:t>22</w:t>
            </w:r>
            <w:r w:rsidR="00351771">
              <w:rPr>
                <w:noProof/>
                <w:webHidden/>
              </w:rPr>
              <w:fldChar w:fldCharType="end"/>
            </w:r>
          </w:hyperlink>
        </w:p>
        <w:p w14:paraId="1BCE675E" w14:textId="77777777" w:rsidR="00351771" w:rsidRDefault="00EB793F">
          <w:pPr>
            <w:pStyle w:val="30"/>
            <w:tabs>
              <w:tab w:val="left" w:pos="1680"/>
            </w:tabs>
            <w:ind w:firstLine="960"/>
            <w:rPr>
              <w:rFonts w:asciiTheme="minorHAnsi" w:eastAsiaTheme="minorEastAsia" w:hAnsiTheme="minorHAnsi" w:cstheme="minorBidi"/>
              <w:noProof/>
              <w:sz w:val="21"/>
              <w:szCs w:val="22"/>
            </w:rPr>
          </w:pPr>
          <w:hyperlink w:anchor="_Toc510446961" w:history="1">
            <w:r w:rsidR="00351771" w:rsidRPr="005D079D">
              <w:rPr>
                <w:rStyle w:val="ac"/>
                <w:noProof/>
              </w:rPr>
              <w:t>3.2.2</w:t>
            </w:r>
            <w:r w:rsidR="00351771">
              <w:rPr>
                <w:rFonts w:asciiTheme="minorHAnsi" w:eastAsiaTheme="minorEastAsia" w:hAnsiTheme="minorHAnsi" w:cstheme="minorBidi"/>
                <w:noProof/>
                <w:sz w:val="21"/>
                <w:szCs w:val="22"/>
              </w:rPr>
              <w:tab/>
            </w:r>
            <w:r w:rsidR="00351771" w:rsidRPr="005D079D">
              <w:rPr>
                <w:rStyle w:val="ac"/>
                <w:noProof/>
              </w:rPr>
              <w:t>DIC</w:t>
            </w:r>
            <w:r w:rsidR="00351771" w:rsidRPr="005D079D">
              <w:rPr>
                <w:rStyle w:val="ac"/>
                <w:rFonts w:hint="eastAsia"/>
                <w:noProof/>
              </w:rPr>
              <w:t>结果分析</w:t>
            </w:r>
            <w:r w:rsidR="00351771">
              <w:rPr>
                <w:noProof/>
                <w:webHidden/>
              </w:rPr>
              <w:tab/>
            </w:r>
            <w:r w:rsidR="00351771">
              <w:rPr>
                <w:noProof/>
                <w:webHidden/>
              </w:rPr>
              <w:fldChar w:fldCharType="begin"/>
            </w:r>
            <w:r w:rsidR="00351771">
              <w:rPr>
                <w:noProof/>
                <w:webHidden/>
              </w:rPr>
              <w:instrText xml:space="preserve"> PAGEREF _Toc510446961 \h </w:instrText>
            </w:r>
            <w:r w:rsidR="00351771">
              <w:rPr>
                <w:noProof/>
                <w:webHidden/>
              </w:rPr>
            </w:r>
            <w:r w:rsidR="00351771">
              <w:rPr>
                <w:noProof/>
                <w:webHidden/>
              </w:rPr>
              <w:fldChar w:fldCharType="separate"/>
            </w:r>
            <w:r w:rsidR="005B7C37">
              <w:rPr>
                <w:noProof/>
                <w:webHidden/>
              </w:rPr>
              <w:t>22</w:t>
            </w:r>
            <w:r w:rsidR="00351771">
              <w:rPr>
                <w:noProof/>
                <w:webHidden/>
              </w:rPr>
              <w:fldChar w:fldCharType="end"/>
            </w:r>
          </w:hyperlink>
        </w:p>
        <w:p w14:paraId="58603453"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62" w:history="1">
            <w:r w:rsidR="00351771" w:rsidRPr="005D079D">
              <w:rPr>
                <w:rStyle w:val="ac"/>
                <w:noProof/>
              </w:rPr>
              <w:t>3.3</w:t>
            </w:r>
            <w:r w:rsidR="00351771">
              <w:rPr>
                <w:rFonts w:asciiTheme="minorHAnsi" w:eastAsiaTheme="minorEastAsia" w:hAnsiTheme="minorHAnsi" w:cstheme="minorBidi"/>
                <w:noProof/>
                <w:sz w:val="21"/>
                <w:szCs w:val="22"/>
              </w:rPr>
              <w:tab/>
            </w:r>
            <w:r w:rsidR="00351771" w:rsidRPr="005D079D">
              <w:rPr>
                <w:rStyle w:val="ac"/>
                <w:rFonts w:hint="eastAsia"/>
                <w:noProof/>
              </w:rPr>
              <w:t>本章小结</w:t>
            </w:r>
            <w:r w:rsidR="00351771">
              <w:rPr>
                <w:noProof/>
                <w:webHidden/>
              </w:rPr>
              <w:tab/>
            </w:r>
            <w:r w:rsidR="00351771">
              <w:rPr>
                <w:noProof/>
                <w:webHidden/>
              </w:rPr>
              <w:fldChar w:fldCharType="begin"/>
            </w:r>
            <w:r w:rsidR="00351771">
              <w:rPr>
                <w:noProof/>
                <w:webHidden/>
              </w:rPr>
              <w:instrText xml:space="preserve"> PAGEREF _Toc510446962 \h </w:instrText>
            </w:r>
            <w:r w:rsidR="00351771">
              <w:rPr>
                <w:noProof/>
                <w:webHidden/>
              </w:rPr>
            </w:r>
            <w:r w:rsidR="00351771">
              <w:rPr>
                <w:noProof/>
                <w:webHidden/>
              </w:rPr>
              <w:fldChar w:fldCharType="separate"/>
            </w:r>
            <w:r w:rsidR="005B7C37">
              <w:rPr>
                <w:noProof/>
                <w:webHidden/>
              </w:rPr>
              <w:t>23</w:t>
            </w:r>
            <w:r w:rsidR="00351771">
              <w:rPr>
                <w:noProof/>
                <w:webHidden/>
              </w:rPr>
              <w:fldChar w:fldCharType="end"/>
            </w:r>
          </w:hyperlink>
        </w:p>
        <w:p w14:paraId="7DC43050" w14:textId="77777777" w:rsidR="00351771" w:rsidRDefault="00EB793F">
          <w:pPr>
            <w:pStyle w:val="11"/>
            <w:tabs>
              <w:tab w:val="left" w:pos="1050"/>
            </w:tabs>
            <w:rPr>
              <w:rFonts w:asciiTheme="minorHAnsi" w:eastAsiaTheme="minorEastAsia" w:hAnsiTheme="minorHAnsi" w:cstheme="minorBidi"/>
              <w:sz w:val="21"/>
              <w:szCs w:val="22"/>
            </w:rPr>
          </w:pPr>
          <w:hyperlink w:anchor="_Toc510446963" w:history="1">
            <w:r w:rsidR="00351771" w:rsidRPr="005D079D">
              <w:rPr>
                <w:rStyle w:val="ac"/>
                <w:rFonts w:hint="eastAsia"/>
              </w:rPr>
              <w:t>第四章</w:t>
            </w:r>
            <w:r w:rsidR="00351771">
              <w:rPr>
                <w:rFonts w:asciiTheme="minorHAnsi" w:eastAsiaTheme="minorEastAsia" w:hAnsiTheme="minorHAnsi" w:cstheme="minorBidi"/>
                <w:sz w:val="21"/>
                <w:szCs w:val="22"/>
              </w:rPr>
              <w:tab/>
            </w:r>
            <w:r w:rsidR="00351771" w:rsidRPr="005D079D">
              <w:rPr>
                <w:rStyle w:val="ac"/>
                <w:rFonts w:hint="eastAsia"/>
              </w:rPr>
              <w:t>大开孔复合材料层合板的数值计算</w:t>
            </w:r>
            <w:r w:rsidR="00351771">
              <w:rPr>
                <w:webHidden/>
              </w:rPr>
              <w:tab/>
            </w:r>
            <w:r w:rsidR="00351771">
              <w:rPr>
                <w:webHidden/>
              </w:rPr>
              <w:fldChar w:fldCharType="begin"/>
            </w:r>
            <w:r w:rsidR="00351771">
              <w:rPr>
                <w:webHidden/>
              </w:rPr>
              <w:instrText xml:space="preserve"> PAGEREF _Toc510446963 \h </w:instrText>
            </w:r>
            <w:r w:rsidR="00351771">
              <w:rPr>
                <w:webHidden/>
              </w:rPr>
            </w:r>
            <w:r w:rsidR="00351771">
              <w:rPr>
                <w:webHidden/>
              </w:rPr>
              <w:fldChar w:fldCharType="separate"/>
            </w:r>
            <w:r w:rsidR="005B7C37">
              <w:rPr>
                <w:webHidden/>
              </w:rPr>
              <w:t>24</w:t>
            </w:r>
            <w:r w:rsidR="00351771">
              <w:rPr>
                <w:webHidden/>
              </w:rPr>
              <w:fldChar w:fldCharType="end"/>
            </w:r>
          </w:hyperlink>
        </w:p>
        <w:p w14:paraId="6A7E56EF"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64" w:history="1">
            <w:r w:rsidR="00351771" w:rsidRPr="005D079D">
              <w:rPr>
                <w:rStyle w:val="ac"/>
                <w:noProof/>
              </w:rPr>
              <w:t>4.1</w:t>
            </w:r>
            <w:r w:rsidR="00351771">
              <w:rPr>
                <w:rFonts w:asciiTheme="minorHAnsi" w:eastAsiaTheme="minorEastAsia" w:hAnsiTheme="minorHAnsi" w:cstheme="minorBidi"/>
                <w:noProof/>
                <w:sz w:val="21"/>
                <w:szCs w:val="22"/>
              </w:rPr>
              <w:tab/>
            </w:r>
            <w:r w:rsidR="00351771" w:rsidRPr="005D079D">
              <w:rPr>
                <w:rStyle w:val="ac"/>
                <w:rFonts w:hint="eastAsia"/>
                <w:noProof/>
              </w:rPr>
              <w:t>引言</w:t>
            </w:r>
            <w:r w:rsidR="00351771">
              <w:rPr>
                <w:noProof/>
                <w:webHidden/>
              </w:rPr>
              <w:tab/>
            </w:r>
            <w:r w:rsidR="00351771">
              <w:rPr>
                <w:noProof/>
                <w:webHidden/>
              </w:rPr>
              <w:fldChar w:fldCharType="begin"/>
            </w:r>
            <w:r w:rsidR="00351771">
              <w:rPr>
                <w:noProof/>
                <w:webHidden/>
              </w:rPr>
              <w:instrText xml:space="preserve"> PAGEREF _Toc510446964 \h </w:instrText>
            </w:r>
            <w:r w:rsidR="00351771">
              <w:rPr>
                <w:noProof/>
                <w:webHidden/>
              </w:rPr>
            </w:r>
            <w:r w:rsidR="00351771">
              <w:rPr>
                <w:noProof/>
                <w:webHidden/>
              </w:rPr>
              <w:fldChar w:fldCharType="separate"/>
            </w:r>
            <w:r w:rsidR="005B7C37">
              <w:rPr>
                <w:noProof/>
                <w:webHidden/>
              </w:rPr>
              <w:t>24</w:t>
            </w:r>
            <w:r w:rsidR="00351771">
              <w:rPr>
                <w:noProof/>
                <w:webHidden/>
              </w:rPr>
              <w:fldChar w:fldCharType="end"/>
            </w:r>
          </w:hyperlink>
        </w:p>
        <w:p w14:paraId="0BDA01FE"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65" w:history="1">
            <w:r w:rsidR="00351771" w:rsidRPr="005D079D">
              <w:rPr>
                <w:rStyle w:val="ac"/>
                <w:noProof/>
              </w:rPr>
              <w:t>4.2</w:t>
            </w:r>
            <w:r w:rsidR="00351771">
              <w:rPr>
                <w:rFonts w:asciiTheme="minorHAnsi" w:eastAsiaTheme="minorEastAsia" w:hAnsiTheme="minorHAnsi" w:cstheme="minorBidi"/>
                <w:noProof/>
                <w:sz w:val="21"/>
                <w:szCs w:val="22"/>
              </w:rPr>
              <w:tab/>
            </w:r>
            <w:r w:rsidR="00351771" w:rsidRPr="005D079D">
              <w:rPr>
                <w:rStyle w:val="ac"/>
                <w:rFonts w:hint="eastAsia"/>
                <w:noProof/>
              </w:rPr>
              <w:t>层合板的材料性能参数</w:t>
            </w:r>
            <w:r w:rsidR="00351771">
              <w:rPr>
                <w:noProof/>
                <w:webHidden/>
              </w:rPr>
              <w:tab/>
            </w:r>
            <w:r w:rsidR="00351771">
              <w:rPr>
                <w:noProof/>
                <w:webHidden/>
              </w:rPr>
              <w:fldChar w:fldCharType="begin"/>
            </w:r>
            <w:r w:rsidR="00351771">
              <w:rPr>
                <w:noProof/>
                <w:webHidden/>
              </w:rPr>
              <w:instrText xml:space="preserve"> PAGEREF _Toc510446965 \h </w:instrText>
            </w:r>
            <w:r w:rsidR="00351771">
              <w:rPr>
                <w:noProof/>
                <w:webHidden/>
              </w:rPr>
            </w:r>
            <w:r w:rsidR="00351771">
              <w:rPr>
                <w:noProof/>
                <w:webHidden/>
              </w:rPr>
              <w:fldChar w:fldCharType="separate"/>
            </w:r>
            <w:r w:rsidR="005B7C37">
              <w:rPr>
                <w:noProof/>
                <w:webHidden/>
              </w:rPr>
              <w:t>24</w:t>
            </w:r>
            <w:r w:rsidR="00351771">
              <w:rPr>
                <w:noProof/>
                <w:webHidden/>
              </w:rPr>
              <w:fldChar w:fldCharType="end"/>
            </w:r>
          </w:hyperlink>
        </w:p>
        <w:p w14:paraId="458B27B8"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66" w:history="1">
            <w:r w:rsidR="00351771" w:rsidRPr="005D079D">
              <w:rPr>
                <w:rStyle w:val="ac"/>
                <w:noProof/>
              </w:rPr>
              <w:t>4.3</w:t>
            </w:r>
            <w:r w:rsidR="00351771">
              <w:rPr>
                <w:rFonts w:asciiTheme="minorHAnsi" w:eastAsiaTheme="minorEastAsia" w:hAnsiTheme="minorHAnsi" w:cstheme="minorBidi"/>
                <w:noProof/>
                <w:sz w:val="21"/>
                <w:szCs w:val="22"/>
              </w:rPr>
              <w:tab/>
            </w:r>
            <w:r w:rsidR="00351771" w:rsidRPr="005D079D">
              <w:rPr>
                <w:rStyle w:val="ac"/>
                <w:rFonts w:hint="eastAsia"/>
                <w:noProof/>
              </w:rPr>
              <w:t>大开孔层合板的损伤演化模拟：</w:t>
            </w:r>
            <w:r w:rsidR="00351771">
              <w:rPr>
                <w:noProof/>
                <w:webHidden/>
              </w:rPr>
              <w:tab/>
            </w:r>
            <w:r w:rsidR="00351771">
              <w:rPr>
                <w:noProof/>
                <w:webHidden/>
              </w:rPr>
              <w:fldChar w:fldCharType="begin"/>
            </w:r>
            <w:r w:rsidR="00351771">
              <w:rPr>
                <w:noProof/>
                <w:webHidden/>
              </w:rPr>
              <w:instrText xml:space="preserve"> PAGEREF _Toc510446966 \h </w:instrText>
            </w:r>
            <w:r w:rsidR="00351771">
              <w:rPr>
                <w:noProof/>
                <w:webHidden/>
              </w:rPr>
            </w:r>
            <w:r w:rsidR="00351771">
              <w:rPr>
                <w:noProof/>
                <w:webHidden/>
              </w:rPr>
              <w:fldChar w:fldCharType="separate"/>
            </w:r>
            <w:r w:rsidR="005B7C37">
              <w:rPr>
                <w:noProof/>
                <w:webHidden/>
              </w:rPr>
              <w:t>25</w:t>
            </w:r>
            <w:r w:rsidR="00351771">
              <w:rPr>
                <w:noProof/>
                <w:webHidden/>
              </w:rPr>
              <w:fldChar w:fldCharType="end"/>
            </w:r>
          </w:hyperlink>
        </w:p>
        <w:p w14:paraId="067F8B66"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67" w:history="1">
            <w:r w:rsidR="00351771" w:rsidRPr="005D079D">
              <w:rPr>
                <w:rStyle w:val="ac"/>
                <w:noProof/>
              </w:rPr>
              <w:t>4.3.1</w:t>
            </w:r>
            <w:r w:rsidR="00351771">
              <w:rPr>
                <w:rFonts w:asciiTheme="minorHAnsi" w:eastAsiaTheme="minorEastAsia" w:hAnsiTheme="minorHAnsi" w:cstheme="minorBidi"/>
                <w:noProof/>
                <w:sz w:val="21"/>
                <w:szCs w:val="22"/>
              </w:rPr>
              <w:tab/>
            </w:r>
            <w:r w:rsidR="00351771" w:rsidRPr="005D079D">
              <w:rPr>
                <w:rStyle w:val="ac"/>
                <w:rFonts w:hint="eastAsia"/>
                <w:noProof/>
              </w:rPr>
              <w:t>单向铺层大开口层合板的失效</w:t>
            </w:r>
            <w:r w:rsidR="00351771">
              <w:rPr>
                <w:noProof/>
                <w:webHidden/>
              </w:rPr>
              <w:tab/>
            </w:r>
            <w:r w:rsidR="00351771">
              <w:rPr>
                <w:noProof/>
                <w:webHidden/>
              </w:rPr>
              <w:fldChar w:fldCharType="begin"/>
            </w:r>
            <w:r w:rsidR="00351771">
              <w:rPr>
                <w:noProof/>
                <w:webHidden/>
              </w:rPr>
              <w:instrText xml:space="preserve"> PAGEREF _Toc510446967 \h </w:instrText>
            </w:r>
            <w:r w:rsidR="00351771">
              <w:rPr>
                <w:noProof/>
                <w:webHidden/>
              </w:rPr>
            </w:r>
            <w:r w:rsidR="00351771">
              <w:rPr>
                <w:noProof/>
                <w:webHidden/>
              </w:rPr>
              <w:fldChar w:fldCharType="separate"/>
            </w:r>
            <w:r w:rsidR="005B7C37">
              <w:rPr>
                <w:noProof/>
                <w:webHidden/>
              </w:rPr>
              <w:t>25</w:t>
            </w:r>
            <w:r w:rsidR="00351771">
              <w:rPr>
                <w:noProof/>
                <w:webHidden/>
              </w:rPr>
              <w:fldChar w:fldCharType="end"/>
            </w:r>
          </w:hyperlink>
        </w:p>
        <w:p w14:paraId="66137B74"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68" w:history="1">
            <w:r w:rsidR="00351771" w:rsidRPr="005D079D">
              <w:rPr>
                <w:rStyle w:val="ac"/>
                <w:noProof/>
              </w:rPr>
              <w:t>4.3.2</w:t>
            </w:r>
            <w:r w:rsidR="00351771">
              <w:rPr>
                <w:rFonts w:asciiTheme="minorHAnsi" w:eastAsiaTheme="minorEastAsia" w:hAnsiTheme="minorHAnsi" w:cstheme="minorBidi"/>
                <w:noProof/>
                <w:sz w:val="21"/>
                <w:szCs w:val="22"/>
              </w:rPr>
              <w:tab/>
            </w:r>
            <w:r w:rsidR="00351771" w:rsidRPr="005D079D">
              <w:rPr>
                <w:rStyle w:val="ac"/>
                <w:rFonts w:hint="eastAsia"/>
                <w:noProof/>
              </w:rPr>
              <w:t>正交铺层大开口层合板的失效</w:t>
            </w:r>
            <w:r w:rsidR="00351771">
              <w:rPr>
                <w:noProof/>
                <w:webHidden/>
              </w:rPr>
              <w:tab/>
            </w:r>
            <w:r w:rsidR="00351771">
              <w:rPr>
                <w:noProof/>
                <w:webHidden/>
              </w:rPr>
              <w:fldChar w:fldCharType="begin"/>
            </w:r>
            <w:r w:rsidR="00351771">
              <w:rPr>
                <w:noProof/>
                <w:webHidden/>
              </w:rPr>
              <w:instrText xml:space="preserve"> PAGEREF _Toc510446968 \h </w:instrText>
            </w:r>
            <w:r w:rsidR="00351771">
              <w:rPr>
                <w:noProof/>
                <w:webHidden/>
              </w:rPr>
            </w:r>
            <w:r w:rsidR="00351771">
              <w:rPr>
                <w:noProof/>
                <w:webHidden/>
              </w:rPr>
              <w:fldChar w:fldCharType="separate"/>
            </w:r>
            <w:r w:rsidR="005B7C37">
              <w:rPr>
                <w:noProof/>
                <w:webHidden/>
              </w:rPr>
              <w:t>32</w:t>
            </w:r>
            <w:r w:rsidR="00351771">
              <w:rPr>
                <w:noProof/>
                <w:webHidden/>
              </w:rPr>
              <w:fldChar w:fldCharType="end"/>
            </w:r>
          </w:hyperlink>
        </w:p>
        <w:p w14:paraId="14740236"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69" w:history="1">
            <w:r w:rsidR="00351771" w:rsidRPr="005D079D">
              <w:rPr>
                <w:rStyle w:val="ac"/>
                <w:noProof/>
              </w:rPr>
              <w:t>4.3.3</w:t>
            </w:r>
            <w:r w:rsidR="00351771">
              <w:rPr>
                <w:rFonts w:asciiTheme="minorHAnsi" w:eastAsiaTheme="minorEastAsia" w:hAnsiTheme="minorHAnsi" w:cstheme="minorBidi"/>
                <w:noProof/>
                <w:sz w:val="21"/>
                <w:szCs w:val="22"/>
              </w:rPr>
              <w:tab/>
            </w:r>
            <w:r w:rsidR="00351771" w:rsidRPr="005D079D">
              <w:rPr>
                <w:rStyle w:val="ac"/>
                <w:rFonts w:hint="eastAsia"/>
                <w:noProof/>
              </w:rPr>
              <w:t>角铺层大开口层合板的失效</w:t>
            </w:r>
            <w:r w:rsidR="00351771">
              <w:rPr>
                <w:noProof/>
                <w:webHidden/>
              </w:rPr>
              <w:tab/>
            </w:r>
            <w:r w:rsidR="00351771">
              <w:rPr>
                <w:noProof/>
                <w:webHidden/>
              </w:rPr>
              <w:fldChar w:fldCharType="begin"/>
            </w:r>
            <w:r w:rsidR="00351771">
              <w:rPr>
                <w:noProof/>
                <w:webHidden/>
              </w:rPr>
              <w:instrText xml:space="preserve"> PAGEREF _Toc510446969 \h </w:instrText>
            </w:r>
            <w:r w:rsidR="00351771">
              <w:rPr>
                <w:noProof/>
                <w:webHidden/>
              </w:rPr>
            </w:r>
            <w:r w:rsidR="00351771">
              <w:rPr>
                <w:noProof/>
                <w:webHidden/>
              </w:rPr>
              <w:fldChar w:fldCharType="separate"/>
            </w:r>
            <w:r w:rsidR="005B7C37">
              <w:rPr>
                <w:noProof/>
                <w:webHidden/>
              </w:rPr>
              <w:t>38</w:t>
            </w:r>
            <w:r w:rsidR="00351771">
              <w:rPr>
                <w:noProof/>
                <w:webHidden/>
              </w:rPr>
              <w:fldChar w:fldCharType="end"/>
            </w:r>
          </w:hyperlink>
        </w:p>
        <w:p w14:paraId="418588C4"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70" w:history="1">
            <w:r w:rsidR="00351771" w:rsidRPr="005D079D">
              <w:rPr>
                <w:rStyle w:val="ac"/>
                <w:noProof/>
              </w:rPr>
              <w:t>4.4</w:t>
            </w:r>
            <w:r w:rsidR="00351771">
              <w:rPr>
                <w:rFonts w:asciiTheme="minorHAnsi" w:eastAsiaTheme="minorEastAsia" w:hAnsiTheme="minorHAnsi" w:cstheme="minorBidi"/>
                <w:noProof/>
                <w:sz w:val="21"/>
                <w:szCs w:val="22"/>
              </w:rPr>
              <w:tab/>
            </w:r>
            <w:r w:rsidR="00351771" w:rsidRPr="005D079D">
              <w:rPr>
                <w:rStyle w:val="ac"/>
                <w:rFonts w:hint="eastAsia"/>
                <w:noProof/>
              </w:rPr>
              <w:t>大开孔层合板的失效载荷计算：</w:t>
            </w:r>
            <w:r w:rsidR="00351771">
              <w:rPr>
                <w:noProof/>
                <w:webHidden/>
              </w:rPr>
              <w:tab/>
            </w:r>
            <w:r w:rsidR="00351771">
              <w:rPr>
                <w:noProof/>
                <w:webHidden/>
              </w:rPr>
              <w:fldChar w:fldCharType="begin"/>
            </w:r>
            <w:r w:rsidR="00351771">
              <w:rPr>
                <w:noProof/>
                <w:webHidden/>
              </w:rPr>
              <w:instrText xml:space="preserve"> PAGEREF _Toc510446970 \h </w:instrText>
            </w:r>
            <w:r w:rsidR="00351771">
              <w:rPr>
                <w:noProof/>
                <w:webHidden/>
              </w:rPr>
            </w:r>
            <w:r w:rsidR="00351771">
              <w:rPr>
                <w:noProof/>
                <w:webHidden/>
              </w:rPr>
              <w:fldChar w:fldCharType="separate"/>
            </w:r>
            <w:r w:rsidR="005B7C37">
              <w:rPr>
                <w:noProof/>
                <w:webHidden/>
              </w:rPr>
              <w:t>42</w:t>
            </w:r>
            <w:r w:rsidR="00351771">
              <w:rPr>
                <w:noProof/>
                <w:webHidden/>
              </w:rPr>
              <w:fldChar w:fldCharType="end"/>
            </w:r>
          </w:hyperlink>
        </w:p>
        <w:p w14:paraId="3ADC950E"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71" w:history="1">
            <w:r w:rsidR="00351771" w:rsidRPr="005D079D">
              <w:rPr>
                <w:rStyle w:val="ac"/>
                <w:noProof/>
              </w:rPr>
              <w:t>4.4.1</w:t>
            </w:r>
            <w:r w:rsidR="00351771">
              <w:rPr>
                <w:rFonts w:asciiTheme="minorHAnsi" w:eastAsiaTheme="minorEastAsia" w:hAnsiTheme="minorHAnsi" w:cstheme="minorBidi"/>
                <w:noProof/>
                <w:sz w:val="21"/>
                <w:szCs w:val="22"/>
              </w:rPr>
              <w:tab/>
            </w:r>
            <w:r w:rsidR="00351771" w:rsidRPr="005D079D">
              <w:rPr>
                <w:rStyle w:val="ac"/>
                <w:rFonts w:hint="eastAsia"/>
                <w:noProof/>
              </w:rPr>
              <w:t>位移载荷曲线</w:t>
            </w:r>
            <w:r w:rsidR="00351771">
              <w:rPr>
                <w:noProof/>
                <w:webHidden/>
              </w:rPr>
              <w:tab/>
            </w:r>
            <w:r w:rsidR="00351771">
              <w:rPr>
                <w:noProof/>
                <w:webHidden/>
              </w:rPr>
              <w:fldChar w:fldCharType="begin"/>
            </w:r>
            <w:r w:rsidR="00351771">
              <w:rPr>
                <w:noProof/>
                <w:webHidden/>
              </w:rPr>
              <w:instrText xml:space="preserve"> PAGEREF _Toc510446971 \h </w:instrText>
            </w:r>
            <w:r w:rsidR="00351771">
              <w:rPr>
                <w:noProof/>
                <w:webHidden/>
              </w:rPr>
            </w:r>
            <w:r w:rsidR="00351771">
              <w:rPr>
                <w:noProof/>
                <w:webHidden/>
              </w:rPr>
              <w:fldChar w:fldCharType="separate"/>
            </w:r>
            <w:r w:rsidR="005B7C37">
              <w:rPr>
                <w:noProof/>
                <w:webHidden/>
              </w:rPr>
              <w:t>42</w:t>
            </w:r>
            <w:r w:rsidR="00351771">
              <w:rPr>
                <w:noProof/>
                <w:webHidden/>
              </w:rPr>
              <w:fldChar w:fldCharType="end"/>
            </w:r>
          </w:hyperlink>
        </w:p>
        <w:p w14:paraId="3B4F095C"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72" w:history="1">
            <w:r w:rsidR="00351771" w:rsidRPr="005D079D">
              <w:rPr>
                <w:rStyle w:val="ac"/>
                <w:noProof/>
              </w:rPr>
              <w:t>4.4.2</w:t>
            </w:r>
            <w:r w:rsidR="00351771">
              <w:rPr>
                <w:rFonts w:asciiTheme="minorHAnsi" w:eastAsiaTheme="minorEastAsia" w:hAnsiTheme="minorHAnsi" w:cstheme="minorBidi"/>
                <w:noProof/>
                <w:sz w:val="21"/>
                <w:szCs w:val="22"/>
              </w:rPr>
              <w:tab/>
            </w:r>
            <w:r w:rsidR="00351771" w:rsidRPr="005D079D">
              <w:rPr>
                <w:rStyle w:val="ac"/>
                <w:rFonts w:hint="eastAsia"/>
                <w:noProof/>
              </w:rPr>
              <w:t>极限破坏载荷</w:t>
            </w:r>
            <w:r w:rsidR="00351771">
              <w:rPr>
                <w:noProof/>
                <w:webHidden/>
              </w:rPr>
              <w:tab/>
            </w:r>
            <w:r w:rsidR="00351771">
              <w:rPr>
                <w:noProof/>
                <w:webHidden/>
              </w:rPr>
              <w:fldChar w:fldCharType="begin"/>
            </w:r>
            <w:r w:rsidR="00351771">
              <w:rPr>
                <w:noProof/>
                <w:webHidden/>
              </w:rPr>
              <w:instrText xml:space="preserve"> PAGEREF _Toc510446972 \h </w:instrText>
            </w:r>
            <w:r w:rsidR="00351771">
              <w:rPr>
                <w:noProof/>
                <w:webHidden/>
              </w:rPr>
            </w:r>
            <w:r w:rsidR="00351771">
              <w:rPr>
                <w:noProof/>
                <w:webHidden/>
              </w:rPr>
              <w:fldChar w:fldCharType="separate"/>
            </w:r>
            <w:r w:rsidR="005B7C37">
              <w:rPr>
                <w:noProof/>
                <w:webHidden/>
              </w:rPr>
              <w:t>46</w:t>
            </w:r>
            <w:r w:rsidR="00351771">
              <w:rPr>
                <w:noProof/>
                <w:webHidden/>
              </w:rPr>
              <w:fldChar w:fldCharType="end"/>
            </w:r>
          </w:hyperlink>
        </w:p>
        <w:p w14:paraId="6226EF01" w14:textId="77777777" w:rsidR="00351771" w:rsidRDefault="00EB793F">
          <w:pPr>
            <w:pStyle w:val="30"/>
            <w:tabs>
              <w:tab w:val="left" w:pos="1710"/>
            </w:tabs>
            <w:ind w:firstLine="960"/>
            <w:rPr>
              <w:rFonts w:asciiTheme="minorHAnsi" w:eastAsiaTheme="minorEastAsia" w:hAnsiTheme="minorHAnsi" w:cstheme="minorBidi"/>
              <w:noProof/>
              <w:sz w:val="21"/>
              <w:szCs w:val="22"/>
            </w:rPr>
          </w:pPr>
          <w:hyperlink w:anchor="_Toc510446973" w:history="1">
            <w:r w:rsidR="00351771" w:rsidRPr="005D079D">
              <w:rPr>
                <w:rStyle w:val="ac"/>
                <w:noProof/>
              </w:rPr>
              <w:t>4.4.3</w:t>
            </w:r>
            <w:r w:rsidR="00351771">
              <w:rPr>
                <w:rFonts w:asciiTheme="minorHAnsi" w:eastAsiaTheme="minorEastAsia" w:hAnsiTheme="minorHAnsi" w:cstheme="minorBidi"/>
                <w:noProof/>
                <w:sz w:val="21"/>
                <w:szCs w:val="22"/>
              </w:rPr>
              <w:tab/>
            </w:r>
            <w:r w:rsidR="00351771" w:rsidRPr="005D079D">
              <w:rPr>
                <w:rStyle w:val="ac"/>
                <w:rFonts w:hint="eastAsia"/>
                <w:noProof/>
              </w:rPr>
              <w:t>初始失效载荷</w:t>
            </w:r>
            <w:r w:rsidR="00351771">
              <w:rPr>
                <w:noProof/>
                <w:webHidden/>
              </w:rPr>
              <w:tab/>
            </w:r>
            <w:r w:rsidR="00351771">
              <w:rPr>
                <w:noProof/>
                <w:webHidden/>
              </w:rPr>
              <w:fldChar w:fldCharType="begin"/>
            </w:r>
            <w:r w:rsidR="00351771">
              <w:rPr>
                <w:noProof/>
                <w:webHidden/>
              </w:rPr>
              <w:instrText xml:space="preserve"> PAGEREF _Toc510446973 \h </w:instrText>
            </w:r>
            <w:r w:rsidR="00351771">
              <w:rPr>
                <w:noProof/>
                <w:webHidden/>
              </w:rPr>
            </w:r>
            <w:r w:rsidR="00351771">
              <w:rPr>
                <w:noProof/>
                <w:webHidden/>
              </w:rPr>
              <w:fldChar w:fldCharType="separate"/>
            </w:r>
            <w:r w:rsidR="005B7C37">
              <w:rPr>
                <w:noProof/>
                <w:webHidden/>
              </w:rPr>
              <w:t>47</w:t>
            </w:r>
            <w:r w:rsidR="00351771">
              <w:rPr>
                <w:noProof/>
                <w:webHidden/>
              </w:rPr>
              <w:fldChar w:fldCharType="end"/>
            </w:r>
          </w:hyperlink>
        </w:p>
        <w:p w14:paraId="0AABD860"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74" w:history="1">
            <w:r w:rsidR="00351771" w:rsidRPr="005D079D">
              <w:rPr>
                <w:rStyle w:val="ac"/>
                <w:noProof/>
              </w:rPr>
              <w:t>4.5</w:t>
            </w:r>
            <w:r w:rsidR="00351771">
              <w:rPr>
                <w:rFonts w:asciiTheme="minorHAnsi" w:eastAsiaTheme="minorEastAsia" w:hAnsiTheme="minorHAnsi" w:cstheme="minorBidi"/>
                <w:noProof/>
                <w:sz w:val="21"/>
                <w:szCs w:val="22"/>
              </w:rPr>
              <w:tab/>
            </w:r>
            <w:r w:rsidR="00351771" w:rsidRPr="005D079D">
              <w:rPr>
                <w:rStyle w:val="ac"/>
                <w:rFonts w:hint="eastAsia"/>
                <w:noProof/>
              </w:rPr>
              <w:t>考虑剪切非线性后的角铺层层合板失效</w:t>
            </w:r>
            <w:r w:rsidR="00351771">
              <w:rPr>
                <w:noProof/>
                <w:webHidden/>
              </w:rPr>
              <w:tab/>
            </w:r>
            <w:r w:rsidR="00351771">
              <w:rPr>
                <w:noProof/>
                <w:webHidden/>
              </w:rPr>
              <w:fldChar w:fldCharType="begin"/>
            </w:r>
            <w:r w:rsidR="00351771">
              <w:rPr>
                <w:noProof/>
                <w:webHidden/>
              </w:rPr>
              <w:instrText xml:space="preserve"> PAGEREF _Toc510446974 \h </w:instrText>
            </w:r>
            <w:r w:rsidR="00351771">
              <w:rPr>
                <w:noProof/>
                <w:webHidden/>
              </w:rPr>
            </w:r>
            <w:r w:rsidR="00351771">
              <w:rPr>
                <w:noProof/>
                <w:webHidden/>
              </w:rPr>
              <w:fldChar w:fldCharType="separate"/>
            </w:r>
            <w:r w:rsidR="005B7C37">
              <w:rPr>
                <w:noProof/>
                <w:webHidden/>
              </w:rPr>
              <w:t>47</w:t>
            </w:r>
            <w:r w:rsidR="00351771">
              <w:rPr>
                <w:noProof/>
                <w:webHidden/>
              </w:rPr>
              <w:fldChar w:fldCharType="end"/>
            </w:r>
          </w:hyperlink>
        </w:p>
        <w:p w14:paraId="7D989AA3"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75" w:history="1">
            <w:r w:rsidR="00351771" w:rsidRPr="005D079D">
              <w:rPr>
                <w:rStyle w:val="ac"/>
                <w:noProof/>
              </w:rPr>
              <w:t>4.6</w:t>
            </w:r>
            <w:r w:rsidR="00351771">
              <w:rPr>
                <w:rFonts w:asciiTheme="minorHAnsi" w:eastAsiaTheme="minorEastAsia" w:hAnsiTheme="minorHAnsi" w:cstheme="minorBidi"/>
                <w:noProof/>
                <w:sz w:val="21"/>
                <w:szCs w:val="22"/>
              </w:rPr>
              <w:tab/>
            </w:r>
            <w:r w:rsidR="00351771" w:rsidRPr="005D079D">
              <w:rPr>
                <w:rStyle w:val="ac"/>
                <w:rFonts w:hint="eastAsia"/>
                <w:noProof/>
              </w:rPr>
              <w:t>本章小结</w:t>
            </w:r>
            <w:r w:rsidR="00351771">
              <w:rPr>
                <w:noProof/>
                <w:webHidden/>
              </w:rPr>
              <w:tab/>
            </w:r>
            <w:r w:rsidR="00351771">
              <w:rPr>
                <w:noProof/>
                <w:webHidden/>
              </w:rPr>
              <w:fldChar w:fldCharType="begin"/>
            </w:r>
            <w:r w:rsidR="00351771">
              <w:rPr>
                <w:noProof/>
                <w:webHidden/>
              </w:rPr>
              <w:instrText xml:space="preserve"> PAGEREF _Toc510446975 \h </w:instrText>
            </w:r>
            <w:r w:rsidR="00351771">
              <w:rPr>
                <w:noProof/>
                <w:webHidden/>
              </w:rPr>
            </w:r>
            <w:r w:rsidR="00351771">
              <w:rPr>
                <w:noProof/>
                <w:webHidden/>
              </w:rPr>
              <w:fldChar w:fldCharType="separate"/>
            </w:r>
            <w:r w:rsidR="005B7C37">
              <w:rPr>
                <w:noProof/>
                <w:webHidden/>
              </w:rPr>
              <w:t>49</w:t>
            </w:r>
            <w:r w:rsidR="00351771">
              <w:rPr>
                <w:noProof/>
                <w:webHidden/>
              </w:rPr>
              <w:fldChar w:fldCharType="end"/>
            </w:r>
          </w:hyperlink>
        </w:p>
        <w:p w14:paraId="62714F28" w14:textId="77777777" w:rsidR="00351771" w:rsidRDefault="00EB793F">
          <w:pPr>
            <w:pStyle w:val="11"/>
            <w:tabs>
              <w:tab w:val="left" w:pos="1050"/>
            </w:tabs>
            <w:rPr>
              <w:rFonts w:asciiTheme="minorHAnsi" w:eastAsiaTheme="minorEastAsia" w:hAnsiTheme="minorHAnsi" w:cstheme="minorBidi"/>
              <w:sz w:val="21"/>
              <w:szCs w:val="22"/>
            </w:rPr>
          </w:pPr>
          <w:hyperlink w:anchor="_Toc510446976" w:history="1">
            <w:r w:rsidR="00351771" w:rsidRPr="005D079D">
              <w:rPr>
                <w:rStyle w:val="ac"/>
                <w:rFonts w:hint="eastAsia"/>
              </w:rPr>
              <w:t>第五章</w:t>
            </w:r>
            <w:r w:rsidR="00351771">
              <w:rPr>
                <w:rFonts w:asciiTheme="minorHAnsi" w:eastAsiaTheme="minorEastAsia" w:hAnsiTheme="minorHAnsi" w:cstheme="minorBidi"/>
                <w:sz w:val="21"/>
                <w:szCs w:val="22"/>
              </w:rPr>
              <w:tab/>
            </w:r>
            <w:r w:rsidR="00351771" w:rsidRPr="005D079D">
              <w:rPr>
                <w:rStyle w:val="ac"/>
                <w:rFonts w:hint="eastAsia"/>
              </w:rPr>
              <w:t>总结与展望</w:t>
            </w:r>
            <w:r w:rsidR="00351771">
              <w:rPr>
                <w:webHidden/>
              </w:rPr>
              <w:tab/>
            </w:r>
            <w:r w:rsidR="00351771">
              <w:rPr>
                <w:webHidden/>
              </w:rPr>
              <w:fldChar w:fldCharType="begin"/>
            </w:r>
            <w:r w:rsidR="00351771">
              <w:rPr>
                <w:webHidden/>
              </w:rPr>
              <w:instrText xml:space="preserve"> PAGEREF _Toc510446976 \h </w:instrText>
            </w:r>
            <w:r w:rsidR="00351771">
              <w:rPr>
                <w:webHidden/>
              </w:rPr>
            </w:r>
            <w:r w:rsidR="00351771">
              <w:rPr>
                <w:webHidden/>
              </w:rPr>
              <w:fldChar w:fldCharType="separate"/>
            </w:r>
            <w:r w:rsidR="005B7C37">
              <w:rPr>
                <w:webHidden/>
              </w:rPr>
              <w:t>50</w:t>
            </w:r>
            <w:r w:rsidR="00351771">
              <w:rPr>
                <w:webHidden/>
              </w:rPr>
              <w:fldChar w:fldCharType="end"/>
            </w:r>
          </w:hyperlink>
        </w:p>
        <w:p w14:paraId="2FF699C2"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77" w:history="1">
            <w:r w:rsidR="00351771" w:rsidRPr="005D079D">
              <w:rPr>
                <w:rStyle w:val="ac"/>
                <w:noProof/>
              </w:rPr>
              <w:t>5.1</w:t>
            </w:r>
            <w:r w:rsidR="00351771">
              <w:rPr>
                <w:rFonts w:asciiTheme="minorHAnsi" w:eastAsiaTheme="minorEastAsia" w:hAnsiTheme="minorHAnsi" w:cstheme="minorBidi"/>
                <w:noProof/>
                <w:sz w:val="21"/>
                <w:szCs w:val="22"/>
              </w:rPr>
              <w:tab/>
            </w:r>
            <w:r w:rsidR="00351771" w:rsidRPr="005D079D">
              <w:rPr>
                <w:rStyle w:val="ac"/>
                <w:rFonts w:hint="eastAsia"/>
                <w:noProof/>
              </w:rPr>
              <w:t>全文总结</w:t>
            </w:r>
            <w:r w:rsidR="00351771">
              <w:rPr>
                <w:noProof/>
                <w:webHidden/>
              </w:rPr>
              <w:tab/>
            </w:r>
            <w:r w:rsidR="00351771">
              <w:rPr>
                <w:noProof/>
                <w:webHidden/>
              </w:rPr>
              <w:fldChar w:fldCharType="begin"/>
            </w:r>
            <w:r w:rsidR="00351771">
              <w:rPr>
                <w:noProof/>
                <w:webHidden/>
              </w:rPr>
              <w:instrText xml:space="preserve"> PAGEREF _Toc510446977 \h </w:instrText>
            </w:r>
            <w:r w:rsidR="00351771">
              <w:rPr>
                <w:noProof/>
                <w:webHidden/>
              </w:rPr>
            </w:r>
            <w:r w:rsidR="00351771">
              <w:rPr>
                <w:noProof/>
                <w:webHidden/>
              </w:rPr>
              <w:fldChar w:fldCharType="separate"/>
            </w:r>
            <w:r w:rsidR="005B7C37">
              <w:rPr>
                <w:noProof/>
                <w:webHidden/>
              </w:rPr>
              <w:t>50</w:t>
            </w:r>
            <w:r w:rsidR="00351771">
              <w:rPr>
                <w:noProof/>
                <w:webHidden/>
              </w:rPr>
              <w:fldChar w:fldCharType="end"/>
            </w:r>
          </w:hyperlink>
        </w:p>
        <w:p w14:paraId="2275745B" w14:textId="77777777" w:rsidR="00351771" w:rsidRDefault="00EB793F">
          <w:pPr>
            <w:pStyle w:val="20"/>
            <w:tabs>
              <w:tab w:val="left" w:pos="1260"/>
            </w:tabs>
            <w:ind w:firstLine="480"/>
            <w:rPr>
              <w:rFonts w:asciiTheme="minorHAnsi" w:eastAsiaTheme="minorEastAsia" w:hAnsiTheme="minorHAnsi" w:cstheme="minorBidi"/>
              <w:noProof/>
              <w:sz w:val="21"/>
              <w:szCs w:val="22"/>
            </w:rPr>
          </w:pPr>
          <w:hyperlink w:anchor="_Toc510446978" w:history="1">
            <w:r w:rsidR="00351771" w:rsidRPr="005D079D">
              <w:rPr>
                <w:rStyle w:val="ac"/>
                <w:noProof/>
              </w:rPr>
              <w:t>5.2</w:t>
            </w:r>
            <w:r w:rsidR="00351771">
              <w:rPr>
                <w:rFonts w:asciiTheme="minorHAnsi" w:eastAsiaTheme="minorEastAsia" w:hAnsiTheme="minorHAnsi" w:cstheme="minorBidi"/>
                <w:noProof/>
                <w:sz w:val="21"/>
                <w:szCs w:val="22"/>
              </w:rPr>
              <w:tab/>
            </w:r>
            <w:r w:rsidR="00351771" w:rsidRPr="005D079D">
              <w:rPr>
                <w:rStyle w:val="ac"/>
                <w:rFonts w:hint="eastAsia"/>
                <w:noProof/>
              </w:rPr>
              <w:t>展望</w:t>
            </w:r>
            <w:r w:rsidR="00351771">
              <w:rPr>
                <w:noProof/>
                <w:webHidden/>
              </w:rPr>
              <w:tab/>
            </w:r>
            <w:r w:rsidR="00351771">
              <w:rPr>
                <w:noProof/>
                <w:webHidden/>
              </w:rPr>
              <w:fldChar w:fldCharType="begin"/>
            </w:r>
            <w:r w:rsidR="00351771">
              <w:rPr>
                <w:noProof/>
                <w:webHidden/>
              </w:rPr>
              <w:instrText xml:space="preserve"> PAGEREF _Toc510446978 \h </w:instrText>
            </w:r>
            <w:r w:rsidR="00351771">
              <w:rPr>
                <w:noProof/>
                <w:webHidden/>
              </w:rPr>
            </w:r>
            <w:r w:rsidR="00351771">
              <w:rPr>
                <w:noProof/>
                <w:webHidden/>
              </w:rPr>
              <w:fldChar w:fldCharType="separate"/>
            </w:r>
            <w:r w:rsidR="005B7C37">
              <w:rPr>
                <w:noProof/>
                <w:webHidden/>
              </w:rPr>
              <w:t>50</w:t>
            </w:r>
            <w:r w:rsidR="00351771">
              <w:rPr>
                <w:noProof/>
                <w:webHidden/>
              </w:rPr>
              <w:fldChar w:fldCharType="end"/>
            </w:r>
          </w:hyperlink>
        </w:p>
        <w:p w14:paraId="0EFD8879" w14:textId="77777777" w:rsidR="00351771" w:rsidRDefault="00EB793F">
          <w:pPr>
            <w:pStyle w:val="11"/>
            <w:tabs>
              <w:tab w:val="left" w:pos="1050"/>
            </w:tabs>
            <w:rPr>
              <w:rFonts w:asciiTheme="minorHAnsi" w:eastAsiaTheme="minorEastAsia" w:hAnsiTheme="minorHAnsi" w:cstheme="minorBidi"/>
              <w:sz w:val="21"/>
              <w:szCs w:val="22"/>
            </w:rPr>
          </w:pPr>
          <w:hyperlink w:anchor="_Toc510446979" w:history="1">
            <w:r w:rsidR="00351771" w:rsidRPr="005D079D">
              <w:rPr>
                <w:rStyle w:val="ac"/>
                <w:rFonts w:hint="eastAsia"/>
              </w:rPr>
              <w:t>第六章</w:t>
            </w:r>
            <w:r w:rsidR="00351771">
              <w:rPr>
                <w:rFonts w:asciiTheme="minorHAnsi" w:eastAsiaTheme="minorEastAsia" w:hAnsiTheme="minorHAnsi" w:cstheme="minorBidi"/>
                <w:sz w:val="21"/>
                <w:szCs w:val="22"/>
              </w:rPr>
              <w:tab/>
            </w:r>
            <w:r w:rsidR="00351771" w:rsidRPr="005D079D">
              <w:rPr>
                <w:rStyle w:val="ac"/>
                <w:rFonts w:hint="eastAsia"/>
              </w:rPr>
              <w:t>参考文献</w:t>
            </w:r>
            <w:r w:rsidR="00351771">
              <w:rPr>
                <w:webHidden/>
              </w:rPr>
              <w:tab/>
            </w:r>
            <w:r w:rsidR="00351771">
              <w:rPr>
                <w:webHidden/>
              </w:rPr>
              <w:fldChar w:fldCharType="begin"/>
            </w:r>
            <w:r w:rsidR="00351771">
              <w:rPr>
                <w:webHidden/>
              </w:rPr>
              <w:instrText xml:space="preserve"> PAGEREF _Toc510446979 \h </w:instrText>
            </w:r>
            <w:r w:rsidR="00351771">
              <w:rPr>
                <w:webHidden/>
              </w:rPr>
            </w:r>
            <w:r w:rsidR="00351771">
              <w:rPr>
                <w:webHidden/>
              </w:rPr>
              <w:fldChar w:fldCharType="separate"/>
            </w:r>
            <w:r w:rsidR="005B7C37">
              <w:rPr>
                <w:webHidden/>
              </w:rPr>
              <w:t>52</w:t>
            </w:r>
            <w:r w:rsidR="00351771">
              <w:rPr>
                <w:webHidden/>
              </w:rPr>
              <w:fldChar w:fldCharType="end"/>
            </w:r>
          </w:hyperlink>
        </w:p>
        <w:p w14:paraId="2F695363" w14:textId="77777777" w:rsidR="00351771" w:rsidRDefault="00EB793F">
          <w:pPr>
            <w:pStyle w:val="11"/>
            <w:rPr>
              <w:rFonts w:asciiTheme="minorHAnsi" w:eastAsiaTheme="minorEastAsia" w:hAnsiTheme="minorHAnsi" w:cstheme="minorBidi"/>
              <w:sz w:val="21"/>
              <w:szCs w:val="22"/>
            </w:rPr>
          </w:pPr>
          <w:hyperlink w:anchor="_Toc510446980" w:history="1">
            <w:r w:rsidR="00351771" w:rsidRPr="005D079D">
              <w:rPr>
                <w:rStyle w:val="ac"/>
                <w:rFonts w:hint="eastAsia"/>
              </w:rPr>
              <w:t>致谢</w:t>
            </w:r>
            <w:r w:rsidR="00351771">
              <w:rPr>
                <w:webHidden/>
              </w:rPr>
              <w:tab/>
            </w:r>
            <w:r w:rsidR="00351771">
              <w:rPr>
                <w:webHidden/>
              </w:rPr>
              <w:fldChar w:fldCharType="begin"/>
            </w:r>
            <w:r w:rsidR="00351771">
              <w:rPr>
                <w:webHidden/>
              </w:rPr>
              <w:instrText xml:space="preserve"> PAGEREF _Toc510446980 \h </w:instrText>
            </w:r>
            <w:r w:rsidR="00351771">
              <w:rPr>
                <w:webHidden/>
              </w:rPr>
            </w:r>
            <w:r w:rsidR="00351771">
              <w:rPr>
                <w:webHidden/>
              </w:rPr>
              <w:fldChar w:fldCharType="separate"/>
            </w:r>
            <w:r w:rsidR="005B7C37">
              <w:rPr>
                <w:webHidden/>
              </w:rPr>
              <w:t>55</w:t>
            </w:r>
            <w:r w:rsidR="00351771">
              <w:rPr>
                <w:webHidden/>
              </w:rPr>
              <w:fldChar w:fldCharType="end"/>
            </w:r>
          </w:hyperlink>
        </w:p>
        <w:p w14:paraId="76B0D71A" w14:textId="77777777" w:rsidR="00351771" w:rsidRDefault="00EB793F">
          <w:pPr>
            <w:pStyle w:val="11"/>
            <w:rPr>
              <w:rFonts w:asciiTheme="minorHAnsi" w:eastAsiaTheme="minorEastAsia" w:hAnsiTheme="minorHAnsi" w:cstheme="minorBidi"/>
              <w:sz w:val="21"/>
              <w:szCs w:val="22"/>
            </w:rPr>
          </w:pPr>
          <w:hyperlink w:anchor="_Toc510446981" w:history="1">
            <w:r w:rsidR="00351771" w:rsidRPr="005D079D">
              <w:rPr>
                <w:rStyle w:val="ac"/>
                <w:rFonts w:hint="eastAsia"/>
              </w:rPr>
              <w:t>北京大学学位论文原创性声明和使用授权说明</w:t>
            </w:r>
            <w:r w:rsidR="00351771">
              <w:rPr>
                <w:webHidden/>
              </w:rPr>
              <w:tab/>
            </w:r>
            <w:r w:rsidR="00351771">
              <w:rPr>
                <w:webHidden/>
              </w:rPr>
              <w:fldChar w:fldCharType="begin"/>
            </w:r>
            <w:r w:rsidR="00351771">
              <w:rPr>
                <w:webHidden/>
              </w:rPr>
              <w:instrText xml:space="preserve"> PAGEREF _Toc510446981 \h </w:instrText>
            </w:r>
            <w:r w:rsidR="00351771">
              <w:rPr>
                <w:webHidden/>
              </w:rPr>
            </w:r>
            <w:r w:rsidR="00351771">
              <w:rPr>
                <w:webHidden/>
              </w:rPr>
              <w:fldChar w:fldCharType="separate"/>
            </w:r>
            <w:r w:rsidR="005B7C37">
              <w:rPr>
                <w:webHidden/>
              </w:rPr>
              <w:t>57</w:t>
            </w:r>
            <w:r w:rsidR="00351771">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E8267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77777777" w:rsidR="000B12E1" w:rsidRPr="00247FB2" w:rsidRDefault="000B12E1" w:rsidP="009508FD">
      <w:pPr>
        <w:pStyle w:val="10"/>
        <w:numPr>
          <w:ilvl w:val="0"/>
          <w:numId w:val="0"/>
        </w:numPr>
        <w:rPr>
          <w:color w:val="auto"/>
        </w:rPr>
      </w:pPr>
      <w:bookmarkStart w:id="56" w:name="_Toc510446935"/>
      <w:r w:rsidRPr="00247FB2">
        <w:rPr>
          <w:rFonts w:hint="eastAsia"/>
          <w:color w:val="auto"/>
        </w:rPr>
        <w:lastRenderedPageBreak/>
        <w:t>第一章  绪论</w:t>
      </w:r>
      <w:bookmarkEnd w:id="56"/>
    </w:p>
    <w:p w14:paraId="51E03F81" w14:textId="77777777" w:rsidR="000B12E1" w:rsidRPr="00247FB2" w:rsidRDefault="000B12E1" w:rsidP="008E74A9">
      <w:pPr>
        <w:pStyle w:val="2"/>
      </w:pPr>
      <w:bookmarkStart w:id="57" w:name="_Toc510446936"/>
      <w:r w:rsidRPr="00247FB2">
        <w:rPr>
          <w:rFonts w:hint="eastAsia"/>
        </w:rPr>
        <w:t>选题背景及意义</w:t>
      </w:r>
      <w:bookmarkEnd w:id="57"/>
    </w:p>
    <w:p w14:paraId="22F11B4C" w14:textId="77777777" w:rsidR="00D16E0F" w:rsidRPr="00247FB2" w:rsidRDefault="00D16E0F" w:rsidP="00D16E0F">
      <w:pPr>
        <w:ind w:firstLineChars="177" w:firstLine="425"/>
        <w:rPr>
          <w:rFonts w:ascii="宋体" w:hAnsi="宋体" w:cs="宋体"/>
          <w:color w:val="FF0000"/>
        </w:rPr>
      </w:pPr>
      <w:bookmarkStart w:id="58"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sidRPr="00247FB2">
        <w:rPr>
          <w:rFonts w:ascii="宋体" w:hAnsi="宋体" w:cs="宋体" w:hint="eastAsia"/>
        </w:rPr>
        <w:t>。</w:t>
      </w:r>
    </w:p>
    <w:bookmarkEnd w:id="58"/>
    <w:p w14:paraId="16B0E783" w14:textId="77777777" w:rsidR="00D16E0F" w:rsidRPr="00247FB2" w:rsidRDefault="00D16E0F" w:rsidP="00D16E0F">
      <w:pPr>
        <w:ind w:firstLineChars="0" w:firstLine="0"/>
      </w:pPr>
      <w:r w:rsidRPr="00247FB2">
        <w:rPr>
          <w:noProof/>
        </w:rPr>
        <w:drawing>
          <wp:anchor distT="0" distB="0" distL="114300" distR="114300" simplePos="0" relativeHeight="251655168" behindDoc="0" locked="0" layoutInCell="1" allowOverlap="1" wp14:anchorId="768EDB66" wp14:editId="73546453">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656192" behindDoc="0" locked="0" layoutInCell="1" allowOverlap="1" wp14:anchorId="1696D58F" wp14:editId="0799C3AF">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59" w:name="OLE_LINK53"/>
      <w:bookmarkStart w:id="60" w:name="OLE_LINK54"/>
      <w:bookmarkStart w:id="61" w:name="_Toc510446937"/>
      <w:bookmarkStart w:id="62" w:name="OLE_LINK28"/>
      <w:r w:rsidRPr="00247FB2">
        <w:rPr>
          <w:rFonts w:hint="eastAsia"/>
        </w:rPr>
        <w:t>大开孔复合材料层合板在工程中的应用</w:t>
      </w:r>
      <w:bookmarkEnd w:id="59"/>
      <w:bookmarkEnd w:id="60"/>
      <w:bookmarkEnd w:id="61"/>
    </w:p>
    <w:p w14:paraId="083B4E13" w14:textId="6BDE9758" w:rsidR="00D16E0F" w:rsidRPr="00247FB2" w:rsidRDefault="00D16E0F" w:rsidP="00D16E0F">
      <w:pPr>
        <w:ind w:firstLineChars="177" w:firstLine="425"/>
        <w:rPr>
          <w:rFonts w:ascii="宋体" w:hAnsi="宋体" w:cs="宋体"/>
        </w:rPr>
      </w:pPr>
      <w:bookmarkStart w:id="63" w:name="OLE_LINK56"/>
      <w:bookmarkStart w:id="64" w:name="OLE_LINK57"/>
      <w:bookmarkEnd w:id="62"/>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sidRPr="00247FB2">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bookmarkEnd w:id="63"/>
    <w:bookmarkEnd w:id="64"/>
    <w:p w14:paraId="662EDDE1" w14:textId="77777777" w:rsidR="000B12E1" w:rsidRPr="00247FB2" w:rsidRDefault="000B12E1" w:rsidP="009508FD">
      <w:pPr>
        <w:pStyle w:val="2"/>
      </w:pPr>
      <w:r w:rsidRPr="00247FB2">
        <w:rPr>
          <w:rFonts w:hint="eastAsia"/>
        </w:rPr>
        <w:t xml:space="preserve"> </w:t>
      </w:r>
      <w:bookmarkStart w:id="65" w:name="_Toc510446938"/>
      <w:r w:rsidR="001C2E01" w:rsidRPr="00247FB2">
        <w:rPr>
          <w:rFonts w:hint="eastAsia"/>
        </w:rPr>
        <w:t>大开孔复合材料层合板破坏的研究现状</w:t>
      </w:r>
      <w:bookmarkEnd w:id="65"/>
    </w:p>
    <w:p w14:paraId="2F02FCAC" w14:textId="77777777" w:rsidR="00384E97" w:rsidRPr="00247FB2" w:rsidRDefault="005062F4" w:rsidP="0035645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0F960E2E" w:rsidR="003379B7" w:rsidRPr="00247FB2" w:rsidRDefault="004E0D24" w:rsidP="009508FD">
      <w:pPr>
        <w:pStyle w:val="3"/>
      </w:pPr>
      <w:bookmarkStart w:id="66" w:name="_Toc510446939"/>
      <w:bookmarkStart w:id="67" w:name="OLE_LINK17"/>
      <w:bookmarkStart w:id="68" w:name="OLE_LINK18"/>
      <w:bookmarkStart w:id="69" w:name="OLE_LINK8"/>
      <w:r w:rsidRPr="00247FB2">
        <w:rPr>
          <w:rFonts w:hint="eastAsia"/>
        </w:rPr>
        <w:t>开孔</w:t>
      </w:r>
      <w:r w:rsidR="002C3400" w:rsidRPr="00247FB2">
        <w:rPr>
          <w:rFonts w:hint="eastAsia"/>
        </w:rPr>
        <w:t>结构复合材料的破坏理论</w:t>
      </w:r>
      <w:bookmarkEnd w:id="66"/>
    </w:p>
    <w:bookmarkEnd w:id="67"/>
    <w:bookmarkEnd w:id="68"/>
    <w:p w14:paraId="5203A354" w14:textId="77777777" w:rsidR="00E604A9" w:rsidRPr="00247FB2" w:rsidRDefault="00790813" w:rsidP="00A2015A">
      <w:pPr>
        <w:ind w:firstLine="480"/>
      </w:pPr>
      <w:r w:rsidRPr="00247FB2">
        <w:rPr>
          <w:rFonts w:hint="eastAsia"/>
        </w:rPr>
        <w:t>一种是用基于断裂力学的方法</w:t>
      </w:r>
      <w:r w:rsidR="00546FC3" w:rsidRPr="00247FB2">
        <w:rPr>
          <w:rFonts w:hint="eastAsia"/>
        </w:rPr>
        <w:t>俩预测层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042A54" w:rsidRPr="00247FB2">
        <w:rPr>
          <w:rFonts w:hint="eastAsia"/>
        </w:rPr>
        <w:t xml:space="preserve">Whitney </w:t>
      </w:r>
      <w:r w:rsidR="00042A54" w:rsidRPr="00247FB2">
        <w:rPr>
          <w:rFonts w:hint="eastAsia"/>
        </w:rPr>
        <w:t>和</w:t>
      </w:r>
      <w:r w:rsidR="00042A54" w:rsidRPr="00247FB2">
        <w:rPr>
          <w:rFonts w:hint="eastAsia"/>
        </w:rPr>
        <w:t xml:space="preserve"> 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D56990">
      <w:pPr>
        <w:pStyle w:val="6"/>
      </w:pPr>
      <w:bookmarkStart w:id="75" w:name="OLE_LINK32"/>
      <w:bookmarkStart w:id="76" w:name="OLE_LINK33"/>
      <w:r w:rsidRPr="00247FB2">
        <w:rPr>
          <w:noProof/>
        </w:rPr>
        <w:lastRenderedPageBreak/>
        <w:drawing>
          <wp:anchor distT="0" distB="0" distL="114300" distR="114300" simplePos="0" relativeHeight="251668480" behindDoc="0" locked="0" layoutInCell="1" allowOverlap="1" wp14:anchorId="0B8FF055" wp14:editId="30F4CA0C">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5"/>
    <w:bookmarkEnd w:id="76"/>
    <w:p w14:paraId="6BF9166B" w14:textId="77777777" w:rsidR="008B44CB" w:rsidRPr="00247FB2" w:rsidRDefault="00C13680" w:rsidP="00886E2C">
      <w:pPr>
        <w:ind w:firstLine="480"/>
      </w:pPr>
      <w:r w:rsidRPr="00247FB2">
        <w:rPr>
          <w:noProof/>
        </w:rPr>
        <w:drawing>
          <wp:anchor distT="0" distB="0" distL="114300" distR="114300" simplePos="0" relativeHeight="251649024" behindDoc="0" locked="0" layoutInCell="1" allowOverlap="1" wp14:anchorId="21AFFA4B" wp14:editId="39F7EE0D">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8E74A9">
      <w:pPr>
        <w:pStyle w:val="6"/>
      </w:pPr>
      <w:bookmarkStart w:id="77" w:name="OLE_LINK47"/>
      <w:bookmarkStart w:id="78" w:name="OLE_LINK48"/>
      <w:r w:rsidRPr="00247FB2">
        <w:t>损伤区域模型</w:t>
      </w:r>
    </w:p>
    <w:p w14:paraId="557DE6CB" w14:textId="38F6D6F8" w:rsidR="00395377" w:rsidRPr="00247FB2" w:rsidRDefault="005333D4" w:rsidP="0045171E">
      <w:pPr>
        <w:ind w:firstLine="480"/>
        <w:rPr>
          <w:rFonts w:ascii="宋体" w:hAnsi="宋体" w:cs="宋体"/>
        </w:rPr>
      </w:pPr>
      <w:bookmarkStart w:id="79" w:name="OLE_LINK35"/>
      <w:bookmarkStart w:id="80" w:name="OLE_LINK36"/>
      <w:bookmarkStart w:id="81" w:name="OLE_LINK37"/>
      <w:bookmarkEnd w:id="77"/>
      <w:bookmarkEnd w:id="78"/>
      <w:r w:rsidRPr="00247FB2">
        <w:rPr>
          <w:rFonts w:hint="eastAsia"/>
        </w:rPr>
        <w:t>第三种方法就是使用</w:t>
      </w:r>
      <w:r w:rsidR="00F479C6" w:rsidRPr="00247FB2">
        <w:rPr>
          <w:rFonts w:hint="eastAsia"/>
        </w:rPr>
        <w:t>渐进损伤</w:t>
      </w:r>
      <w:r w:rsidRPr="00247FB2">
        <w:rPr>
          <w:rFonts w:hint="eastAsia"/>
        </w:rPr>
        <w:t>模型，</w:t>
      </w:r>
      <w:bookmarkEnd w:id="79"/>
      <w:bookmarkEnd w:id="80"/>
      <w:bookmarkEnd w:id="81"/>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w:t>
      </w:r>
      <w:r w:rsidR="00505178" w:rsidRPr="00247FB2">
        <w:rPr>
          <w:rFonts w:hint="eastAsia"/>
        </w:rPr>
        <w:lastRenderedPageBreak/>
        <w:t>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3947C0" w:rsidRPr="00247FB2">
        <w:rPr>
          <w:rFonts w:hint="eastAsia"/>
        </w:rPr>
        <w:t>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r w:rsidR="00700CB0" w:rsidRPr="00247FB2">
        <w:rPr>
          <w:rFonts w:hint="eastAsia"/>
        </w:rPr>
        <w:t>对</w:t>
      </w:r>
      <w:r w:rsidR="0062545E" w:rsidRPr="00247FB2">
        <w:rPr>
          <w:rFonts w:hint="eastAsia"/>
        </w:rPr>
        <w:t>层合板整体失效的判断</w:t>
      </w:r>
      <w:r w:rsidR="00700CB0" w:rsidRPr="00247FB2">
        <w:rPr>
          <w:rFonts w:hint="eastAsia"/>
        </w:rPr>
        <w:t>。</w:t>
      </w:r>
      <w:r w:rsidR="00711724" w:rsidRPr="00247FB2">
        <w:rPr>
          <w:rFonts w:hint="eastAsia"/>
        </w:rPr>
        <w:t>有学者认为当层合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51072" behindDoc="0" locked="0" layoutInCell="1" allowOverlap="1" wp14:anchorId="68B5FCA8" wp14:editId="77742B55">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FF0AA1" w:rsidRDefault="00FF0AA1"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FF0AA1" w:rsidRDefault="00FF0AA1"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2096" behindDoc="0" locked="0" layoutInCell="1" allowOverlap="1" wp14:anchorId="3629E025" wp14:editId="3EAF4813">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8CFF5C" id="直接连接符 34" o:spid="_x0000_s1026" style="position:absolute;left:0;text-align:lef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0048" behindDoc="0" locked="0" layoutInCell="1" allowOverlap="1" wp14:anchorId="3CE2AE61" wp14:editId="656CE5D4">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FF0AA1" w:rsidRDefault="00FF0AA1"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FF0AA1" w:rsidRDefault="00FF0AA1"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7216" behindDoc="0" locked="0" layoutInCell="1" allowOverlap="1" wp14:anchorId="00C35352" wp14:editId="1DB9E98F">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81341B" id="直接连接符 32"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4144" behindDoc="0" locked="0" layoutInCell="1" allowOverlap="1" wp14:anchorId="6098F630" wp14:editId="0041C9E0">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FF0AA1" w:rsidRDefault="00FF0AA1" w:rsidP="00950D28">
                            <w:pPr>
                              <w:ind w:firstLineChars="0" w:firstLine="0"/>
                            </w:pPr>
                            <w:r>
                              <w:rPr>
                                <w:rFonts w:hint="eastAsia"/>
                              </w:rPr>
                              <w:t>增加位移载荷</w:t>
                            </w:r>
                          </w:p>
                          <w:p w14:paraId="7E0D0A7B" w14:textId="77777777" w:rsidR="00FF0AA1" w:rsidRDefault="00FF0AA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FF0AA1" w:rsidRDefault="00FF0AA1" w:rsidP="00950D28">
                      <w:pPr>
                        <w:ind w:firstLineChars="0" w:firstLine="0"/>
                      </w:pPr>
                      <w:r>
                        <w:rPr>
                          <w:rFonts w:hint="eastAsia"/>
                        </w:rPr>
                        <w:t>增加位移载荷</w:t>
                      </w:r>
                    </w:p>
                    <w:p w14:paraId="7E0D0A7B" w14:textId="77777777" w:rsidR="00FF0AA1" w:rsidRDefault="00FF0AA1"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58240" behindDoc="0" locked="0" layoutInCell="1" allowOverlap="1" wp14:anchorId="3ED1CB43" wp14:editId="76EA4F5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FF0AA1" w:rsidRDefault="00FF0AA1"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FF0AA1" w:rsidRDefault="00FF0AA1"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2336" behindDoc="0" locked="0" layoutInCell="1" allowOverlap="1" wp14:anchorId="018F1C00" wp14:editId="15F1D86E">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800440" id="直接连接符 26" o:spid="_x0000_s1026" style="position:absolute;left:0;text-align:lef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67456" behindDoc="0" locked="0" layoutInCell="1" allowOverlap="1" wp14:anchorId="1711F497" wp14:editId="7A08BB84">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C617D6" id="直接连接符 28" o:spid="_x0000_s1026" style="position:absolute;left:0;text-align:lef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63360" behindDoc="0" locked="0" layoutInCell="1" allowOverlap="1" wp14:anchorId="21641261" wp14:editId="3C0EA2B3">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7521EE" id="直接连接符 27" o:spid="_x0000_s1026" style="position:absolute;left:0;text-align:lef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0528" behindDoc="0" locked="0" layoutInCell="1" allowOverlap="1" wp14:anchorId="07245CE5" wp14:editId="18848EA9">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FF0AA1" w:rsidRDefault="00FF0AA1"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FF0AA1" w:rsidRDefault="00FF0AA1"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53120" behindDoc="0" locked="0" layoutInCell="1" allowOverlap="1" wp14:anchorId="0F170D1B" wp14:editId="3061B6DF">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FF0AA1" w:rsidRDefault="00FF0AA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FF0AA1" w:rsidRDefault="00FF0AA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FF0AA1" w:rsidRDefault="00FF0AA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FF0AA1" w:rsidRDefault="00FF0AA1"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71552" behindDoc="0" locked="0" layoutInCell="1" allowOverlap="1" wp14:anchorId="7C142761" wp14:editId="2FB15BCF">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B1C5D0" id="直接连接符 22" o:spid="_x0000_s1026"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69504" behindDoc="0" locked="0" layoutInCell="1" allowOverlap="1" wp14:anchorId="6FC1BF58" wp14:editId="421BE306">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FF0AA1" w:rsidRDefault="00FF0AA1"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FF0AA1" w:rsidRDefault="00FF0AA1"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64384" behindDoc="0" locked="0" layoutInCell="1" allowOverlap="1" wp14:anchorId="1F774091" wp14:editId="42E13A5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568EE7" id="直接连接符 19" o:spid="_x0000_s1026" style="position:absolute;left:0;text-align:lef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194E7EBD" w:rsidR="000B12E1" w:rsidRPr="00247FB2" w:rsidRDefault="00BE45A0" w:rsidP="004F51C4">
      <w:pPr>
        <w:pStyle w:val="3"/>
      </w:pPr>
      <w:bookmarkStart w:id="82" w:name="OLE_LINK22"/>
      <w:bookmarkStart w:id="83" w:name="OLE_LINK23"/>
      <w:bookmarkStart w:id="84" w:name="_Toc510446940"/>
      <w:bookmarkStart w:id="85" w:name="OLE_LINK19"/>
      <w:bookmarkStart w:id="86" w:name="OLE_LINK20"/>
      <w:bookmarkStart w:id="87" w:name="OLE_LINK21"/>
      <w:bookmarkEnd w:id="69"/>
      <w:r w:rsidRPr="00247FB2">
        <w:rPr>
          <w:rFonts w:hint="eastAsia"/>
        </w:rPr>
        <w:t>复合材料的</w:t>
      </w:r>
      <w:bookmarkEnd w:id="82"/>
      <w:bookmarkEnd w:id="83"/>
      <w:r w:rsidR="002C3400" w:rsidRPr="00247FB2">
        <w:rPr>
          <w:rFonts w:hint="eastAsia"/>
        </w:rPr>
        <w:t>强度准则</w:t>
      </w:r>
      <w:bookmarkEnd w:id="84"/>
    </w:p>
    <w:bookmarkEnd w:id="85"/>
    <w:bookmarkEnd w:id="86"/>
    <w:bookmarkEnd w:id="87"/>
    <w:p w14:paraId="259E607A" w14:textId="77777777" w:rsidR="001B53E2" w:rsidRPr="00247FB2" w:rsidRDefault="00F97F0D" w:rsidP="001B53E2">
      <w:pPr>
        <w:ind w:firstLine="480"/>
      </w:pPr>
      <w:r w:rsidRPr="00247FB2">
        <w:rPr>
          <w:rFonts w:hint="eastAsia"/>
        </w:rPr>
        <w:t>复合材料</w:t>
      </w:r>
      <w:bookmarkStart w:id="88" w:name="OLE_LINK46"/>
      <w:bookmarkStart w:id="89" w:name="OLE_LINK55"/>
      <w:r w:rsidRPr="00247FB2">
        <w:rPr>
          <w:rFonts w:hint="eastAsia"/>
        </w:rPr>
        <w:t>的强度准则</w:t>
      </w:r>
      <w:r w:rsidR="00D140C7" w:rsidRPr="00247FB2">
        <w:rPr>
          <w:rFonts w:hint="eastAsia"/>
        </w:rPr>
        <w:t>作</w:t>
      </w:r>
      <w:bookmarkEnd w:id="88"/>
      <w:bookmarkEnd w:id="89"/>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4F51C4">
      <w:pPr>
        <w:pStyle w:val="4"/>
        <w:rPr>
          <w:b w:val="0"/>
        </w:rPr>
      </w:pPr>
      <w:bookmarkStart w:id="90" w:name="OLE_LINK38"/>
      <w:r w:rsidRPr="00247FB2">
        <w:rPr>
          <w:rFonts w:hint="eastAsia"/>
          <w:b w:val="0"/>
        </w:rPr>
        <w:t>与失效模式无关的失效准则</w:t>
      </w:r>
    </w:p>
    <w:p w14:paraId="25217032" w14:textId="77777777" w:rsidR="00241F00" w:rsidRPr="00247FB2" w:rsidRDefault="00241F00" w:rsidP="001B53E2">
      <w:pPr>
        <w:ind w:firstLine="480"/>
      </w:pPr>
      <w:bookmarkStart w:id="91" w:name="OLE_LINK44"/>
      <w:bookmarkStart w:id="92" w:name="OLE_LINK45"/>
      <w:bookmarkEnd w:id="90"/>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EB793F"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1"/>
      <w:bookmarkEnd w:id="92"/>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3" w:name="OLE_LINK95"/>
      <w:bookmarkStart w:id="94"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3"/>
      <w:bookmarkEnd w:id="94"/>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95" w:name="OLE_LINK91"/>
      <w:bookmarkStart w:id="96"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95"/>
        <w:bookmarkEnd w:id="96"/>
        <m:r>
          <w:rPr>
            <w:rFonts w:ascii="Cambria Math" w:hAnsi="Cambria Math"/>
          </w:rPr>
          <m:t>=</m:t>
        </m:r>
        <w:bookmarkStart w:id="97" w:name="OLE_LINK93"/>
        <w:bookmarkStart w:id="98"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97"/>
        <w:bookmarkEnd w:id="98"/>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99" w:name="OLE_LINK78"/>
      <w:bookmarkStart w:id="100" w:name="OLE_LINK76"/>
      <w:bookmarkStart w:id="101" w:name="OLE_LINK77"/>
    </w:p>
    <w:p w14:paraId="221EA7A0" w14:textId="48537326" w:rsidR="002A19D2" w:rsidRPr="00247FB2" w:rsidRDefault="00EB793F"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9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2" w:name="OLE_LINK88"/>
          <w:bookmarkStart w:id="103" w:name="OLE_LINK89"/>
          <w:bookmarkStart w:id="104"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05" w:name="OLE_LINK79"/>
          <w:bookmarkStart w:id="106" w:name="OLE_LINK80"/>
          <w:bookmarkEnd w:id="102"/>
          <w:bookmarkEnd w:id="103"/>
          <w:bookmarkEnd w:id="104"/>
          <m:r>
            <w:rPr>
              <w:rFonts w:ascii="Cambria Math" w:hAnsi="Cambria Math"/>
            </w:rPr>
            <m:t>+</m:t>
          </m:r>
          <w:bookmarkStart w:id="107"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07"/>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08" w:name="OLE_LINK86"/>
        <w:bookmarkStart w:id="109"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0"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0"/>
        <m:sSub>
          <m:sSubPr>
            <m:ctrlPr>
              <w:rPr>
                <w:rFonts w:ascii="Cambria Math" w:hAnsi="Cambria Math"/>
              </w:rPr>
            </m:ctrlPr>
          </m:sSubPr>
          <m:e>
            <m:r>
              <w:rPr>
                <w:rFonts w:ascii="Cambria Math" w:hAnsi="Cambria Math"/>
              </w:rPr>
              <m:t>σ</m:t>
            </m:r>
          </m:e>
          <m:sub>
            <m:r>
              <w:rPr>
                <w:rFonts w:ascii="Cambria Math" w:hAnsi="Cambria Math"/>
              </w:rPr>
              <m:t>6</m:t>
            </m:r>
          </m:sub>
        </m:sSub>
        <w:bookmarkEnd w:id="108"/>
        <w:bookmarkEnd w:id="109"/>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0"/>
        <w:bookmarkEnd w:id="101"/>
        <w:bookmarkEnd w:id="105"/>
        <w:bookmarkEnd w:id="106"/>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5B7C37">
          <w:rPr>
            <w:noProof/>
          </w:rPr>
          <w:instrText>1</w:instrText>
        </w:r>
      </w:fldSimple>
      <w:r w:rsidR="002B5407" w:rsidRPr="00247FB2">
        <w:instrText>.</w:instrText>
      </w:r>
      <w:fldSimple w:instr=" SEQ MTEqn \c \* Arabic \* MERGEFORMAT ">
        <w:r w:rsidR="005B7C37">
          <w:rPr>
            <w:noProof/>
          </w:rPr>
          <w:instrText>2</w:instrText>
        </w:r>
      </w:fldSimple>
      <w:r w:rsidR="002B5407" w:rsidRPr="00247FB2">
        <w:instrText>)</w:instrText>
      </w:r>
      <w:r w:rsidR="002B5407" w:rsidRPr="00247FB2">
        <w:fldChar w:fldCharType="end"/>
      </w:r>
    </w:p>
    <w:p w14:paraId="72A84241" w14:textId="269C9AC2"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EB793F"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1" w:name="OLE_LINK62"/>
                            <w:bookmarkStart w:id="112" w:name="OLE_LINK63"/>
                            <w:bookmarkStart w:id="113"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1"/>
                            <w:bookmarkEnd w:id="112"/>
                            <w:bookmarkEnd w:id="113"/>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4" w:name="ZEqnNum12699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3</w:instrText>
              </w:r>
            </w:fldSimple>
            <w:r w:rsidRPr="00247FB2">
              <w:instrText>)</w:instrText>
            </w:r>
            <w:bookmarkEnd w:id="114"/>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EB793F"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EB793F" w:rsidP="00A92FC6">
            <w:pPr>
              <w:spacing w:line="240" w:lineRule="auto"/>
              <w:ind w:firstLineChars="0" w:firstLine="0"/>
              <w:jc w:val="center"/>
            </w:pPr>
            <m:oMathPara>
              <m:oMath>
                <m:sSup>
                  <m:sSupPr>
                    <m:ctrlPr>
                      <w:rPr>
                        <w:rFonts w:ascii="Cambria Math" w:hAnsi="Cambria Math"/>
                        <w:i/>
                      </w:rPr>
                    </m:ctrlPr>
                  </m:sSupPr>
                  <m:e>
                    <w:bookmarkStart w:id="115" w:name="OLE_LINK68"/>
                    <w:bookmarkStart w:id="116"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15"/>
                    <w:bookmarkEnd w:id="116"/>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7" w:name="OLE_LINK65"/>
            <w:bookmarkStart w:id="118" w:name="OLE_LINK67"/>
            <w:bookmarkStart w:id="119" w:name="OLE_LINK70"/>
            <w:bookmarkStart w:id="120" w:name="OLE_LINK74"/>
            <w:bookmarkStart w:id="121" w:name="OLE_LINK7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5</w:instrText>
              </w:r>
            </w:fldSimple>
            <w:r w:rsidRPr="00247FB2">
              <w:instrText>)</w:instrText>
            </w:r>
            <w:bookmarkEnd w:id="117"/>
            <w:bookmarkEnd w:id="118"/>
            <w:bookmarkEnd w:id="119"/>
            <w:bookmarkEnd w:id="120"/>
            <w:bookmarkEnd w:id="121"/>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EB793F"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2" w:name="ZEqnNum209100"/>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6</w:instrText>
              </w:r>
            </w:fldSimple>
            <w:r w:rsidRPr="00247FB2">
              <w:instrText>)</w:instrText>
            </w:r>
            <w:bookmarkEnd w:id="122"/>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23" w:name="OLE_LINK97"/>
      <w:r w:rsidR="001D4EEF" w:rsidRPr="00247FB2">
        <w:rPr>
          <w:rFonts w:hint="eastAsia"/>
        </w:rPr>
        <w:t>强</w:t>
      </w:r>
      <w:bookmarkEnd w:id="123"/>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4D2519B7" w:rsidR="007301F8" w:rsidRPr="00247FB2" w:rsidRDefault="00890D95" w:rsidP="007301F8">
      <w:pPr>
        <w:pStyle w:val="3"/>
        <w:rPr>
          <w:rFonts w:ascii="黑体" w:hAnsi="黑体"/>
          <w:szCs w:val="26"/>
        </w:rPr>
      </w:pPr>
      <w:bookmarkStart w:id="124" w:name="_Toc510446941"/>
      <w:bookmarkStart w:id="125" w:name="OLE_LINK60"/>
      <w:bookmarkStart w:id="126" w:name="OLE_LINK61"/>
      <w:bookmarkStart w:id="127" w:name="OLE_LINK72"/>
      <w:bookmarkStart w:id="128" w:name="OLE_LINK73"/>
      <w:r w:rsidRPr="00247FB2">
        <w:rPr>
          <w:rFonts w:ascii="黑体" w:hAnsi="黑体" w:hint="eastAsia"/>
          <w:szCs w:val="26"/>
        </w:rPr>
        <w:t>复合材料的退化模型</w:t>
      </w:r>
      <w:bookmarkEnd w:id="124"/>
    </w:p>
    <w:bookmarkEnd w:id="125"/>
    <w:bookmarkEnd w:id="126"/>
    <w:bookmarkEnd w:id="127"/>
    <w:bookmarkEnd w:id="128"/>
    <w:p w14:paraId="09B67D1C" w14:textId="0E24FCF1"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3840910B" w:rsidR="00E27EE1" w:rsidRPr="00247FB2" w:rsidRDefault="00E27EE1" w:rsidP="00E27EE1">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乘以折减系数的方式使刚度矩阵退化，这是一种半经验法的探索模型，由于不同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4EC634B8" w14:textId="77777777" w:rsidR="00665F50" w:rsidRPr="00247FB2" w:rsidRDefault="00665F50" w:rsidP="00E27EE1">
      <w:pPr>
        <w:ind w:firstLine="480"/>
        <w:rPr>
          <w:rFonts w:eastAsiaTheme="minorEastAsia"/>
          <w:kern w:val="0"/>
        </w:rPr>
      </w:pPr>
    </w:p>
    <w:p w14:paraId="24E15DF2" w14:textId="77777777" w:rsidR="00665F50" w:rsidRPr="00247FB2" w:rsidRDefault="00665F50" w:rsidP="00E27EE1">
      <w:pPr>
        <w:ind w:firstLine="480"/>
        <w:rPr>
          <w:rFonts w:eastAsiaTheme="minorEastAsia"/>
          <w:kern w:val="0"/>
        </w:rPr>
      </w:pPr>
    </w:p>
    <w:p w14:paraId="74DDE45A" w14:textId="77777777" w:rsidR="00665F50" w:rsidRPr="00247FB2" w:rsidRDefault="00665F50" w:rsidP="00E27EE1">
      <w:pPr>
        <w:ind w:firstLine="480"/>
        <w:rPr>
          <w:rFonts w:eastAsiaTheme="minorEastAsia"/>
          <w:kern w:val="0"/>
        </w:rPr>
      </w:pPr>
    </w:p>
    <w:p w14:paraId="7F8E4FEC" w14:textId="77777777" w:rsidR="00665F50" w:rsidRPr="00247FB2" w:rsidRDefault="00665F50" w:rsidP="00E27EE1">
      <w:pPr>
        <w:ind w:firstLine="480"/>
        <w:rPr>
          <w:rFonts w:eastAsiaTheme="minorEastAsia"/>
          <w:kern w:val="0"/>
        </w:rPr>
      </w:pPr>
    </w:p>
    <w:p w14:paraId="119CFB10" w14:textId="77777777" w:rsidR="00665F50" w:rsidRPr="00247FB2" w:rsidRDefault="00665F50" w:rsidP="00E27EE1">
      <w:pPr>
        <w:ind w:firstLine="480"/>
        <w:rPr>
          <w:rFonts w:eastAsiaTheme="minorEastAsia"/>
          <w:kern w:val="0"/>
        </w:rPr>
      </w:pPr>
    </w:p>
    <w:p w14:paraId="4E583EB2" w14:textId="77777777" w:rsidR="00974E97" w:rsidRPr="00247FB2" w:rsidRDefault="00974E97" w:rsidP="00676493">
      <w:pPr>
        <w:pStyle w:val="7"/>
      </w:pPr>
      <w:r w:rsidRPr="00247FB2">
        <w:rPr>
          <w:rFonts w:hint="eastAsia"/>
        </w:rPr>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247FB2" w:rsidRDefault="002B0840" w:rsidP="0055721D">
            <w:pPr>
              <w:ind w:firstLine="420"/>
              <w:rPr>
                <w:rFonts w:ascii="宋体" w:hAnsi="宋体" w:cs="宋体"/>
                <w:sz w:val="21"/>
                <w:szCs w:val="21"/>
              </w:rPr>
            </w:pPr>
            <w:bookmarkStart w:id="129" w:name="OLE_LINK176"/>
            <w:r w:rsidRPr="00247FB2">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9.25pt;mso-position-horizontal-relative:page;mso-position-vertical-relative:page" o:ole="">
                  <v:imagedata r:id="rId24" o:title=""/>
                </v:shape>
                <o:OLEObject Type="Embed" ProgID="Equation.3" ShapeID="_x0000_i1025" DrawAspect="Content" ObjectID="_1584705970" r:id="rId25">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19.7pt;height:19.25pt;mso-position-horizontal-relative:page;mso-position-vertical-relative:page" o:ole="">
                  <v:imagedata r:id="rId26" o:title=""/>
                </v:shape>
                <o:OLEObject Type="Embed" ProgID="Equation.3" ShapeID="_x0000_i1026" DrawAspect="Content" ObjectID="_1584705971" r:id="rId27">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9.25pt;mso-position-horizontal-relative:page;mso-position-vertical-relative:page" o:ole="">
                  <v:imagedata r:id="rId28" o:title=""/>
                </v:shape>
                <o:OLEObject Type="Embed" ProgID="Equation.3" ShapeID="_x0000_i1027" DrawAspect="Content" ObjectID="_1584705972" r:id="rId29">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9.25pt;mso-position-horizontal-relative:page;mso-position-vertical-relative:page" o:ole="">
                  <v:imagedata r:id="rId24" o:title=""/>
                </v:shape>
                <o:OLEObject Type="Embed" ProgID="Equation.3" ShapeID="_x0000_i1028" DrawAspect="Content" ObjectID="_1584705973" r:id="rId30">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pt;height:19.25pt;mso-position-horizontal-relative:page;mso-position-vertical-relative:page" o:ole="">
                  <v:imagedata r:id="rId31" o:title=""/>
                </v:shape>
                <o:OLEObject Type="Embed" ProgID="Equation.3" ShapeID="_x0000_i1029" DrawAspect="Content" ObjectID="_1584705974" r:id="rId32">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247FB2" w:rsidRDefault="002B0840" w:rsidP="0055721D">
            <w:pPr>
              <w:ind w:firstLine="420"/>
              <w:rPr>
                <w:sz w:val="21"/>
                <w:szCs w:val="21"/>
              </w:rPr>
            </w:pPr>
            <w:r w:rsidRPr="00247FB2">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9.25pt;mso-position-horizontal-relative:page;mso-position-vertical-relative:page" o:ole="">
                  <v:imagedata r:id="rId28" o:title=""/>
                </v:shape>
                <o:OLEObject Type="Embed" ProgID="Equation.3" ShapeID="_x0000_i1030" DrawAspect="Content" ObjectID="_1584705975" r:id="rId33">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247FB2" w:rsidRDefault="00743DAB" w:rsidP="00743DAB">
            <w:pPr>
              <w:ind w:firstLineChars="0" w:firstLine="0"/>
              <w:rPr>
                <w:sz w:val="21"/>
                <w:szCs w:val="21"/>
              </w:rPr>
            </w:pPr>
            <w:r w:rsidRPr="00247FB2">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4pt;height:19.25pt;mso-position-horizontal-relative:page;mso-position-vertical-relative:page" o:ole="">
                  <v:imagedata r:id="rId34" o:title=""/>
                </v:shape>
                <o:OLEObject Type="Embed" ProgID="Equation.3" ShapeID="图片 153" DrawAspect="Content" ObjectID="_1584705976" r:id="rId35">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247FB2" w:rsidRDefault="00743DAB" w:rsidP="00743DAB">
            <w:pPr>
              <w:ind w:firstLineChars="0" w:firstLine="0"/>
              <w:rPr>
                <w:sz w:val="21"/>
                <w:szCs w:val="21"/>
              </w:rPr>
            </w:pPr>
            <w:r w:rsidRPr="00247FB2">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4pt;height:19.25pt;mso-position-horizontal-relative:page;mso-position-vertical-relative:page" o:ole="">
                  <v:imagedata r:id="rId34" o:title=""/>
                </v:shape>
                <o:OLEObject Type="Embed" ProgID="Equation.3" ShapeID="_x0000_i1032" DrawAspect="Content" ObjectID="_1584705977" r:id="rId36">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247FB2" w:rsidRDefault="00743DAB" w:rsidP="00743DAB">
            <w:pPr>
              <w:ind w:firstLineChars="0" w:firstLine="0"/>
              <w:rPr>
                <w:sz w:val="21"/>
                <w:szCs w:val="21"/>
              </w:rPr>
            </w:pPr>
            <w:r w:rsidRPr="00247FB2">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37" o:title=""/>
                </v:shape>
                <o:OLEObject Type="Embed" ProgID="Equation.3" ShapeID="图片 155" DrawAspect="Content" ObjectID="_1584705978" r:id="rId38">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247FB2" w:rsidRDefault="00743DAB" w:rsidP="00743DAB">
            <w:pPr>
              <w:ind w:firstLineChars="0" w:firstLine="0"/>
              <w:rPr>
                <w:sz w:val="21"/>
                <w:szCs w:val="21"/>
              </w:rPr>
            </w:pPr>
            <w:r w:rsidRPr="00247FB2">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39" o:title=""/>
                </v:shape>
                <o:OLEObject Type="Embed" ProgID="Equation.3" ShapeID="_x0000_i1034" DrawAspect="Content" ObjectID="_1584705979" r:id="rId40">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247FB2" w:rsidRDefault="00743DAB" w:rsidP="00743DAB">
            <w:pPr>
              <w:ind w:firstLineChars="95" w:firstLine="199"/>
              <w:rPr>
                <w:sz w:val="21"/>
                <w:szCs w:val="21"/>
              </w:rPr>
            </w:pPr>
            <w:r w:rsidRPr="00247FB2">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9.25pt;mso-position-horizontal-relative:page;mso-position-vertical-relative:page" o:ole="">
                  <v:imagedata r:id="rId41" o:title=""/>
                </v:shape>
                <o:OLEObject Type="Embed" ProgID="Equation.3" ShapeID="图片 157" DrawAspect="Content" ObjectID="_1584705980" r:id="rId42">
                  <o:FieldCodes>\* MERGEFORMAT</o:FieldCodes>
                </o:OLEObject>
              </w:object>
            </w:r>
          </w:p>
        </w:tc>
      </w:tr>
    </w:tbl>
    <w:bookmarkEnd w:id="129"/>
    <w:p w14:paraId="5F632A7D" w14:textId="57FECD0A"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至</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0" w:name="OLE_LINK81"/>
      <w:bookmarkStart w:id="131" w:name="OLE_LINK82"/>
      <w:bookmarkStart w:id="132"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合材料层合板的初始和渐进失效进行了评估，得到了和实验结构非常温和的计算结构</w:t>
      </w:r>
      <w:r w:rsidR="00311EB2">
        <w:rPr>
          <w:rFonts w:eastAsiaTheme="minorEastAsia" w:hint="eastAsia"/>
          <w:kern w:val="0"/>
        </w:rPr>
        <w:t>。</w:t>
      </w:r>
      <w:r w:rsidR="00587F59" w:rsidRPr="00247FB2">
        <w:rPr>
          <w:rFonts w:eastAsiaTheme="minorEastAsia" w:hint="eastAsia"/>
          <w:kern w:val="0"/>
        </w:rPr>
        <w:t>连</w:t>
      </w:r>
      <w:r w:rsidR="00280DAF">
        <w:rPr>
          <w:rFonts w:eastAsiaTheme="minorEastAsia" w:hint="eastAsia"/>
          <w:kern w:val="0"/>
        </w:rPr>
        <w:t>续损</w:t>
      </w:r>
      <w:r w:rsidR="00587F59" w:rsidRPr="00247FB2">
        <w:rPr>
          <w:rFonts w:eastAsiaTheme="minorEastAsia" w:hint="eastAsia"/>
          <w:kern w:val="0"/>
        </w:rPr>
        <w:t>伤模型有效的避免了层折减模型中材料退化系数的不确定性，</w:t>
      </w:r>
      <w:r w:rsidR="00151ABF" w:rsidRPr="00247FB2">
        <w:rPr>
          <w:rFonts w:eastAsiaTheme="minorEastAsia" w:hint="eastAsia"/>
          <w:kern w:val="0"/>
        </w:rPr>
        <w:t>它使用所有参数</w:t>
      </w:r>
      <w:r w:rsidR="003A0FD1">
        <w:rPr>
          <w:rFonts w:eastAsiaTheme="minorEastAsia" w:hint="eastAsia"/>
          <w:kern w:val="0"/>
        </w:rPr>
        <w:t>都有明确的物理意义，</w:t>
      </w:r>
      <w:r w:rsidR="006E6DF9">
        <w:rPr>
          <w:rFonts w:eastAsiaTheme="minorEastAsia" w:hint="eastAsia"/>
          <w:kern w:val="0"/>
        </w:rPr>
        <w:t>并且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0"/>
      <w:bookmarkEnd w:id="131"/>
      <w:bookmarkEnd w:id="132"/>
    </w:p>
    <w:p w14:paraId="7A61F7B1" w14:textId="34C1EAF9" w:rsidR="000B12E1" w:rsidRPr="00247FB2" w:rsidRDefault="00E40A35" w:rsidP="0033742D">
      <w:pPr>
        <w:pStyle w:val="2"/>
      </w:pPr>
      <w:bookmarkStart w:id="133" w:name="_Toc510446942"/>
      <w:r w:rsidRPr="00247FB2">
        <w:rPr>
          <w:rFonts w:hint="eastAsia"/>
        </w:rPr>
        <w:t>关键问题</w:t>
      </w:r>
      <w:r w:rsidRPr="00247FB2">
        <w:t>及</w:t>
      </w:r>
      <w:r w:rsidR="000B12E1" w:rsidRPr="00247FB2">
        <w:rPr>
          <w:rFonts w:hint="eastAsia"/>
        </w:rPr>
        <w:t>本文主要工作</w:t>
      </w:r>
      <w:bookmarkEnd w:id="133"/>
    </w:p>
    <w:p w14:paraId="1B682BED" w14:textId="61810328" w:rsidR="00E40A35" w:rsidRPr="00247FB2" w:rsidRDefault="00E40A35" w:rsidP="00E40A35">
      <w:pPr>
        <w:pStyle w:val="3"/>
      </w:pPr>
      <w:bookmarkStart w:id="134" w:name="_Toc510446943"/>
      <w:r w:rsidRPr="00247FB2">
        <w:rPr>
          <w:rFonts w:hint="eastAsia"/>
        </w:rPr>
        <w:t>关键问题</w:t>
      </w:r>
      <w:bookmarkEnd w:id="134"/>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lastRenderedPageBreak/>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35" w:name="OLE_LINK58"/>
      <w:r w:rsidR="00182758" w:rsidRPr="00247FB2">
        <w:rPr>
          <w:rFonts w:hint="eastAsia"/>
        </w:rPr>
        <w:t>剪切非线性效应和就地强度理论</w:t>
      </w:r>
      <w:r w:rsidR="00BC07DB" w:rsidRPr="00247FB2">
        <w:rPr>
          <w:rFonts w:hint="eastAsia"/>
        </w:rPr>
        <w:t>，</w:t>
      </w:r>
      <w:bookmarkEnd w:id="135"/>
      <w:r w:rsidR="00BC07DB" w:rsidRPr="00247FB2">
        <w:rPr>
          <w:rFonts w:hint="eastAsia"/>
        </w:rPr>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36" w:name="_Toc510446944"/>
      <w:r w:rsidRPr="00247FB2">
        <w:rPr>
          <w:rFonts w:hint="eastAsia"/>
        </w:rPr>
        <w:t>本文主要工作</w:t>
      </w:r>
      <w:bookmarkEnd w:id="136"/>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模型对层合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37" w:name="OLE_LINK59"/>
      <w:r w:rsidR="0084787D" w:rsidRPr="00247FB2">
        <w:rPr>
          <w:rFonts w:hint="eastAsia"/>
        </w:rPr>
        <w:t>通过就地强度效应，对不同铺层的材料参数进行修正，同时在本构方程中</w:t>
      </w:r>
      <w:r w:rsidR="006F4EF6" w:rsidRPr="00247FB2">
        <w:rPr>
          <w:rFonts w:hint="eastAsia"/>
        </w:rPr>
        <w:t>利用</w:t>
      </w:r>
      <w:r w:rsidR="006F4EF6" w:rsidRPr="00247FB2">
        <w:t>Ramberg-Osgood</w:t>
      </w:r>
      <w:r w:rsidR="006F4EF6" w:rsidRPr="00247FB2">
        <w:rPr>
          <w:rFonts w:hint="eastAsia"/>
        </w:rPr>
        <w:t>方程来定义层合板中的剪切非线性本构关系</w:t>
      </w:r>
      <w:r w:rsidRPr="00247FB2">
        <w:rPr>
          <w:rFonts w:hint="eastAsia"/>
        </w:rPr>
        <w:t>；</w:t>
      </w:r>
    </w:p>
    <w:bookmarkEnd w:id="137"/>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38" w:name="_Toc510446945"/>
      <w:r w:rsidRPr="00247FB2">
        <w:rPr>
          <w:rFonts w:hint="eastAsia"/>
        </w:rPr>
        <w:t>论文结构安排</w:t>
      </w:r>
      <w:bookmarkEnd w:id="138"/>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w:t>
      </w:r>
      <w:r w:rsidR="00AB6D4E" w:rsidRPr="00247FB2">
        <w:rPr>
          <w:rFonts w:hint="eastAsia"/>
        </w:rPr>
        <w:lastRenderedPageBreak/>
        <w:t>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连续损失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2681D036" w14:textId="77777777" w:rsidR="00E87BAF" w:rsidRPr="00247FB2" w:rsidRDefault="000B12E1" w:rsidP="00465A66">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5D1D655B" w14:textId="77777777" w:rsidR="00E87BAF" w:rsidRPr="00247FB2" w:rsidRDefault="00E87BAF" w:rsidP="00465A66">
      <w:pPr>
        <w:ind w:firstLine="480"/>
      </w:pPr>
    </w:p>
    <w:p w14:paraId="670408C4" w14:textId="30D2EE65" w:rsidR="00AE46CA" w:rsidRPr="00247FB2" w:rsidRDefault="00DD79DA" w:rsidP="00465A66">
      <w:pPr>
        <w:ind w:firstLine="480"/>
      </w:pPr>
      <w:r w:rsidRPr="00247FB2">
        <w:fldChar w:fldCharType="begin"/>
      </w:r>
      <w:r w:rsidRPr="00247FB2">
        <w:instrText xml:space="preserve"> ADDIN EN.SECTION.REFLIST </w:instrText>
      </w:r>
      <w:r w:rsidRPr="00247FB2">
        <w:fldChar w:fldCharType="end"/>
      </w:r>
    </w:p>
    <w:p w14:paraId="20D14130" w14:textId="77777777" w:rsidR="000B12E1" w:rsidRPr="00247FB2" w:rsidRDefault="000B12E1" w:rsidP="00ED16F2">
      <w:pPr>
        <w:ind w:firstLineChars="0" w:firstLine="0"/>
        <w:rPr>
          <w:color w:val="0070C0"/>
        </w:rPr>
        <w:sectPr w:rsidR="000B12E1" w:rsidRPr="00247FB2" w:rsidSect="00676C4F">
          <w:headerReference w:type="default" r:id="rId43"/>
          <w:footerReference w:type="default" r:id="rId44"/>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247FB2" w:rsidRDefault="0033244D" w:rsidP="0033742D">
      <w:pPr>
        <w:pStyle w:val="10"/>
        <w:rPr>
          <w:color w:val="auto"/>
        </w:rPr>
      </w:pPr>
      <w:bookmarkStart w:id="139" w:name="_Toc510446946"/>
      <w:r w:rsidRPr="00247FB2">
        <w:lastRenderedPageBreak/>
        <w:t>复合材料层合板</w:t>
      </w:r>
      <w:r w:rsidRPr="00247FB2">
        <w:rPr>
          <w:rFonts w:hint="eastAsia"/>
        </w:rPr>
        <w:t>破坏理论</w:t>
      </w:r>
      <w:bookmarkEnd w:id="139"/>
    </w:p>
    <w:p w14:paraId="29A1109B" w14:textId="683606EB" w:rsidR="000B12E1" w:rsidRPr="00247FB2" w:rsidRDefault="00407F19" w:rsidP="0033742D">
      <w:pPr>
        <w:pStyle w:val="2"/>
      </w:pPr>
      <w:bookmarkStart w:id="140" w:name="_Toc510446947"/>
      <w:r w:rsidRPr="00247FB2">
        <w:rPr>
          <w:rFonts w:hint="eastAsia"/>
        </w:rPr>
        <w:t>连续损伤模型</w:t>
      </w:r>
      <w:bookmarkEnd w:id="140"/>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41" w:name="OLE_LINK100"/>
      <w:bookmarkStart w:id="142" w:name="OLE_LINK101"/>
      <w:bookmarkStart w:id="143" w:name="_Toc510446948"/>
      <w:bookmarkStart w:id="144" w:name="OLE_LINK40"/>
      <w:bookmarkStart w:id="145" w:name="OLE_LINK66"/>
      <w:r w:rsidRPr="00247FB2">
        <w:rPr>
          <w:rFonts w:hint="eastAsia"/>
        </w:rPr>
        <w:t>本构损伤模型</w:t>
      </w:r>
      <w:bookmarkEnd w:id="141"/>
      <w:bookmarkEnd w:id="142"/>
      <w:bookmarkEnd w:id="143"/>
    </w:p>
    <w:p w14:paraId="6713BF0D" w14:textId="1359DDE4"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44"/>
    <w:bookmarkEnd w:id="145"/>
    <w:p w14:paraId="7B953494" w14:textId="7ED842DE" w:rsidR="007A73CC" w:rsidRPr="00247FB2" w:rsidRDefault="007E119C" w:rsidP="00125A18">
      <w:pPr>
        <w:pStyle w:val="MTDisplayEquation"/>
        <w:spacing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6" w:name="OLE_LINK99"/>
        <w:bookmarkStart w:id="147"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6"/>
        <w:bookmarkEnd w:id="147"/>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7A73CC">
      <w:pPr>
        <w:pStyle w:val="MTDisplayEquation"/>
        <w:spacing w:line="240" w:lineRule="auto"/>
        <w:ind w:firstLineChars="900" w:firstLine="2160"/>
      </w:pPr>
      <m:oMath>
        <m:r>
          <w:rPr>
            <w:rFonts w:ascii="Cambria Math" w:hAnsi="Cambria Math"/>
          </w:rPr>
          <m:t>+</m:t>
        </m:r>
        <w:bookmarkStart w:id="148" w:name="OLE_LINK104"/>
        <m:d>
          <m:dPr>
            <m:ctrlPr>
              <w:rPr>
                <w:rFonts w:ascii="Cambria Math" w:hAnsi="Cambria Math"/>
                <w:i/>
                <w:iCs/>
              </w:rPr>
            </m:ctrlPr>
          </m:dPr>
          <m:e>
            <w:bookmarkStart w:id="149" w:name="OLE_LINK102"/>
            <w:bookmarkStart w:id="150"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49"/>
            <w:bookmarkEnd w:id="150"/>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48"/>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1" w:name="ZEqnNum966282"/>
      <w:r w:rsidR="007E119C" w:rsidRPr="00247FB2">
        <w:instrText>(</w:instrText>
      </w:r>
      <w:fldSimple w:instr=" SEQ MTSec \c \* Arabic \* MERGEFORMAT ">
        <w:r w:rsidR="005B7C37">
          <w:rPr>
            <w:noProof/>
          </w:rPr>
          <w:instrText>2</w:instrText>
        </w:r>
      </w:fldSimple>
      <w:r w:rsidR="007E119C" w:rsidRPr="00247FB2">
        <w:instrText>.</w:instrText>
      </w:r>
      <w:fldSimple w:instr=" SEQ MTEqn \c \* Arabic \* MERGEFORMAT ">
        <w:r w:rsidR="005B7C37">
          <w:rPr>
            <w:noProof/>
          </w:rPr>
          <w:instrText>1</w:instrText>
        </w:r>
      </w:fldSimple>
      <w:r w:rsidR="007E119C" w:rsidRPr="00247FB2">
        <w:instrText>)</w:instrText>
      </w:r>
      <w:bookmarkEnd w:id="151"/>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5B7C37" w:rsidRPr="005B7C37">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52" w:name="OLE_LINK9"/>
      <w:bookmarkStart w:id="153" w:name="OLE_LINK11"/>
      <w:bookmarkStart w:id="154" w:name="OLE_LINK12"/>
      <w:bookmarkStart w:id="155" w:name="OLE_LINK13"/>
      <w:bookmarkStart w:id="156" w:name="OLE_LINK14"/>
      <w:bookmarkStart w:id="157"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2"/>
      <w:bookmarkEnd w:id="153"/>
      <w:bookmarkEnd w:id="154"/>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58" w:name="OLE_LINK16"/>
      <w:bookmarkStart w:id="159" w:name="OLE_LINK29"/>
      <w:bookmarkEnd w:id="155"/>
      <w:bookmarkEnd w:id="156"/>
      <w:bookmarkEnd w:id="157"/>
      <w:r w:rsidR="009A22FD" w:rsidRPr="00247FB2">
        <w:rPr>
          <w:rFonts w:hint="eastAsia"/>
          <w:color w:val="000000" w:themeColor="text1"/>
        </w:rPr>
        <w:t>别为材料的纵向和横向的热膨胀</w:t>
      </w:r>
      <w:bookmarkEnd w:id="158"/>
      <w:bookmarkEnd w:id="159"/>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0" w:name="OLE_LINK30"/>
      <w:bookmarkStart w:id="161"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0"/>
      <w:bookmarkEnd w:id="161"/>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62" w:name="OLE_LINK39"/>
      <w:bookmarkStart w:id="163"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2"/>
      <w:bookmarkEnd w:id="163"/>
      <w:r w:rsidRPr="00247FB2">
        <w:rPr>
          <w:rFonts w:hint="eastAsia"/>
          <w:color w:val="000000" w:themeColor="text1"/>
        </w:rPr>
        <w:t>，</w:t>
      </w:r>
      <w:bookmarkStart w:id="164" w:name="OLE_LINK51"/>
      <w:bookmarkStart w:id="165"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4"/>
      <w:bookmarkEnd w:id="165"/>
      <w:r w:rsidRPr="00247FB2">
        <w:rPr>
          <w:rFonts w:hint="eastAsia"/>
          <w:color w:val="000000" w:themeColor="text1"/>
        </w:rPr>
        <w:t>和</w:t>
      </w:r>
      <w:bookmarkStart w:id="166" w:name="OLE_LINK105"/>
      <w:bookmarkStart w:id="167"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66"/>
      <w:bookmarkEnd w:id="167"/>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68" w:name="OLE_LINK111"/>
      <w:bookmarkStart w:id="169"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68"/>
    <w:bookmarkEnd w:id="169"/>
    <w:p w14:paraId="2F569041" w14:textId="07BAD7F4" w:rsidR="00025755" w:rsidRPr="00247FB2" w:rsidRDefault="00B53FCF" w:rsidP="00111F13">
      <w:pPr>
        <w:pStyle w:val="MTDisplayEquation"/>
        <w:ind w:leftChars="50" w:left="120"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w:instrText>
        </w:r>
      </w:fldSimple>
      <w:r w:rsidRPr="00247FB2">
        <w:instrText>)</w:instrText>
      </w:r>
      <w:r w:rsidRPr="00247FB2">
        <w:fldChar w:fldCharType="end"/>
      </w:r>
    </w:p>
    <w:p w14:paraId="26E8CF2D" w14:textId="5A57CB06" w:rsidR="00B53FCF" w:rsidRPr="00247FB2" w:rsidRDefault="005432AE" w:rsidP="003D75F3">
      <w:pPr>
        <w:spacing w:line="240" w:lineRule="auto"/>
        <w:ind w:firstLineChars="0" w:firstLine="0"/>
        <w:rPr>
          <w:color w:val="000000" w:themeColor="text1"/>
        </w:rPr>
      </w:pPr>
      <w:bookmarkStart w:id="170" w:name="OLE_LINK107"/>
      <w:bookmarkStart w:id="171" w:name="OLE_LINK108"/>
      <w:bookmarkStart w:id="172" w:name="OLE_LINK109"/>
      <w:bookmarkStart w:id="173" w:name="OLE_LINK110"/>
      <w:r w:rsidRPr="00247FB2">
        <w:rPr>
          <w:rFonts w:hint="eastAsia"/>
          <w:color w:val="000000" w:themeColor="text1"/>
        </w:rPr>
        <w:t>这个不等式符合耗散能为正数的性质，并且在任何本构模型下都是满足的。我们将它用应力张量和损伤变量的扩展形式来表达：</w:t>
      </w:r>
      <m:oMath>
        <m:r>
          <m:rPr>
            <m:sty m:val="p"/>
          </m:rPr>
          <w:rPr>
            <w:rFonts w:ascii="Cambria Math" w:hAnsi="Cambria Math"/>
            <w:color w:val="000000" w:themeColor="text1"/>
          </w:rPr>
          <w:br/>
        </m:r>
      </m:oMath>
      <w:r w:rsidR="00304AEF" w:rsidRPr="00247FB2">
        <w:rPr>
          <w:rFonts w:hint="eastAsia"/>
          <w:color w:val="000000" w:themeColor="text1"/>
        </w:rPr>
        <w:t xml:space="preserve"> </w:t>
      </w:r>
      <w:r w:rsidR="00266746" w:rsidRPr="00247FB2">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5B7C37">
          <w:rPr>
            <w:noProof/>
          </w:rPr>
          <w:instrText>2</w:instrText>
        </w:r>
      </w:fldSimple>
      <w:r w:rsidR="00F936B5" w:rsidRPr="00247FB2">
        <w:instrText>.</w:instrText>
      </w:r>
      <w:fldSimple w:instr=" SEQ MTEqn \c \* Arabic \* MERGEFORMAT ">
        <w:r w:rsidR="005B7C37">
          <w:rPr>
            <w:noProof/>
          </w:rPr>
          <w:instrText>3</w:instrText>
        </w:r>
      </w:fldSimple>
      <w:r w:rsidR="00F936B5" w:rsidRPr="00247FB2">
        <w:instrText>)</w:instrText>
      </w:r>
      <w:r w:rsidR="00F936B5" w:rsidRPr="00247FB2">
        <w:fldChar w:fldCharType="end"/>
      </w:r>
    </w:p>
    <w:bookmarkEnd w:id="170"/>
    <w:bookmarkEnd w:id="171"/>
    <w:bookmarkEnd w:id="172"/>
    <w:bookmarkEnd w:id="173"/>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E66893">
      <w:pPr>
        <w:pStyle w:val="MTDisplayEquation"/>
        <w:spacing w:line="240" w:lineRule="auto"/>
      </w:pPr>
      <w:r w:rsidRPr="00247FB2">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E66893">
      <w:pPr>
        <w:pStyle w:val="MTDisplayEquation"/>
        <w:spacing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064C02">
      <w:pPr>
        <w:pStyle w:val="MTDisplayEquation"/>
        <w:spacing w:line="240" w:lineRule="auto"/>
      </w:pPr>
      <w:r w:rsidRPr="00247FB2">
        <w:tab/>
      </w:r>
      <w:bookmarkStart w:id="174" w:name="OLE_LINK177"/>
      <w:bookmarkStart w:id="175" w:name="OLE_LINK178"/>
      <w:bookmarkStart w:id="176"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77" w:name="OLE_LINK180"/>
        <w:bookmarkStart w:id="178" w:name="OLE_LINK181"/>
        <w:bookmarkStart w:id="179" w:name="OLE_LINK182"/>
        <w:bookmarkEnd w:id="174"/>
        <w:bookmarkEnd w:id="175"/>
        <w:bookmarkEnd w:id="176"/>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77"/>
      <w:bookmarkEnd w:id="178"/>
      <w:bookmarkEnd w:id="17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0" w:name="ZEqnNum408616"/>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6</w:instrText>
        </w:r>
      </w:fldSimple>
      <w:r w:rsidRPr="00247FB2">
        <w:instrText>)</w:instrText>
      </w:r>
      <w:bookmarkEnd w:id="180"/>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81" w:name="_Toc510446949"/>
      <w:r w:rsidRPr="00247FB2">
        <w:rPr>
          <w:rFonts w:hint="eastAsia"/>
        </w:rPr>
        <w:t>损伤变量</w:t>
      </w:r>
      <w:bookmarkEnd w:id="181"/>
    </w:p>
    <w:p w14:paraId="21C0AF6D" w14:textId="50838BFB" w:rsidR="00217480" w:rsidRPr="00247FB2" w:rsidRDefault="00E76C1B" w:rsidP="00753D65">
      <w:pPr>
        <w:ind w:firstLine="480"/>
      </w:pPr>
      <w:r w:rsidRPr="00247FB2">
        <w:rPr>
          <w:noProof/>
        </w:rPr>
        <w:drawing>
          <wp:anchor distT="0" distB="0" distL="114300" distR="114300" simplePos="0" relativeHeight="251672576" behindDoc="0" locked="0" layoutInCell="1" allowOverlap="1" wp14:anchorId="1DCDC4F2" wp14:editId="558706CC">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5B7C37">
        <w:rPr>
          <w:rFonts w:hint="eastAsia"/>
        </w:rPr>
        <w:t>图</w:t>
      </w:r>
      <w:r w:rsidR="005B7C37">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82" w:name="OLE_LINK121"/>
      <w:bookmarkStart w:id="183"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82"/>
      <w:bookmarkEnd w:id="183"/>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7816B865" w14:textId="4CA24051" w:rsidR="00AA1A40" w:rsidRPr="00247FB2" w:rsidRDefault="00F65A80" w:rsidP="00F65A80">
      <w:pPr>
        <w:pStyle w:val="6"/>
        <w:jc w:val="center"/>
      </w:pPr>
      <w:bookmarkStart w:id="184" w:name="_Ref509581462"/>
      <w:r w:rsidRPr="00247FB2">
        <w:rPr>
          <w:rFonts w:hint="eastAsia"/>
        </w:rPr>
        <w:t xml:space="preserve"> </w:t>
      </w:r>
      <w:r w:rsidR="00D3479D" w:rsidRPr="00247FB2">
        <w:rPr>
          <w:rFonts w:hint="eastAsia"/>
        </w:rPr>
        <w:t>损伤变量</w:t>
      </w:r>
      <w:r w:rsidR="00D3479D" w:rsidRPr="00247FB2">
        <w:rPr>
          <w:rFonts w:hint="eastAsia"/>
        </w:rPr>
        <w:t>d</w:t>
      </w:r>
      <w:r w:rsidR="00D3479D" w:rsidRPr="00247FB2">
        <w:rPr>
          <w:rFonts w:hint="eastAsia"/>
        </w:rPr>
        <w:t>和载荷</w:t>
      </w:r>
      <w:r w:rsidR="00D3479D" w:rsidRPr="00247FB2">
        <w:rPr>
          <w:rFonts w:hint="eastAsia"/>
        </w:rPr>
        <w:t>F</w:t>
      </w:r>
      <w:r w:rsidR="00D3479D" w:rsidRPr="00247FB2">
        <w:rPr>
          <w:rFonts w:hint="eastAsia"/>
        </w:rPr>
        <w:t>的关系</w:t>
      </w:r>
      <w:bookmarkEnd w:id="184"/>
    </w:p>
    <w:p w14:paraId="1AACE5B1" w14:textId="6D2F2264" w:rsidR="004E359A" w:rsidRPr="00247FB2"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5B7C37">
        <w:rPr>
          <w:rFonts w:hint="eastAsia"/>
        </w:rPr>
        <w:t>图</w:t>
      </w:r>
      <w:r w:rsidR="005B7C37">
        <w:rPr>
          <w:rFonts w:hint="eastAsia"/>
        </w:rPr>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7C98E117" w14:textId="6D2EAB14" w:rsidR="00B42A10" w:rsidRPr="00247FB2" w:rsidRDefault="00B42A10" w:rsidP="00064C02">
      <w:pPr>
        <w:ind w:firstLine="480"/>
      </w:pPr>
    </w:p>
    <w:p w14:paraId="383CF79D" w14:textId="32661BEC" w:rsidR="00B42A10" w:rsidRPr="00247FB2" w:rsidRDefault="002663EC" w:rsidP="00064C02">
      <w:pPr>
        <w:ind w:firstLine="480"/>
      </w:pPr>
      <w:r w:rsidRPr="00247FB2">
        <w:rPr>
          <w:noProof/>
        </w:rPr>
        <w:lastRenderedPageBreak/>
        <w:drawing>
          <wp:anchor distT="0" distB="0" distL="114300" distR="114300" simplePos="0" relativeHeight="251661312" behindDoc="0" locked="0" layoutInCell="1" allowOverlap="1" wp14:anchorId="20B9C520" wp14:editId="381CA3FD">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47FB2" w:rsidRDefault="00616595" w:rsidP="00616595">
      <w:pPr>
        <w:pStyle w:val="6"/>
        <w:jc w:val="center"/>
      </w:pPr>
      <w:bookmarkStart w:id="185" w:name="_Ref509746428"/>
      <w:r w:rsidRPr="00247FB2">
        <w:rPr>
          <w:rFonts w:hint="eastAsia"/>
        </w:rPr>
        <w:t xml:space="preserve"> </w:t>
      </w:r>
      <w:r w:rsidR="002663EC" w:rsidRPr="00247FB2">
        <w:rPr>
          <w:rFonts w:hint="eastAsia"/>
        </w:rPr>
        <w:t>损伤演化法则</w:t>
      </w:r>
      <w:bookmarkEnd w:id="185"/>
      <w:r w:rsidR="002663EC"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FB41C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6" w:name="OLE_LINK125"/>
        <w:bookmarkStart w:id="187"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6"/>
      <w:bookmarkEnd w:id="18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8" w:name="ZEqnNum9175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7</w:instrText>
        </w:r>
      </w:fldSimple>
      <w:r w:rsidRPr="00247FB2">
        <w:instrText>)</w:instrText>
      </w:r>
      <w:bookmarkEnd w:id="188"/>
      <w:r w:rsidRPr="00247FB2">
        <w:fldChar w:fldCharType="end"/>
      </w:r>
    </w:p>
    <w:p w14:paraId="18F957FE" w14:textId="2E09741D" w:rsidR="00FE757B" w:rsidRPr="00247FB2" w:rsidRDefault="0081272C" w:rsidP="0081272C">
      <w:pPr>
        <w:ind w:firstLineChars="0" w:firstLine="0"/>
      </w:pPr>
      <w:bookmarkStart w:id="189" w:name="OLE_LINK115"/>
      <w:bookmarkStart w:id="190" w:name="OLE_LINK116"/>
      <w:bookmarkStart w:id="191" w:name="OLE_LINK117"/>
      <w:bookmarkStart w:id="192" w:name="OLE_LINK113"/>
      <w:bookmarkStart w:id="193"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003EF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4" w:name="ZEqnNum14654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8</w:instrText>
        </w:r>
      </w:fldSimple>
      <w:r w:rsidRPr="00247FB2">
        <w:instrText>)</w:instrText>
      </w:r>
      <w:bookmarkEnd w:id="194"/>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5B7C37" w:rsidRPr="00247FB2">
          <w:instrText>(</w:instrText>
        </w:r>
        <w:r w:rsidR="005B7C37">
          <w:instrText>1</w:instrText>
        </w:r>
        <w:r w:rsidR="005B7C37" w:rsidRPr="00247FB2">
          <w:instrText>.</w:instrText>
        </w:r>
        <w:r w:rsidR="005B7C37">
          <w:instrText>3</w:instrText>
        </w:r>
        <w:r w:rsidR="005B7C37"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5B7C37" w:rsidRPr="00247FB2">
          <w:instrText>(</w:instrText>
        </w:r>
        <w:r w:rsidR="005B7C37">
          <w:instrText>1</w:instrText>
        </w:r>
        <w:r w:rsidR="005B7C37" w:rsidRPr="00247FB2">
          <w:instrText>.</w:instrText>
        </w:r>
        <w:r w:rsidR="005B7C37">
          <w:instrText>6</w:instrText>
        </w:r>
        <w:r w:rsidR="005B7C37"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89"/>
      <w:bookmarkEnd w:id="190"/>
      <w:bookmarkEnd w:id="191"/>
      <w:bookmarkEnd w:id="192"/>
      <w:bookmarkEnd w:id="193"/>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B4026C">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5" w:name="ZEqnNum494941"/>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9</w:instrText>
        </w:r>
      </w:fldSimple>
      <w:r w:rsidRPr="00247FB2">
        <w:instrText>)</w:instrText>
      </w:r>
      <w:bookmarkEnd w:id="195"/>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196" w:name="_Toc510446950"/>
      <w:r w:rsidRPr="00247FB2">
        <w:rPr>
          <w:rFonts w:hint="eastAsia"/>
        </w:rPr>
        <w:t>就地强度理论</w:t>
      </w:r>
      <w:bookmarkEnd w:id="196"/>
    </w:p>
    <w:p w14:paraId="69AE1990" w14:textId="0BAB7614" w:rsidR="00B9618B" w:rsidRPr="00247FB2" w:rsidRDefault="00B9618B" w:rsidP="00EA74B2">
      <w:pPr>
        <w:ind w:firstLine="480"/>
      </w:pPr>
      <w:bookmarkStart w:id="197" w:name="OLE_LINK119"/>
      <w:bookmarkStart w:id="198" w:name="OLE_LINK120"/>
      <w:bookmarkStart w:id="199" w:name="OLE_LINK123"/>
      <w:bookmarkStart w:id="200" w:name="OLE_LINK124"/>
      <w:bookmarkStart w:id="201"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w:t>
      </w:r>
      <w:r w:rsidR="009B0608" w:rsidRPr="00247FB2">
        <w:rPr>
          <w:rFonts w:hint="eastAsia"/>
        </w:rPr>
        <w:lastRenderedPageBreak/>
        <w:t>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4C37AC">
      <w:pPr>
        <w:pStyle w:val="MTDisplayEquation"/>
        <w:spacing w:line="240" w:lineRule="auto"/>
      </w:pPr>
      <w:r w:rsidRPr="00247FB2">
        <w:tab/>
      </w:r>
      <w:bookmarkStart w:id="202" w:name="OLE_LINK165"/>
      <w:bookmarkStart w:id="203" w:name="OLE_LINK166"/>
      <w:bookmarkStart w:id="204" w:name="OLE_LINK167"/>
      <w:bookmarkStart w:id="205" w:name="OLE_LINK136"/>
      <w:bookmarkStart w:id="206" w:name="OLE_LINK137"/>
      <w:bookmarkStart w:id="207" w:name="OLE_LINK162"/>
      <w:bookmarkStart w:id="208" w:name="OLE_LINK163"/>
      <w:bookmarkStart w:id="209"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02"/>
        <w:bookmarkEnd w:id="203"/>
        <w:bookmarkEnd w:id="204"/>
        <m:r>
          <w:rPr>
            <w:rFonts w:ascii="Cambria Math" w:hAnsi="Cambria Math" w:hint="eastAsia"/>
          </w:rPr>
          <m:t>=</m:t>
        </m:r>
        <m:r>
          <w:rPr>
            <w:rFonts w:ascii="Cambria Math" w:hAnsi="Cambria Math"/>
          </w:rPr>
          <m:t>1</m:t>
        </m:r>
        <w:bookmarkEnd w:id="205"/>
        <w:bookmarkEnd w:id="206"/>
        <m:r>
          <w:rPr>
            <w:rFonts w:ascii="Cambria Math" w:hAnsi="Cambria Math" w:hint="eastAsia"/>
          </w:rPr>
          <m:t>+</m:t>
        </m:r>
        <w:bookmarkStart w:id="210" w:name="OLE_LINK138"/>
        <w:bookmarkStart w:id="211"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2" w:name="OLE_LINK158"/>
        <w:bookmarkStart w:id="213"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0"/>
        <w:bookmarkEnd w:id="211"/>
        <w:bookmarkEnd w:id="212"/>
        <w:bookmarkEnd w:id="213"/>
        <m:r>
          <w:rPr>
            <w:rFonts w:ascii="Cambria Math" w:hAnsi="Cambria Math"/>
          </w:rPr>
          <m:t xml:space="preserve">   </m:t>
        </m:r>
      </m:oMath>
      <w:bookmarkEnd w:id="207"/>
      <w:bookmarkEnd w:id="208"/>
      <w:bookmarkEnd w:id="209"/>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0</w:instrText>
        </w:r>
      </w:fldSimple>
      <w:r w:rsidRPr="00247FB2">
        <w:instrText>)</w:instrText>
      </w:r>
      <w:r w:rsidRPr="00247FB2">
        <w:fldChar w:fldCharType="end"/>
      </w:r>
      <w:bookmarkStart w:id="214" w:name="OLE_LINK134"/>
      <w:bookmarkStart w:id="215" w:name="OLE_LINK133"/>
    </w:p>
    <w:bookmarkEnd w:id="214"/>
    <w:p w14:paraId="422AFA7D" w14:textId="75355FFC" w:rsidR="00B9618B" w:rsidRPr="00247FB2" w:rsidRDefault="00B9618B" w:rsidP="004C37AC">
      <w:pPr>
        <w:pStyle w:val="MTDisplayEquation"/>
        <w:spacing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1</w:instrText>
        </w:r>
      </w:fldSimple>
      <w:r w:rsidRPr="00247FB2">
        <w:instrText>)</w:instrText>
      </w:r>
      <w:r w:rsidRPr="00247FB2">
        <w:fldChar w:fldCharType="end"/>
      </w:r>
    </w:p>
    <w:bookmarkEnd w:id="197"/>
    <w:bookmarkEnd w:id="198"/>
    <w:bookmarkEnd w:id="215"/>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16" w:name="OLE_LINK152"/>
      <w:bookmarkStart w:id="217" w:name="OLE_LINK153"/>
      <w:bookmarkStart w:id="218"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16"/>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17"/>
      <w:bookmarkEnd w:id="218"/>
      <w:r w:rsidRPr="00247FB2">
        <w:rPr>
          <w:rFonts w:hint="eastAsia"/>
        </w:rPr>
        <w:t>表示单向板测得的</w:t>
      </w:r>
      <w:bookmarkStart w:id="219" w:name="OLE_LINK170"/>
      <w:bookmarkStart w:id="220" w:name="OLE_LINK171"/>
      <w:bookmarkStart w:id="221" w:name="OLE_LINK172"/>
      <w:bookmarkStart w:id="222" w:name="OLE_LINK155"/>
      <w:bookmarkStart w:id="223" w:name="OLE_LINK156"/>
      <w:bookmarkStart w:id="224"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19"/>
      <w:bookmarkEnd w:id="220"/>
      <w:bookmarkEnd w:id="221"/>
      <w:r w:rsidRPr="00247FB2">
        <w:rPr>
          <w:rFonts w:hint="eastAsia"/>
        </w:rPr>
        <w:t>，</w:t>
      </w:r>
      <w:bookmarkEnd w:id="222"/>
      <w:bookmarkEnd w:id="223"/>
      <w:bookmarkEnd w:id="22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964A24">
      <w:pPr>
        <w:pStyle w:val="MTDisplayEquation"/>
        <w:spacing w:line="240" w:lineRule="auto"/>
      </w:pPr>
      <w:r w:rsidRPr="00247FB2">
        <w:tab/>
      </w:r>
      <w:bookmarkStart w:id="225" w:name="OLE_LINK140"/>
      <w:bookmarkStart w:id="226"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5"/>
        <w:bookmarkEnd w:id="226"/>
        <m:r>
          <w:rPr>
            <w:rFonts w:ascii="Cambria Math" w:hAnsi="Cambria Math"/>
          </w:rPr>
          <m:t>=</m:t>
        </m:r>
        <w:bookmarkStart w:id="227" w:name="OLE_LINK142"/>
        <w:bookmarkStart w:id="228" w:name="OLE_LINK143"/>
        <w:bookmarkStart w:id="229" w:name="OLE_LINK168"/>
        <w:bookmarkStart w:id="230" w:name="OLE_LINK169"/>
        <m:r>
          <w:rPr>
            <w:rFonts w:ascii="Cambria Math" w:hAnsi="Cambria Math"/>
          </w:rPr>
          <m:t>min</m:t>
        </m:r>
        <m:d>
          <m:dPr>
            <m:begChr m:val="["/>
            <m:endChr m:val="]"/>
            <m:ctrlPr>
              <w:rPr>
                <w:rFonts w:ascii="Cambria Math" w:hAnsi="Cambria Math"/>
                <w:i/>
              </w:rPr>
            </m:ctrlPr>
          </m:dPr>
          <m:e>
            <w:bookmarkStart w:id="231" w:name="OLE_LINK146"/>
            <w:bookmarkStart w:id="232" w:name="OLE_LINK147"/>
            <w:bookmarkStart w:id="233" w:name="OLE_LINK148"/>
            <w:bookmarkStart w:id="234" w:name="OLE_LINK149"/>
            <m:f>
              <m:fPr>
                <m:ctrlPr>
                  <w:rPr>
                    <w:rFonts w:ascii="Cambria Math" w:hAnsi="Cambria Math"/>
                    <w:i/>
                  </w:rPr>
                </m:ctrlPr>
              </m:fPr>
              <m:num>
                <w:bookmarkStart w:id="235" w:name="OLE_LINK144"/>
                <w:bookmarkStart w:id="236"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37" w:name="OLE_LINK160"/>
                        <w:bookmarkStart w:id="238"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37"/>
                        <w:bookmarkEnd w:id="238"/>
                      </m:e>
                    </m:d>
                  </m:e>
                </m:func>
                <w:bookmarkEnd w:id="235"/>
                <w:bookmarkEnd w:id="236"/>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1"/>
            <w:bookmarkEnd w:id="232"/>
            <w:bookmarkEnd w:id="233"/>
            <w:bookmarkEnd w:id="234"/>
            <m:r>
              <w:rPr>
                <w:rFonts w:ascii="Cambria Math" w:hAnsi="Cambria Math"/>
              </w:rPr>
              <m:t>,</m:t>
            </m:r>
            <w:bookmarkStart w:id="239" w:name="OLE_LINK150"/>
            <w:bookmarkStart w:id="240"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39"/>
            <w:bookmarkEnd w:id="240"/>
          </m:e>
        </m:d>
      </m:oMath>
      <w:bookmarkEnd w:id="227"/>
      <w:bookmarkEnd w:id="228"/>
      <w:bookmarkEnd w:id="229"/>
      <w:bookmarkEnd w:id="230"/>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1" w:name="ZEqnNum26982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2</w:instrText>
        </w:r>
      </w:fldSimple>
      <w:r w:rsidRPr="00247FB2">
        <w:instrText>)</w:instrText>
      </w:r>
      <w:bookmarkEnd w:id="241"/>
      <w:r w:rsidRPr="00247FB2">
        <w:fldChar w:fldCharType="end"/>
      </w:r>
    </w:p>
    <w:p w14:paraId="6674BB45" w14:textId="39404E76" w:rsidR="00B9618B" w:rsidRPr="00247FB2" w:rsidRDefault="00B9618B" w:rsidP="00AF0AF5">
      <w:pPr>
        <w:pStyle w:val="MTDisplayEquation"/>
        <w:spacing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2" w:name="ZEqnNum83771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3</w:instrText>
        </w:r>
      </w:fldSimple>
      <w:r w:rsidRPr="00247FB2">
        <w:instrText>)</w:instrText>
      </w:r>
      <w:bookmarkEnd w:id="242"/>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47108C">
      <w:pPr>
        <w:pStyle w:val="MTDisplayEquation"/>
        <w:spacing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43" w:name="OLE_LINK173"/>
            <w:bookmarkStart w:id="244" w:name="OLE_LINK174"/>
            <w:bookmarkStart w:id="245"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3"/>
            <w:bookmarkEnd w:id="244"/>
            <w:bookmarkEnd w:id="245"/>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6" w:name="ZEqnNum620578"/>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4</w:instrText>
        </w:r>
      </w:fldSimple>
      <w:r w:rsidRPr="00247FB2">
        <w:instrText>)</w:instrText>
      </w:r>
      <w:bookmarkEnd w:id="246"/>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5B7C37" w:rsidRPr="00247FB2">
          <w:instrText>(</w:instrText>
        </w:r>
        <w:r w:rsidR="005B7C37">
          <w:instrText>2</w:instrText>
        </w:r>
        <w:r w:rsidR="005B7C37" w:rsidRPr="00247FB2">
          <w:instrText>.</w:instrText>
        </w:r>
        <w:r w:rsidR="005B7C37">
          <w:instrText>12</w:instrText>
        </w:r>
        <w:r w:rsidR="005B7C37"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47" w:name="_Toc510446951"/>
      <w:bookmarkStart w:id="248" w:name="_Ref510452099"/>
      <w:bookmarkEnd w:id="199"/>
      <w:bookmarkEnd w:id="200"/>
      <w:bookmarkEnd w:id="201"/>
      <w:r w:rsidRPr="00247FB2">
        <w:rPr>
          <w:rFonts w:hint="eastAsia"/>
        </w:rPr>
        <w:t>剪切非线性效应</w:t>
      </w:r>
      <w:bookmarkEnd w:id="247"/>
      <w:bookmarkEnd w:id="248"/>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FB0CD3">
      <w:pPr>
        <w:pStyle w:val="MTDisplayEquation"/>
        <w:spacing w:line="240" w:lineRule="auto"/>
      </w:pPr>
      <w:r w:rsidRPr="00247FB2">
        <w:tab/>
      </w:r>
      <w:bookmarkStart w:id="249" w:name="OLE_LINK196"/>
      <w:bookmarkStart w:id="250" w:name="OLE_LINK197"/>
      <w:bookmarkStart w:id="251" w:name="OLE_LINK198"/>
      <w:bookmarkStart w:id="252" w:name="OLE_LINK213"/>
      <w:bookmarkStart w:id="253"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4" w:name="OLE_LINK193"/>
                  <w:bookmarkStart w:id="255" w:name="OLE_LINK194"/>
                  <w:bookmarkStart w:id="256"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4"/>
                  <w:bookmarkEnd w:id="255"/>
                  <w:bookmarkEnd w:id="256"/>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49"/>
        <w:bookmarkEnd w:id="250"/>
        <w:bookmarkEnd w:id="251"/>
        <w:bookmarkEnd w:id="252"/>
        <w:bookmarkEnd w:id="253"/>
        <m:r>
          <m:rPr>
            <m:sty m:val="p"/>
          </m:rPr>
          <w:rPr>
            <w:rFonts w:ascii="Cambria Math" w:hAnsi="Cambria Math"/>
          </w:rPr>
          <m:t>=</m:t>
        </m:r>
        <w:bookmarkStart w:id="257" w:name="OLE_LINK183"/>
        <w:bookmarkStart w:id="258"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59" w:name="OLE_LINK186"/>
                  <w:bookmarkStart w:id="260"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59"/>
                  <w:bookmarkEnd w:id="260"/>
                </m:e>
                <m:e>
                  <w:bookmarkStart w:id="261" w:name="OLE_LINK190"/>
                  <w:bookmarkStart w:id="262" w:name="OLE_LINK191"/>
                  <w:bookmarkStart w:id="263"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4" w:name="OLE_LINK188"/>
                      <w:bookmarkStart w:id="265"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4"/>
                      <w:bookmarkEnd w:id="265"/>
                    </m:den>
                  </m:f>
                  <w:bookmarkEnd w:id="261"/>
                  <w:bookmarkEnd w:id="262"/>
                  <w:bookmarkEnd w:id="263"/>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66" w:name="OLE_LINK215"/>
        <w:bookmarkStart w:id="267" w:name="OLE_LINK216"/>
        <w:bookmarkEnd w:id="257"/>
        <w:bookmarkEnd w:id="258"/>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8" w:name="OLE_LINK199"/>
                  <w:bookmarkStart w:id="269"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68"/>
                  <w:bookmarkEnd w:id="269"/>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66"/>
      <w:bookmarkEnd w:id="267"/>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0" w:name="ZEqnNum58498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5</w:instrText>
        </w:r>
      </w:fldSimple>
      <w:r w:rsidRPr="00247FB2">
        <w:instrText>)</w:instrText>
      </w:r>
      <w:bookmarkEnd w:id="270"/>
      <w:r w:rsidRPr="00247FB2">
        <w:fldChar w:fldCharType="end"/>
      </w:r>
    </w:p>
    <w:p w14:paraId="6A5149D8" w14:textId="33CE9CDE" w:rsidR="007E74E2" w:rsidRPr="00247FB2" w:rsidRDefault="006F4325" w:rsidP="00FB0CD3">
      <w:pPr>
        <w:ind w:firstLine="480"/>
      </w:pPr>
      <w:bookmarkStart w:id="271" w:name="OLE_LINK201"/>
      <w:bookmarkStart w:id="272"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w:t>
      </w:r>
      <w:r w:rsidR="0010191D" w:rsidRPr="00247FB2">
        <w:rPr>
          <w:rFonts w:hint="eastAsia"/>
        </w:rPr>
        <w:lastRenderedPageBreak/>
        <w:t>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5B7C37">
        <w:rPr>
          <w:rFonts w:hint="eastAsia"/>
        </w:rPr>
        <w:t>图</w:t>
      </w:r>
      <w:r w:rsidR="005B7C37">
        <w:rPr>
          <w:rFonts w:hint="eastAsia"/>
        </w:rPr>
        <w:t>2.3</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73" w:name="OLE_LINK71"/>
      <w:bookmarkStart w:id="274" w:name="OLE_LINK135"/>
      <w:r w:rsidR="00C26B69" w:rsidRPr="00247FB2">
        <w:rPr>
          <w:rFonts w:hint="eastAsia"/>
        </w:rPr>
        <w:t>非线性曲线中的应变</w:t>
      </w:r>
      <w:bookmarkEnd w:id="273"/>
      <w:bookmarkEnd w:id="274"/>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59264" behindDoc="0" locked="0" layoutInCell="1" allowOverlap="1" wp14:anchorId="11EA7654" wp14:editId="3DCBFF9F">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60F98995" w:rsidR="00763F89" w:rsidRPr="00247FB2" w:rsidRDefault="00CC0F39" w:rsidP="00CC0F39">
      <w:pPr>
        <w:pStyle w:val="6"/>
        <w:jc w:val="center"/>
      </w:pPr>
      <w:r w:rsidRPr="00247FB2">
        <w:t xml:space="preserve"> </w:t>
      </w:r>
      <w:bookmarkStart w:id="275" w:name="_Ref509848667"/>
      <w:r w:rsidR="007C7E5A" w:rsidRPr="00247FB2">
        <w:t>T800/924C</w:t>
      </w:r>
      <w:r w:rsidR="007C7E5A" w:rsidRPr="00247FB2">
        <w:t>层合板剪切实验应力</w:t>
      </w:r>
      <w:r w:rsidR="007C7E5A" w:rsidRPr="00247FB2">
        <w:rPr>
          <w:rFonts w:hint="eastAsia"/>
        </w:rPr>
        <w:t>-</w:t>
      </w:r>
      <w:r w:rsidR="007C7E5A" w:rsidRPr="00247FB2">
        <w:t>应变曲线</w:t>
      </w:r>
      <w:bookmarkEnd w:id="275"/>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2103EBD8"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76" w:name="OLE_LINK295"/>
      <w:r w:rsidR="00081533" w:rsidRPr="00247FB2">
        <w:t>Ramberg</w:t>
      </w:r>
      <w:r w:rsidR="00081533" w:rsidRPr="00247FB2">
        <w:rPr>
          <w:rFonts w:hint="eastAsia"/>
        </w:rPr>
        <w:t>-Osgood</w:t>
      </w:r>
      <w:bookmarkEnd w:id="276"/>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8E070C">
      <w:pPr>
        <w:pStyle w:val="MTDisplayEquation"/>
        <w:spacing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77" w:name="OLE_LINK210"/>
            <w:bookmarkStart w:id="278"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77"/>
            <w:bookmarkEnd w:id="278"/>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9" w:name="ZEqnNum84779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6</w:instrText>
        </w:r>
      </w:fldSimple>
      <w:r w:rsidRPr="00247FB2">
        <w:instrText>)</w:instrText>
      </w:r>
      <w:bookmarkEnd w:id="279"/>
      <w:r w:rsidRPr="00247FB2">
        <w:fldChar w:fldCharType="end"/>
      </w:r>
    </w:p>
    <w:p w14:paraId="3EB0B7F0" w14:textId="51BF8D2A" w:rsidR="003F5581" w:rsidRPr="00247FB2" w:rsidRDefault="00AC4754" w:rsidP="00C41A88">
      <w:pPr>
        <w:ind w:firstLineChars="0" w:firstLine="0"/>
      </w:pPr>
      <w:bookmarkStart w:id="280"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1"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1"/>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82"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82"/>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5B7C37" w:rsidRPr="00247FB2">
          <w:instrText>(</w:instrText>
        </w:r>
        <w:r w:rsidR="005B7C37">
          <w:instrText>2</w:instrText>
        </w:r>
        <w:r w:rsidR="005B7C37" w:rsidRPr="00247FB2">
          <w:instrText>.</w:instrText>
        </w:r>
        <w:r w:rsidR="005B7C37">
          <w:instrText>16</w:instrText>
        </w:r>
        <w:r w:rsidR="005B7C37" w:rsidRPr="00247FB2">
          <w:instrText>)</w:instrText>
        </w:r>
      </w:fldSimple>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E74D27">
      <w:pPr>
        <w:pStyle w:val="MTDisplayEquation"/>
        <w:spacing w:line="240" w:lineRule="auto"/>
      </w:pPr>
      <w:r w:rsidRPr="00247FB2">
        <w:tab/>
      </w:r>
      <w:bookmarkStart w:id="283" w:name="OLE_LINK218"/>
      <w:bookmarkStart w:id="284" w:name="OLE_LINK219"/>
      <w:bookmarkStart w:id="285"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3"/>
        <w:bookmarkEnd w:id="284"/>
        <w:bookmarkEnd w:id="285"/>
        <m:r>
          <w:rPr>
            <w:rFonts w:ascii="Cambria Math" w:hAnsi="Cambria Math"/>
          </w:rPr>
          <m:t>=</m:t>
        </m:r>
        <w:bookmarkStart w:id="286"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8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7" w:name="ZEqnNum360633"/>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7</w:instrText>
        </w:r>
      </w:fldSimple>
      <w:r w:rsidRPr="00247FB2">
        <w:instrText>)</w:instrText>
      </w:r>
      <w:bookmarkEnd w:id="287"/>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5B7C37" w:rsidRPr="00247FB2">
          <w:instrText>(</w:instrText>
        </w:r>
        <w:r w:rsidR="005B7C37">
          <w:instrText>2</w:instrText>
        </w:r>
        <w:r w:rsidR="005B7C37" w:rsidRPr="00247FB2">
          <w:instrText>.</w:instrText>
        </w:r>
        <w:r w:rsidR="005B7C37">
          <w:instrText>15</w:instrText>
        </w:r>
        <w:r w:rsidR="005B7C37" w:rsidRPr="00247FB2">
          <w:instrText>)</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33534A">
      <w:pPr>
        <w:pStyle w:val="MTDisplayEquation"/>
        <w:spacing w:line="240" w:lineRule="auto"/>
      </w:pPr>
      <w:r w:rsidRPr="00247FB2">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8" w:name="ZEqnNum93445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8</w:instrText>
        </w:r>
      </w:fldSimple>
      <w:r w:rsidRPr="00247FB2">
        <w:instrText>)</w:instrText>
      </w:r>
      <w:bookmarkEnd w:id="288"/>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9B4F06" w:rsidRPr="00247FB2">
        <w:fldChar w:fldCharType="end"/>
      </w:r>
      <w:r w:rsidR="009B4F06" w:rsidRPr="00247FB2">
        <w:t>进行计算</w:t>
      </w:r>
      <w:r w:rsidR="00BC5805" w:rsidRPr="00247FB2">
        <w:rPr>
          <w:rFonts w:hint="eastAsia"/>
        </w:rPr>
        <w:t>。</w:t>
      </w:r>
      <w:bookmarkEnd w:id="280"/>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89" w:name="_Toc510446952"/>
      <w:bookmarkEnd w:id="271"/>
      <w:bookmarkEnd w:id="272"/>
      <w:r w:rsidRPr="00247FB2">
        <w:t>ABAQUS</w:t>
      </w:r>
      <w:r w:rsidRPr="00247FB2">
        <w:rPr>
          <w:rFonts w:hint="eastAsia"/>
        </w:rPr>
        <w:t>中的应用</w:t>
      </w:r>
      <w:bookmarkEnd w:id="289"/>
      <w:r w:rsidR="00BF5F78" w:rsidRPr="00247FB2">
        <w:t xml:space="preserve"> </w:t>
      </w:r>
    </w:p>
    <w:p w14:paraId="5619F572" w14:textId="21792755"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0" w:name="_Toc510446953"/>
      <w:bookmarkStart w:id="291" w:name="OLE_LINK127"/>
      <w:bookmarkStart w:id="292" w:name="OLE_LINK128"/>
      <w:r w:rsidRPr="00247FB2">
        <w:rPr>
          <w:rFonts w:hint="eastAsia"/>
        </w:rPr>
        <w:t>UMAT</w:t>
      </w:r>
      <w:r w:rsidRPr="00247FB2">
        <w:rPr>
          <w:rFonts w:hint="eastAsia"/>
        </w:rPr>
        <w:t>子程序</w:t>
      </w:r>
      <w:bookmarkEnd w:id="290"/>
    </w:p>
    <w:p w14:paraId="53D76778" w14:textId="045E1C23"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1"/>
      <w:bookmarkEnd w:id="292"/>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125634">
      <w:pPr>
        <w:pStyle w:val="MTDisplayEquation"/>
        <w:spacing w:line="240" w:lineRule="auto"/>
      </w:pPr>
      <w:r w:rsidRPr="00247FB2">
        <w:tab/>
      </w:r>
      <w:bookmarkStart w:id="293"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3"/>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9</w:instrText>
        </w:r>
      </w:fldSimple>
      <w:r w:rsidRPr="00247FB2">
        <w:instrText>)</w:instrText>
      </w:r>
      <w:r w:rsidRPr="00247FB2">
        <w:fldChar w:fldCharType="end"/>
      </w:r>
      <w:bookmarkStart w:id="294"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2520A">
      <w:pPr>
        <w:pStyle w:val="MTDisplayEquation"/>
        <w:spacing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95" w:name="OLE_LINK131"/>
        <w:bookmarkStart w:id="296"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95"/>
        <w:bookmarkEnd w:id="296"/>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7" w:name="ZEqnNum3199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0</w:instrText>
        </w:r>
      </w:fldSimple>
      <w:r w:rsidRPr="00247FB2">
        <w:instrText>)</w:instrText>
      </w:r>
      <w:bookmarkEnd w:id="297"/>
      <w:r w:rsidRPr="00247FB2">
        <w:fldChar w:fldCharType="end"/>
      </w:r>
    </w:p>
    <w:p w14:paraId="45EDD35D" w14:textId="669DB477" w:rsidR="00125634" w:rsidRPr="00247FB2" w:rsidRDefault="00F1115E" w:rsidP="00A8008C">
      <w:pPr>
        <w:ind w:firstLine="480"/>
      </w:pPr>
      <w:r w:rsidRPr="00247FB2">
        <w:rPr>
          <w:noProof/>
        </w:rPr>
        <w:lastRenderedPageBreak/>
        <w:drawing>
          <wp:anchor distT="0" distB="0" distL="114300" distR="114300" simplePos="0" relativeHeight="251666432" behindDoc="0" locked="0" layoutInCell="1" allowOverlap="1" wp14:anchorId="542F9AC6" wp14:editId="561A4104">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5B7C37">
        <w:rPr>
          <w:rFonts w:hint="eastAsia"/>
        </w:rPr>
        <w:t>图</w:t>
      </w:r>
      <w:r w:rsidR="005B7C37">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298" w:name="_Ref509752429"/>
      <w:bookmarkEnd w:id="294"/>
      <w:r w:rsidRPr="00247FB2">
        <w:rPr>
          <w:rFonts w:hint="eastAsia"/>
        </w:rPr>
        <w:t>UMAT</w:t>
      </w:r>
      <w:r w:rsidRPr="00247FB2">
        <w:rPr>
          <w:rFonts w:hint="eastAsia"/>
        </w:rPr>
        <w:t>计算流程图</w:t>
      </w:r>
      <w:bookmarkEnd w:id="298"/>
    </w:p>
    <w:p w14:paraId="05196666" w14:textId="590DDE73" w:rsidR="00E30BFA" w:rsidRPr="00247FB2" w:rsidRDefault="00E30BFA" w:rsidP="00E30BFA">
      <w:pPr>
        <w:pStyle w:val="3"/>
      </w:pPr>
      <w:bookmarkStart w:id="299" w:name="_Toc510446954"/>
      <w:r w:rsidRPr="00247FB2">
        <w:rPr>
          <w:rFonts w:hint="eastAsia"/>
        </w:rPr>
        <w:t>特征长度</w:t>
      </w:r>
      <w:r w:rsidR="00B47EA9" w:rsidRPr="00247FB2">
        <w:rPr>
          <w:rFonts w:hint="eastAsia"/>
        </w:rPr>
        <w:t>法消除网格依赖性</w:t>
      </w:r>
      <w:bookmarkEnd w:id="299"/>
    </w:p>
    <w:p w14:paraId="0CDBAB67" w14:textId="66F7453B"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BD23D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0A3675" w:rsidRPr="00247FB2">
        <w:fldChar w:fldCharType="end"/>
      </w:r>
      <w:r w:rsidR="000E0AF8" w:rsidRPr="00247FB2">
        <w:rPr>
          <w:rFonts w:hint="eastAsia"/>
        </w:rPr>
        <w:t>，</w:t>
      </w:r>
      <w:r w:rsidR="000E0AF8" w:rsidRPr="00247FB2">
        <w:t>可</w:t>
      </w:r>
      <w:r w:rsidR="000E0AF8" w:rsidRPr="00247FB2">
        <w:lastRenderedPageBreak/>
        <w:t>以得到</w:t>
      </w:r>
      <w:r w:rsidR="00BE6AAC" w:rsidRPr="00247FB2">
        <w:rPr>
          <w:rFonts w:hint="eastAsia"/>
        </w:rPr>
        <w:t>：</w:t>
      </w:r>
    </w:p>
    <w:p w14:paraId="4E8F4BCA" w14:textId="154A8FFD" w:rsidR="00D4382E" w:rsidRPr="00247FB2" w:rsidRDefault="002D6758" w:rsidP="006E5A5B">
      <w:pPr>
        <w:pStyle w:val="MTDisplayEquation"/>
        <w:spacing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0" w:name="ZEqnNum60160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2</w:instrText>
        </w:r>
      </w:fldSimple>
      <w:r w:rsidRPr="00247FB2">
        <w:instrText>)</w:instrText>
      </w:r>
      <w:bookmarkEnd w:id="300"/>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5B7C37" w:rsidRPr="00247FB2">
          <w:instrText>(</w:instrText>
        </w:r>
        <w:r w:rsidR="005B7C37">
          <w:instrText>2</w:instrText>
        </w:r>
        <w:r w:rsidR="005B7C37" w:rsidRPr="00247FB2">
          <w:instrText>.</w:instrText>
        </w:r>
        <w:r w:rsidR="005B7C37">
          <w:instrText>22</w:instrText>
        </w:r>
        <w:r w:rsidR="005B7C37"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3</w:instrText>
        </w:r>
      </w:fldSimple>
      <w:r w:rsidRPr="00247FB2">
        <w:instrText>)</w:instrText>
      </w:r>
      <w:r w:rsidRPr="00247FB2">
        <w:fldChar w:fldCharType="end"/>
      </w:r>
    </w:p>
    <w:p w14:paraId="4E129D53" w14:textId="2BCA8042" w:rsidR="00DB1171"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5</w:instrText>
        </w:r>
      </w:fldSimple>
      <w:r w:rsidRPr="00247FB2">
        <w:instrText>)</w:instrText>
      </w:r>
      <w:r w:rsidRPr="00247FB2">
        <w:fldChar w:fldCharType="end"/>
      </w:r>
    </w:p>
    <w:p w14:paraId="32DFBA47" w14:textId="7E4406C2"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26679B">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7</w:instrText>
        </w:r>
      </w:fldSimple>
      <w:r w:rsidRPr="00247FB2">
        <w:instrText>)</w:instrText>
      </w:r>
      <w:r w:rsidRPr="00247FB2">
        <w:fldChar w:fldCharType="end"/>
      </w:r>
    </w:p>
    <w:p w14:paraId="1146B494" w14:textId="686AB1A6"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FD02CF" w:rsidRPr="00FD02CF">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1" w:name="_Toc510446955"/>
      <w:r w:rsidRPr="00247FB2">
        <w:rPr>
          <w:rFonts w:hint="eastAsia"/>
        </w:rPr>
        <w:t>粘性系数提高收敛性</w:t>
      </w:r>
      <w:bookmarkEnd w:id="301"/>
    </w:p>
    <w:p w14:paraId="5593FA32" w14:textId="5B789199"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2A6679">
      <w:pPr>
        <w:pStyle w:val="MTDisplayEquation"/>
        <w:spacing w:line="240" w:lineRule="auto"/>
      </w:pPr>
      <w:r w:rsidRPr="00247FB2">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699299"/>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8</w:instrText>
        </w:r>
      </w:fldSimple>
      <w:r w:rsidRPr="00247FB2">
        <w:instrText>)</w:instrText>
      </w:r>
      <w:bookmarkEnd w:id="302"/>
      <w:r w:rsidRPr="00247FB2">
        <w:fldChar w:fldCharType="end"/>
      </w:r>
    </w:p>
    <w:p w14:paraId="0343E2CE" w14:textId="04776622" w:rsidR="00F55FFC" w:rsidRPr="00247FB2" w:rsidRDefault="00F55FFC" w:rsidP="002A6679">
      <w:pPr>
        <w:pStyle w:val="MTDisplayEquation"/>
        <w:spacing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96219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9</w:instrText>
        </w:r>
      </w:fldSimple>
      <w:r w:rsidRPr="00247FB2">
        <w:instrText>)</w:instrText>
      </w:r>
      <w:bookmarkEnd w:id="303"/>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5B7C37" w:rsidRPr="00247FB2">
          <w:instrText>(</w:instrText>
        </w:r>
        <w:r w:rsidR="005B7C37">
          <w:instrText>2</w:instrText>
        </w:r>
        <w:r w:rsidR="005B7C37" w:rsidRPr="00247FB2">
          <w:instrText>.</w:instrText>
        </w:r>
        <w:r w:rsidR="005B7C37">
          <w:instrText>28</w:instrText>
        </w:r>
        <w:r w:rsidR="005B7C37"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5B7C37" w:rsidRPr="00247FB2">
          <w:instrText>(</w:instrText>
        </w:r>
        <w:r w:rsidR="005B7C37">
          <w:instrText>2</w:instrText>
        </w:r>
        <w:r w:rsidR="005B7C37" w:rsidRPr="00247FB2">
          <w:instrText>.</w:instrText>
        </w:r>
        <w:r w:rsidR="005B7C37">
          <w:instrText>29</w:instrText>
        </w:r>
        <w:r w:rsidR="005B7C37"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7B378D">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0</w:instrText>
        </w:r>
      </w:fldSimple>
      <w:r w:rsidRPr="00247FB2">
        <w:instrText>)</w:instrText>
      </w:r>
      <w:r w:rsidRPr="00247FB2">
        <w:fldChar w:fldCharType="end"/>
      </w:r>
    </w:p>
    <w:p w14:paraId="15F859D2" w14:textId="5A2ABE51" w:rsidR="00E11F53" w:rsidRPr="00247FB2" w:rsidRDefault="00A80DCD" w:rsidP="007F1CAE">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1E1325">
      <w:pPr>
        <w:pStyle w:val="MTDisplayEquation"/>
        <w:spacing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4" w:name="ZEqnNum87819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2</w:instrText>
        </w:r>
      </w:fldSimple>
      <w:r w:rsidRPr="00247FB2">
        <w:instrText>)</w:instrText>
      </w:r>
      <w:bookmarkEnd w:id="304"/>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5B7C37" w:rsidRPr="00247FB2">
          <w:instrText>(</w:instrText>
        </w:r>
        <w:r w:rsidR="005B7C37">
          <w:instrText>2</w:instrText>
        </w:r>
        <w:r w:rsidR="005B7C37" w:rsidRPr="00247FB2">
          <w:instrText>.</w:instrText>
        </w:r>
        <w:r w:rsidR="005B7C37">
          <w:instrText>32</w:instrText>
        </w:r>
        <w:r w:rsidR="005B7C37"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8B342C">
      <w:pPr>
        <w:pStyle w:val="MTDisplayEquation"/>
        <w:spacing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3</w:instrText>
        </w:r>
      </w:fldSimple>
      <w:r w:rsidRPr="00247FB2">
        <w:instrText>)</w:instrText>
      </w:r>
      <w:r w:rsidRPr="00247FB2">
        <w:fldChar w:fldCharType="end"/>
      </w:r>
    </w:p>
    <w:p w14:paraId="7669D5AE" w14:textId="1F89C9CE"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5B7C37">
        <w:rPr>
          <w:rFonts w:hint="eastAsia"/>
        </w:rPr>
        <w:t>表</w:t>
      </w:r>
      <w:r w:rsidR="005B7C37">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5B7C37">
        <w:rPr>
          <w:rFonts w:hint="eastAsia"/>
        </w:rPr>
        <w:t>图</w:t>
      </w:r>
      <w:r w:rsidR="005B7C37">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68BC78C2" w:rsidR="00311C64" w:rsidRPr="00247FB2" w:rsidRDefault="00DA243B" w:rsidP="00A1112D">
      <w:pPr>
        <w:pStyle w:val="7"/>
      </w:pPr>
      <w:r w:rsidRPr="00247FB2">
        <w:rPr>
          <w:rFonts w:hint="eastAsia"/>
        </w:rPr>
        <w:t xml:space="preserve"> </w:t>
      </w:r>
      <w:bookmarkStart w:id="305" w:name="OLE_LINK206"/>
      <w:bookmarkStart w:id="306" w:name="OLE_LINK207"/>
      <w:bookmarkStart w:id="307" w:name="OLE_LINK208"/>
      <w:bookmarkStart w:id="308" w:name="_Ref509875014"/>
      <w:r w:rsidR="00F87832" w:rsidRPr="00247FB2">
        <w:t>使用不同的粘性系数的</w:t>
      </w:r>
      <w:bookmarkEnd w:id="305"/>
      <w:bookmarkEnd w:id="306"/>
      <w:bookmarkEnd w:id="307"/>
      <w:r w:rsidR="001C4EEF" w:rsidRPr="00247FB2">
        <w:t>开孔层合板</w:t>
      </w:r>
      <w:r w:rsidR="00F87832" w:rsidRPr="00247FB2">
        <w:t>强度计算结果</w:t>
      </w:r>
      <w:bookmarkEnd w:id="308"/>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2675AC8A" w:rsidR="000F461F" w:rsidRPr="00247FB2" w:rsidRDefault="000F461F" w:rsidP="001B5C63">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1B5C63">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1B5C63" w:rsidRPr="001B5C63">
              <w:rPr>
                <w:rFonts w:ascii="宋体" w:hAnsi="宋体" w:cs="宋体"/>
                <w:noProof/>
                <w:sz w:val="21"/>
                <w:szCs w:val="21"/>
                <w:vertAlign w:val="superscript"/>
              </w:rPr>
              <w:t>[59]</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09" w:name="OLE_LINK185"/>
        <w:bookmarkStart w:id="310" w:name="OLE_LINK203"/>
        <w:tc>
          <w:tcPr>
            <w:tcW w:w="2387" w:type="dxa"/>
          </w:tcPr>
          <w:p w14:paraId="453FCBD5" w14:textId="4CD1A55A" w:rsidR="000F461F" w:rsidRPr="00247FB2" w:rsidRDefault="00EB793F"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09"/>
            <w:bookmarkEnd w:id="310"/>
          </w:p>
        </w:tc>
        <w:tc>
          <w:tcPr>
            <w:tcW w:w="2551" w:type="dxa"/>
          </w:tcPr>
          <w:p w14:paraId="3B7B8172" w14:textId="25B3F21B" w:rsidR="000F461F" w:rsidRPr="00247FB2" w:rsidRDefault="00EB793F"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EB793F"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1" w:name="OLE_LINK204"/>
            <w:bookmarkStart w:id="312" w:name="OLE_LINK205"/>
            <w:r w:rsidRPr="00247FB2">
              <w:rPr>
                <w:rFonts w:ascii="宋体" w:hAnsi="宋体" w:cs="宋体" w:hint="eastAsia"/>
                <w:sz w:val="21"/>
                <w:szCs w:val="21"/>
              </w:rPr>
              <w:t>4</w:t>
            </w:r>
            <w:r w:rsidRPr="00247FB2">
              <w:rPr>
                <w:rFonts w:ascii="宋体" w:hAnsi="宋体" w:cs="宋体"/>
                <w:sz w:val="21"/>
                <w:szCs w:val="21"/>
              </w:rPr>
              <w:t>62.1</w:t>
            </w:r>
            <w:bookmarkEnd w:id="311"/>
            <w:bookmarkEnd w:id="312"/>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41534E24" w:rsidR="00EB4106" w:rsidRPr="00247FB2" w:rsidRDefault="00555C9E" w:rsidP="00304F2D">
      <w:pPr>
        <w:pStyle w:val="6"/>
        <w:jc w:val="center"/>
      </w:pPr>
      <w:r w:rsidRPr="00247FB2">
        <w:rPr>
          <w:noProof/>
        </w:rPr>
        <w:lastRenderedPageBreak/>
        <w:drawing>
          <wp:anchor distT="0" distB="0" distL="114300" distR="114300" simplePos="0" relativeHeight="251660288" behindDoc="0" locked="0" layoutInCell="1" allowOverlap="1" wp14:anchorId="34766AF9" wp14:editId="483D1084">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sidRPr="00247FB2">
        <w:rPr>
          <w:rFonts w:hint="eastAsia"/>
        </w:rPr>
        <w:t xml:space="preserve"> </w:t>
      </w:r>
      <w:bookmarkStart w:id="313"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FD02CF" w:rsidRPr="00FD02CF">
        <w:rPr>
          <w:noProof/>
          <w:vertAlign w:val="superscript"/>
        </w:rPr>
        <w:t>[30]</w:t>
      </w:r>
      <w:r w:rsidR="00EC1FD5" w:rsidRPr="00247FB2">
        <w:fldChar w:fldCharType="end"/>
      </w:r>
      <w:bookmarkEnd w:id="313"/>
    </w:p>
    <w:p w14:paraId="13867296" w14:textId="608AF904" w:rsidR="000B12E1" w:rsidRPr="00247FB2" w:rsidRDefault="000B12E1" w:rsidP="0033742D">
      <w:pPr>
        <w:pStyle w:val="2"/>
      </w:pPr>
      <w:r w:rsidRPr="00247FB2">
        <w:rPr>
          <w:rFonts w:hint="eastAsia"/>
        </w:rPr>
        <w:t xml:space="preserve"> </w:t>
      </w:r>
      <w:bookmarkStart w:id="314" w:name="_Toc510446956"/>
      <w:r w:rsidRPr="00247FB2">
        <w:rPr>
          <w:rFonts w:hint="eastAsia"/>
        </w:rPr>
        <w:t>本章小结</w:t>
      </w:r>
      <w:bookmarkEnd w:id="314"/>
    </w:p>
    <w:p w14:paraId="27E69DD0" w14:textId="2793A9BE" w:rsidR="001B2178" w:rsidRPr="00247FB2" w:rsidRDefault="00E12E0B" w:rsidP="00E12E0B">
      <w:pPr>
        <w:ind w:right="240" w:firstLineChars="202" w:firstLine="485"/>
      </w:pPr>
      <w:bookmarkStart w:id="315" w:name="OLE_LINK41"/>
      <w:r w:rsidRPr="00247FB2">
        <w:rPr>
          <w:rFonts w:hint="eastAsia"/>
        </w:rPr>
        <w:t>本章</w:t>
      </w:r>
      <w:bookmarkEnd w:id="315"/>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AF62A3" w:rsidRPr="00247FB2">
        <w:fldChar w:fldCharType="end"/>
      </w:r>
      <w:r w:rsidR="00AF62A3" w:rsidRPr="00247FB2">
        <w:t>来进行计算</w:t>
      </w:r>
      <w:r w:rsidR="00AF62A3" w:rsidRPr="00247FB2">
        <w:rPr>
          <w:rFonts w:hint="eastAsia"/>
        </w:rPr>
        <w:t>。</w:t>
      </w:r>
    </w:p>
    <w:p w14:paraId="7E313CC1" w14:textId="41F4B7DE" w:rsidR="00E515A3" w:rsidRPr="00E515A3" w:rsidRDefault="00C74E96" w:rsidP="00E515A3">
      <w:pPr>
        <w:ind w:right="240" w:firstLineChars="202" w:firstLine="485"/>
        <w:sectPr w:rsidR="00E515A3" w:rsidRPr="00E515A3" w:rsidSect="00676C4F">
          <w:headerReference w:type="even" r:id="rId50"/>
          <w:headerReference w:type="default" r:id="rId51"/>
          <w:headerReference w:type="first" r:id="rId52"/>
          <w:footerReference w:type="first" r:id="rId53"/>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16614274" w14:textId="23B6A1E7" w:rsidR="00416A81" w:rsidRPr="00247FB2" w:rsidRDefault="002667E4" w:rsidP="00416A81">
      <w:pPr>
        <w:pStyle w:val="10"/>
        <w:rPr>
          <w:color w:val="auto"/>
        </w:rPr>
      </w:pPr>
      <w:bookmarkStart w:id="316" w:name="OLE_LINK42"/>
      <w:bookmarkStart w:id="317" w:name="OLE_LINK43"/>
      <w:bookmarkStart w:id="318" w:name="_Toc510446957"/>
      <w:r w:rsidRPr="00247FB2">
        <w:lastRenderedPageBreak/>
        <w:t>大开</w:t>
      </w:r>
      <w:r w:rsidRPr="00247FB2">
        <w:rPr>
          <w:rFonts w:hint="eastAsia"/>
        </w:rPr>
        <w:t>孔</w:t>
      </w:r>
      <w:r w:rsidRPr="00247FB2">
        <w:t>复合材料层合板</w:t>
      </w:r>
      <w:r w:rsidRPr="00247FB2">
        <w:rPr>
          <w:rFonts w:hint="eastAsia"/>
        </w:rPr>
        <w:t>拉伸实验研究</w:t>
      </w:r>
      <w:bookmarkEnd w:id="316"/>
      <w:bookmarkEnd w:id="317"/>
      <w:bookmarkEnd w:id="318"/>
    </w:p>
    <w:p w14:paraId="2C3F1995" w14:textId="4B3705DC" w:rsidR="00416A81" w:rsidRPr="00247FB2" w:rsidRDefault="00B72B7C" w:rsidP="00416A81">
      <w:pPr>
        <w:pStyle w:val="2"/>
        <w:rPr>
          <w:color w:val="000000" w:themeColor="text1"/>
        </w:rPr>
      </w:pPr>
      <w:bookmarkStart w:id="319" w:name="_Toc510446958"/>
      <w:r w:rsidRPr="00247FB2">
        <w:rPr>
          <w:rFonts w:hint="eastAsia"/>
          <w:color w:val="000000" w:themeColor="text1"/>
        </w:rPr>
        <w:t>实验方法</w:t>
      </w:r>
      <w:bookmarkEnd w:id="319"/>
    </w:p>
    <w:p w14:paraId="12F2A711" w14:textId="0E368C32" w:rsidR="006B2A32" w:rsidRDefault="009E691D" w:rsidP="009A373B">
      <w:pPr>
        <w:ind w:firstLineChars="83" w:firstLine="199"/>
      </w:pPr>
      <w:r>
        <w:t>本文选用了四</w:t>
      </w:r>
      <w:r w:rsidR="00825C44" w:rsidRPr="00247FB2">
        <w:t>种不同铺层</w:t>
      </w:r>
      <w:r>
        <w:t>的</w:t>
      </w:r>
      <w:r w:rsidR="00D543D6" w:rsidRPr="00247FB2">
        <w:t>大开孔复合材料</w:t>
      </w:r>
      <w:r w:rsidR="00825C44" w:rsidRPr="00247FB2">
        <w:t>层合板进行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295528">
        <w:rPr>
          <w:rFonts w:hint="eastAsia"/>
        </w:rPr>
        <w:t>，</w:t>
      </w:r>
      <w:r w:rsidR="00CF1573">
        <w:rPr>
          <w:rFonts w:hint="eastAsia"/>
        </w:rPr>
        <w:t>每种铺层</w:t>
      </w:r>
      <w:r w:rsidR="003433C9">
        <w:rPr>
          <w:rFonts w:hint="eastAsia"/>
        </w:rPr>
        <w:t>有三种</w:t>
      </w:r>
      <w:r w:rsidR="00FB6EA9">
        <w:rPr>
          <w:rFonts w:hint="eastAsia"/>
        </w:rPr>
        <w:t>不同</w:t>
      </w:r>
      <w:r w:rsidR="003433C9">
        <w:rPr>
          <w:rFonts w:hint="eastAsia"/>
        </w:rPr>
        <w:t>孔径</w:t>
      </w:r>
      <w:r w:rsidR="00FB6EA9">
        <w:rPr>
          <w:rFonts w:hint="eastAsia"/>
        </w:rPr>
        <w:t>的层合板。</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5B7C37">
        <w:rPr>
          <w:rFonts w:hint="eastAsia"/>
        </w:rPr>
        <w:t>图</w:t>
      </w:r>
      <w:r w:rsidR="005B7C37">
        <w:rPr>
          <w:rFonts w:hint="eastAsia"/>
        </w:rPr>
        <w:t>3.1</w:t>
      </w:r>
      <w:r w:rsidR="00677626" w:rsidRPr="00247FB2">
        <w:fldChar w:fldCharType="end"/>
      </w:r>
      <w:r w:rsidR="00D543D6" w:rsidRPr="00247FB2">
        <w:rPr>
          <w:rFonts w:hint="eastAsia"/>
        </w:rPr>
        <w:t>，</w:t>
      </w:r>
      <w:r w:rsidR="00FB6EA9" w:rsidRPr="00247FB2">
        <w:rPr>
          <w:rFonts w:hint="eastAsia"/>
        </w:rPr>
        <w:t>三种孔径</w:t>
      </w:r>
      <m:oMath>
        <m:r>
          <m:rPr>
            <m:sty m:val="p"/>
          </m:rP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FB6EA9" w:rsidRPr="00247FB2">
        <w:rPr>
          <w:rFonts w:hint="eastAsia"/>
        </w:rPr>
        <w:t>大开口层合板的总长为</w:t>
      </w:r>
      <w:r w:rsidR="00FB6EA9" w:rsidRPr="00247FB2">
        <w:rPr>
          <w:rFonts w:hint="eastAsia"/>
        </w:rPr>
        <w:t>240mm</w:t>
      </w:r>
      <w:r w:rsidR="00FB6EA9" w:rsidRPr="00247FB2">
        <w:rPr>
          <w:rFonts w:hint="eastAsia"/>
        </w:rPr>
        <w:t>，</w:t>
      </w:r>
      <w:r w:rsidR="00FB6EA9" w:rsidRPr="00247FB2">
        <w:t>宽为</w:t>
      </w:r>
      <w:r w:rsidR="00FB6EA9" w:rsidRPr="00247FB2">
        <w:rPr>
          <w:rFonts w:hint="eastAsia"/>
        </w:rPr>
        <w:t>16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E44957">
        <w:fldChar w:fldCharType="separate"/>
      </w:r>
      <w:r w:rsidR="00E44957">
        <w:rPr>
          <w:rFonts w:hint="eastAsia"/>
        </w:rPr>
        <w:t>图</w:t>
      </w:r>
      <w:r w:rsidR="00E44957">
        <w:rPr>
          <w:rFonts w:hint="eastAsia"/>
        </w:rPr>
        <w:t>3.2</w:t>
      </w:r>
      <w:r w:rsidR="00E44957">
        <w:fldChar w:fldCharType="end"/>
      </w:r>
      <w:r w:rsidR="00E44957">
        <w:t>所示</w:t>
      </w:r>
      <w:r w:rsidR="009A373B">
        <w:rPr>
          <w:rFonts w:hint="eastAsia"/>
        </w:rPr>
        <w:t>：</w:t>
      </w:r>
    </w:p>
    <w:p w14:paraId="5822E278" w14:textId="29789B83" w:rsidR="00825C44" w:rsidRPr="00247FB2" w:rsidRDefault="006B2A32" w:rsidP="006B2A32">
      <w:pPr>
        <w:spacing w:line="240" w:lineRule="auto"/>
        <w:ind w:firstLine="480"/>
        <w:jc w:val="center"/>
      </w:pPr>
      <w:r w:rsidRPr="00247FB2">
        <w:rPr>
          <w:noProof/>
        </w:rPr>
        <w:drawing>
          <wp:inline distT="0" distB="0" distL="0" distR="0" wp14:anchorId="4AC6B66B" wp14:editId="69AF7E87">
            <wp:extent cx="2857500" cy="18008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inline>
        </w:drawing>
      </w:r>
    </w:p>
    <w:p w14:paraId="4D56F786" w14:textId="2C5C0DA4" w:rsidR="00825C44" w:rsidRPr="00247FB2" w:rsidRDefault="00825C44" w:rsidP="00825C44">
      <w:pPr>
        <w:pStyle w:val="6"/>
        <w:ind w:firstLine="482"/>
        <w:jc w:val="center"/>
      </w:pPr>
      <w:bookmarkStart w:id="320" w:name="_Ref509925664"/>
      <w:r w:rsidRPr="00247FB2">
        <w:t>大开口复合材料层合板试件</w:t>
      </w:r>
      <w:bookmarkEnd w:id="320"/>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0C95F47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01A2E17E" w14:textId="77777777" w:rsidR="001E3F1A" w:rsidRPr="00247FB2" w:rsidRDefault="001E3F1A" w:rsidP="00273F78">
      <w:pPr>
        <w:pStyle w:val="6"/>
        <w:ind w:firstLine="482"/>
        <w:jc w:val="center"/>
      </w:pPr>
      <w:bookmarkStart w:id="321" w:name="_Ref510787061"/>
      <w:r w:rsidRPr="00247FB2">
        <w:t>大开孔层合板拉伸实验系统</w:t>
      </w:r>
      <w:bookmarkEnd w:id="321"/>
    </w:p>
    <w:p w14:paraId="216D9720" w14:textId="3F7CA494" w:rsidR="00A81A87" w:rsidRDefault="005D31CC" w:rsidP="00A81A87">
      <w:pPr>
        <w:ind w:firstLine="480"/>
      </w:pPr>
      <w:r>
        <w:rPr>
          <w:rFonts w:hint="eastAsia"/>
        </w:rPr>
        <w:t>本文中的实验</w:t>
      </w:r>
      <w:r w:rsidR="00C4377F">
        <w:rPr>
          <w:rFonts w:hint="eastAsia"/>
        </w:rPr>
        <w:t>使用</w:t>
      </w:r>
      <w:r>
        <w:rPr>
          <w:rFonts w:hint="eastAsia"/>
        </w:rPr>
        <w:t>WDW-</w:t>
      </w:r>
      <w:r>
        <w:t>200</w:t>
      </w:r>
      <w:r>
        <w:t>试验机对大开孔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光测法两种方法对</w:t>
      </w:r>
      <w:r w:rsidR="009C3EEC">
        <w:rPr>
          <w:rFonts w:hint="eastAsia"/>
        </w:rPr>
        <w:t>层合板中的应变进行测量</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的应变，</w:t>
      </w:r>
      <w:r w:rsidR="00AA1CF3">
        <w:rPr>
          <w:rFonts w:hint="eastAsia"/>
        </w:rPr>
        <w:t>应变片的阻值为</w:t>
      </w:r>
      <w:r w:rsidR="00AA1CF3">
        <w:rPr>
          <w:rFonts w:hint="eastAsia"/>
        </w:rPr>
        <w:t>120</w:t>
      </w:r>
      <w:r w:rsidR="00AA1CF3">
        <w:rPr>
          <w:rFonts w:hint="eastAsia"/>
        </w:rPr>
        <w:t>Ω</w:t>
      </w:r>
      <w:r w:rsidR="000E06DE">
        <w:rPr>
          <w:rFonts w:hint="eastAsia"/>
        </w:rPr>
        <w:t>，</w:t>
      </w:r>
      <w:r w:rsidR="00C810C2">
        <w:rPr>
          <w:rFonts w:hint="eastAsia"/>
        </w:rPr>
        <w:t>层合板的正反两面的</w:t>
      </w:r>
      <w:r w:rsidR="00812E0C">
        <w:rPr>
          <w:rFonts w:hint="eastAsia"/>
        </w:rPr>
        <w:t>应变片的布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812E0C">
        <w:rPr>
          <w:rFonts w:hint="eastAsia"/>
        </w:rPr>
        <w:t>图</w:t>
      </w:r>
      <w:r w:rsidR="00812E0C">
        <w:rPr>
          <w:rFonts w:hint="eastAsia"/>
        </w:rPr>
        <w:t>3.4</w:t>
      </w:r>
      <w:r w:rsidR="00812E0C">
        <w:fldChar w:fldCharType="end"/>
      </w:r>
      <w:r w:rsidR="00812E0C">
        <w:t>所示</w:t>
      </w:r>
      <w:r w:rsidR="00812E0C">
        <w:rPr>
          <w:rFonts w:hint="eastAsia"/>
        </w:rPr>
        <w:t>。</w:t>
      </w:r>
      <w:r w:rsidR="00424E6A">
        <w:rPr>
          <w:rFonts w:hint="eastAsia"/>
        </w:rPr>
        <w:t>在电测法方面，</w:t>
      </w:r>
      <w:r w:rsidR="00D71C17">
        <w:rPr>
          <w:rFonts w:hint="eastAsia"/>
        </w:rPr>
        <w:t>使用</w:t>
      </w:r>
      <w:r w:rsidR="00D71C17">
        <w:rPr>
          <w:rFonts w:hint="eastAsia"/>
        </w:rPr>
        <w:t>DIC</w:t>
      </w:r>
      <w:r w:rsidR="00D71C17">
        <w:rPr>
          <w:rFonts w:hint="eastAsia"/>
        </w:rPr>
        <w:t>设备</w:t>
      </w:r>
      <w:r w:rsidR="0022435B">
        <w:rPr>
          <w:rFonts w:hint="eastAsia"/>
        </w:rPr>
        <w:t>对拉伸过程中的应变进行测量，</w:t>
      </w:r>
      <w:r w:rsidR="0048413C">
        <w:rPr>
          <w:rFonts w:hint="eastAsia"/>
        </w:rPr>
        <w:t>如</w:t>
      </w:r>
      <w:r w:rsidR="0048413C">
        <w:fldChar w:fldCharType="begin"/>
      </w:r>
      <w:r w:rsidR="0048413C">
        <w:instrText xml:space="preserve"> </w:instrText>
      </w:r>
      <w:r w:rsidR="0048413C">
        <w:rPr>
          <w:rFonts w:hint="eastAsia"/>
        </w:rPr>
        <w:instrText>REF _Ref510787061 \r \h</w:instrText>
      </w:r>
      <w:r w:rsidR="0048413C">
        <w:instrText xml:space="preserve"> </w:instrText>
      </w:r>
      <w:r w:rsidR="0048413C">
        <w:fldChar w:fldCharType="separate"/>
      </w:r>
      <w:r w:rsidR="0048413C">
        <w:rPr>
          <w:rFonts w:hint="eastAsia"/>
        </w:rPr>
        <w:t>图</w:t>
      </w:r>
      <w:r w:rsidR="0048413C">
        <w:rPr>
          <w:rFonts w:hint="eastAsia"/>
        </w:rPr>
        <w:t>3.2</w:t>
      </w:r>
      <w:r w:rsidR="0048413C">
        <w:fldChar w:fldCharType="end"/>
      </w:r>
      <w:r w:rsidR="0048413C">
        <w:t>所示</w:t>
      </w:r>
      <w:r w:rsidR="0048413C">
        <w:rPr>
          <w:rFonts w:hint="eastAsia"/>
        </w:rPr>
        <w:t>，我们对层合板进行散斑处理，并且</w:t>
      </w:r>
      <w:r w:rsidR="0064619D">
        <w:rPr>
          <w:rFonts w:hint="eastAsia"/>
        </w:rPr>
        <w:t>使用配套的软件</w:t>
      </w:r>
      <w:r w:rsidR="0064619D">
        <w:rPr>
          <w:rFonts w:hint="eastAsia"/>
        </w:rPr>
        <w:lastRenderedPageBreak/>
        <w:t>系统对</w:t>
      </w:r>
      <w:r w:rsidR="003162B7">
        <w:rPr>
          <w:rFonts w:hint="eastAsia"/>
        </w:rPr>
        <w:t>拍摄的图片进行分析，最终可以得到层合板在拉伸过程中的应变分布云图。</w:t>
      </w:r>
    </w:p>
    <w:p w14:paraId="48208FA8" w14:textId="2ADF884F" w:rsidR="00536557" w:rsidRDefault="00274177" w:rsidP="006A259A">
      <w:pPr>
        <w:ind w:firstLine="480"/>
      </w:pPr>
      <w:r>
        <w:t>拉伸实验系统如</w:t>
      </w:r>
      <w:r>
        <w:fldChar w:fldCharType="begin"/>
      </w:r>
      <w:r>
        <w:instrText xml:space="preserve"> REF _Ref510788269 \r \h </w:instrText>
      </w:r>
      <w:r>
        <w:fldChar w:fldCharType="separate"/>
      </w:r>
      <w:r>
        <w:rPr>
          <w:rFonts w:hint="eastAsia"/>
        </w:rPr>
        <w:t>图</w:t>
      </w:r>
      <w:r>
        <w:rPr>
          <w:rFonts w:hint="eastAsia"/>
        </w:rPr>
        <w:t>3.3</w:t>
      </w:r>
      <w:r>
        <w:fldChar w:fldCharType="end"/>
      </w:r>
      <w:r w:rsidR="00D957D2">
        <w:t>所示</w:t>
      </w:r>
      <w:r w:rsidR="00D957D2">
        <w:rPr>
          <w:rFonts w:hint="eastAsia"/>
        </w:rPr>
        <w:t>，</w:t>
      </w:r>
      <w:r w:rsidR="00F30A3C">
        <w:rPr>
          <w:rFonts w:hint="eastAsia"/>
        </w:rPr>
        <w:t>试验机拉伸加载的速度设置为每分钟</w:t>
      </w:r>
      <w:r w:rsidR="00F30A3C">
        <w:rPr>
          <w:rFonts w:hint="eastAsia"/>
        </w:rPr>
        <w:t>0.4mm</w:t>
      </w:r>
      <w:r w:rsidR="00F30A3C">
        <w:rPr>
          <w:rFonts w:hint="eastAsia"/>
        </w:rPr>
        <w:t>。</w:t>
      </w:r>
      <w:r w:rsidR="004D20E7">
        <w:rPr>
          <w:rFonts w:hint="eastAsia"/>
        </w:rPr>
        <w:t>应变仪测试的频率为</w:t>
      </w:r>
      <w:r w:rsidR="004D20E7">
        <w:rPr>
          <w:rFonts w:hint="eastAsia"/>
        </w:rPr>
        <w:t>2</w:t>
      </w:r>
      <w:r w:rsidR="00F978DC">
        <w:rPr>
          <w:rFonts w:hint="eastAsia"/>
        </w:rPr>
        <w:t>秒</w:t>
      </w:r>
      <w:r w:rsidR="004D20E7">
        <w:rPr>
          <w:rFonts w:hint="eastAsia"/>
        </w:rPr>
        <w:t>/</w:t>
      </w:r>
      <w:r w:rsidR="004D20E7">
        <w:rPr>
          <w:rFonts w:hint="eastAsia"/>
        </w:rPr>
        <w:t>次；</w:t>
      </w:r>
      <w:r w:rsidR="00610DFC">
        <w:rPr>
          <w:rFonts w:hint="eastAsia"/>
        </w:rPr>
        <w:t>试验机由</w:t>
      </w:r>
      <w:r w:rsidR="00610DFC">
        <w:rPr>
          <w:rFonts w:hint="eastAsia"/>
        </w:rPr>
        <w:t>0N</w:t>
      </w:r>
      <w:r w:rsidR="00610DFC">
        <w:rPr>
          <w:rFonts w:hint="eastAsia"/>
        </w:rPr>
        <w:t>载荷开始加载，直至层合板</w:t>
      </w:r>
      <w:r w:rsidR="009039F8">
        <w:rPr>
          <w:rFonts w:hint="eastAsia"/>
        </w:rPr>
        <w:t>彻底的失效，由试验机可以得到</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6FCF15A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5091C8E" w:rsidR="00825C44" w:rsidRPr="00247FB2" w:rsidRDefault="00825C44" w:rsidP="00F93481">
      <w:pPr>
        <w:pStyle w:val="6"/>
        <w:ind w:firstLine="482"/>
        <w:jc w:val="center"/>
      </w:pPr>
      <w:bookmarkStart w:id="322" w:name="_Ref510788269"/>
      <w:r w:rsidRPr="00247FB2">
        <w:t>大开孔层合板拉伸实验系统</w:t>
      </w:r>
      <w:bookmarkEnd w:id="322"/>
    </w:p>
    <w:p w14:paraId="497C9E3A" w14:textId="77777777" w:rsidR="00035280" w:rsidRDefault="00035280" w:rsidP="00035280">
      <w:pPr>
        <w:spacing w:line="240" w:lineRule="auto"/>
        <w:ind w:firstLine="480"/>
      </w:pPr>
    </w:p>
    <w:p w14:paraId="4CCEFA93" w14:textId="1645AAE2" w:rsidR="00035280" w:rsidRDefault="00035280" w:rsidP="00035280">
      <w:pPr>
        <w:spacing w:line="240" w:lineRule="auto"/>
        <w:ind w:firstLine="480"/>
        <w:jc w:val="center"/>
      </w:pPr>
      <w:r w:rsidRPr="00035280">
        <w:rPr>
          <w:noProof/>
        </w:rPr>
        <w:drawing>
          <wp:inline distT="0" distB="0" distL="0" distR="0" wp14:anchorId="09B957C7" wp14:editId="767F4F08">
            <wp:extent cx="1739225" cy="2397310"/>
            <wp:effectExtent l="0" t="0" r="0" b="3175"/>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7"/>
                    <a:stretch>
                      <a:fillRect/>
                    </a:stretch>
                  </pic:blipFill>
                  <pic:spPr>
                    <a:xfrm>
                      <a:off x="0" y="0"/>
                      <a:ext cx="1739225" cy="2397310"/>
                    </a:xfrm>
                    <a:prstGeom prst="rect">
                      <a:avLst/>
                    </a:prstGeom>
                  </pic:spPr>
                </pic:pic>
              </a:graphicData>
            </a:graphic>
          </wp:inline>
        </w:drawing>
      </w:r>
    </w:p>
    <w:p w14:paraId="487E14B6" w14:textId="70B5A161" w:rsidR="00035280" w:rsidRDefault="00907343" w:rsidP="00EE41CD">
      <w:pPr>
        <w:pStyle w:val="6"/>
        <w:ind w:firstLine="482"/>
        <w:jc w:val="center"/>
      </w:pPr>
      <w:bookmarkStart w:id="323" w:name="_Ref510787472"/>
      <w:r>
        <w:t>测试层合板的应变片分布</w:t>
      </w:r>
      <w:bookmarkEnd w:id="323"/>
    </w:p>
    <w:p w14:paraId="2E40C167" w14:textId="46977E0C" w:rsidR="00416A81" w:rsidRPr="00247FB2" w:rsidRDefault="00867117" w:rsidP="00416A81">
      <w:pPr>
        <w:pStyle w:val="2"/>
        <w:rPr>
          <w:color w:val="000000" w:themeColor="text1"/>
        </w:rPr>
      </w:pPr>
      <w:bookmarkStart w:id="324" w:name="_Toc510446959"/>
      <w:r w:rsidRPr="00247FB2">
        <w:rPr>
          <w:rFonts w:hint="eastAsia"/>
          <w:color w:val="000000" w:themeColor="text1"/>
        </w:rPr>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4"/>
    </w:p>
    <w:p w14:paraId="73871A61" w14:textId="0CBC71F0" w:rsidR="00052653" w:rsidRPr="00247FB2" w:rsidRDefault="00052653" w:rsidP="004C00DA">
      <w:pPr>
        <w:pStyle w:val="3"/>
      </w:pPr>
      <w:bookmarkStart w:id="325" w:name="_Toc510446960"/>
      <w:r w:rsidRPr="00247FB2">
        <w:t>破坏载荷分析</w:t>
      </w:r>
      <w:bookmarkEnd w:id="325"/>
    </w:p>
    <w:p w14:paraId="45EF3EFE" w14:textId="36124BBD" w:rsidR="00416A81" w:rsidRDefault="00766CD7" w:rsidP="002A03AF">
      <w:pPr>
        <w:ind w:firstLine="480"/>
      </w:pPr>
      <w:r>
        <w:rPr>
          <w:rFonts w:hint="eastAsia"/>
        </w:rPr>
        <w:t>通过试验机可以得到</w:t>
      </w:r>
      <w:r w:rsidR="001E7C4D">
        <w:rPr>
          <w:rFonts w:hint="eastAsia"/>
        </w:rPr>
        <w:t>拉伸过程中的</w:t>
      </w:r>
      <w:r w:rsidR="00774499">
        <w:rPr>
          <w:rFonts w:hint="eastAsia"/>
        </w:rPr>
        <w:t>位移</w:t>
      </w:r>
      <w:r w:rsidR="001E7C4D">
        <w:rPr>
          <w:rFonts w:hint="eastAsia"/>
        </w:rPr>
        <w:t>载荷曲线</w:t>
      </w:r>
      <w:r>
        <w:rPr>
          <w:rFonts w:hint="eastAsia"/>
        </w:rPr>
        <w:t>，</w:t>
      </w:r>
      <w:r w:rsidR="00CC00BA">
        <w:rPr>
          <w:rFonts w:hint="eastAsia"/>
        </w:rPr>
        <w:t>三种孔径的各铺层大开孔层合</w:t>
      </w:r>
      <w:r w:rsidR="00CC00BA">
        <w:rPr>
          <w:rFonts w:hint="eastAsia"/>
        </w:rPr>
        <w:lastRenderedPageBreak/>
        <w:t>板的位移载荷曲线如</w:t>
      </w:r>
      <w:r w:rsidR="00CC00BA">
        <w:fldChar w:fldCharType="begin"/>
      </w:r>
      <w:r w:rsidR="00CC00BA">
        <w:instrText xml:space="preserve"> </w:instrText>
      </w:r>
      <w:r w:rsidR="00CC00BA">
        <w:rPr>
          <w:rFonts w:hint="eastAsia"/>
        </w:rPr>
        <w:instrText>REF _Ref510789489 \r \h</w:instrText>
      </w:r>
      <w:r w:rsidR="00CC00BA">
        <w:instrText xml:space="preserve"> </w:instrText>
      </w:r>
      <w:r w:rsidR="00CC00BA">
        <w:fldChar w:fldCharType="separate"/>
      </w:r>
      <w:r w:rsidR="00CC00BA">
        <w:rPr>
          <w:rFonts w:hint="eastAsia"/>
        </w:rPr>
        <w:t>图</w:t>
      </w:r>
      <w:r w:rsidR="00CC00BA">
        <w:rPr>
          <w:rFonts w:hint="eastAsia"/>
        </w:rPr>
        <w:t>3.5</w:t>
      </w:r>
      <w:r w:rsidR="00CC00BA">
        <w:fldChar w:fldCharType="end"/>
      </w:r>
      <w:r w:rsidR="00CC00BA">
        <w:t>所示</w:t>
      </w:r>
      <w:r w:rsidR="00CC00BA">
        <w:rPr>
          <w:rFonts w:hint="eastAsia"/>
        </w:rPr>
        <w:t>，</w:t>
      </w:r>
      <w:r w:rsidR="00910157">
        <w:rPr>
          <w:rFonts w:hint="eastAsia"/>
        </w:rPr>
        <w:t>由图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4A1EDE">
        <w:rPr>
          <w:rFonts w:hint="eastAsia"/>
        </w:rPr>
        <w:t>层合板在单向拉伸在拉伸载荷下</w:t>
      </w:r>
      <w:r w:rsidR="00586858">
        <w:rPr>
          <w:rFonts w:hint="eastAsia"/>
        </w:rPr>
        <w:t>的失效过程</w:t>
      </w:r>
      <w:r w:rsidR="005F0A42">
        <w:rPr>
          <w:rFonts w:hint="eastAsia"/>
        </w:rPr>
        <w:t>属于</w:t>
      </w:r>
      <w:r w:rsidR="00586858">
        <w:rPr>
          <w:rFonts w:hint="eastAsia"/>
        </w:rPr>
        <w:t>脆性断裂</w:t>
      </w:r>
      <w:r w:rsidR="004A1EDE">
        <w:rPr>
          <w:rFonts w:hint="eastAsia"/>
        </w:rPr>
        <w:t>，根据这些曲线，可以得到层合板的极限载荷，三种孔径的不同铺层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9B133A">
        <w:rPr>
          <w:rFonts w:hint="eastAsia"/>
        </w:rPr>
        <w:t>图</w:t>
      </w:r>
      <w:r w:rsidR="009B133A">
        <w:rPr>
          <w:rFonts w:hint="eastAsia"/>
        </w:rPr>
        <w:t>3.6</w:t>
      </w:r>
      <w:r w:rsidR="009B133A">
        <w:fldChar w:fldCharType="end"/>
      </w:r>
      <w:r w:rsidR="00183B60">
        <w:t>所示</w:t>
      </w:r>
      <w:r w:rsidR="00183B60">
        <w:rPr>
          <w:rFonts w:hint="eastAsia"/>
        </w:rPr>
        <w:t>。</w:t>
      </w:r>
    </w:p>
    <w:p w14:paraId="3A98313B" w14:textId="77777777" w:rsidR="00737506" w:rsidRDefault="00737506" w:rsidP="00675565">
      <w:pPr>
        <w:spacing w:line="240" w:lineRule="auto"/>
        <w:ind w:firstLineChars="0" w:firstLine="0"/>
      </w:pP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0D07E750">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Default="000C045B" w:rsidP="002044F4">
      <w:pPr>
        <w:spacing w:line="240" w:lineRule="auto"/>
        <w:ind w:firstLineChars="1500" w:firstLine="3600"/>
        <w:jc w:val="left"/>
      </w:pPr>
      <w:r>
        <w:rPr>
          <w:rFonts w:hint="eastAsia"/>
        </w:rPr>
        <w:t>(</w:t>
      </w:r>
      <w:r>
        <w:t>a</w:t>
      </w:r>
      <w:r>
        <w:rPr>
          <w:rFonts w:hint="eastAsia"/>
        </w:rPr>
        <w:t>)</w:t>
      </w:r>
      <w:r>
        <w:t xml:space="preserve"> </w:t>
      </w:r>
      <w:r w:rsidR="00DE26E3">
        <w:rPr>
          <w:rFonts w:hint="eastAsia"/>
        </w:rPr>
        <w:t>孔径</w:t>
      </w:r>
      <w:r w:rsidR="00DE26E3">
        <w:rPr>
          <w:rFonts w:hint="eastAsia"/>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03418FDA">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053862FC">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Default="00121985" w:rsidP="00121985">
      <w:pPr>
        <w:spacing w:line="240" w:lineRule="auto"/>
        <w:ind w:firstLineChars="550" w:firstLine="1320"/>
      </w:pPr>
      <w:r>
        <w:rPr>
          <w:rFonts w:hint="eastAsia"/>
        </w:rPr>
        <w:t>(</w:t>
      </w:r>
      <w:r>
        <w:t>b</w:t>
      </w:r>
      <w:r>
        <w:rPr>
          <w:rFonts w:hint="eastAsia"/>
        </w:rPr>
        <w:t>)</w:t>
      </w:r>
      <w:r>
        <w:t xml:space="preserve"> </w:t>
      </w:r>
      <w:r w:rsidR="00C74162">
        <w:rPr>
          <w:rFonts w:hint="eastAsia"/>
        </w:rPr>
        <w:t>孔径</w:t>
      </w:r>
      <w:r>
        <w:rPr>
          <w:rFonts w:hint="eastAsia"/>
        </w:rPr>
        <w:t>8</w:t>
      </w:r>
      <w:r w:rsidR="00C74162">
        <w:rPr>
          <w:rFonts w:hint="eastAsia"/>
        </w:rPr>
        <w:t>0mm</w:t>
      </w:r>
      <w:r w:rsidR="000C045B">
        <w:t xml:space="preserve">              </w:t>
      </w:r>
      <w:r w:rsidR="007F1CEC">
        <w:t xml:space="preserve">   </w:t>
      </w:r>
      <w:r w:rsidR="000C045B">
        <w:t xml:space="preserve">     </w:t>
      </w:r>
      <w:r w:rsidR="000C045B">
        <w:rPr>
          <w:rFonts w:hint="eastAsia"/>
        </w:rPr>
        <w:t>(</w:t>
      </w:r>
      <w:r w:rsidR="004F4C7F">
        <w:t>c</w:t>
      </w:r>
      <w:r w:rsidR="000C045B">
        <w:rPr>
          <w:rFonts w:hint="eastAsia"/>
        </w:rPr>
        <w:t>)</w:t>
      </w:r>
      <w:r>
        <w:t xml:space="preserve"> </w:t>
      </w:r>
      <w:r w:rsidR="000C045B">
        <w:rPr>
          <w:rFonts w:hint="eastAsia"/>
        </w:rPr>
        <w:t>孔径</w:t>
      </w:r>
      <w:r>
        <w:rPr>
          <w:rFonts w:hint="eastAsia"/>
        </w:rPr>
        <w:t>10</w:t>
      </w:r>
      <w:r w:rsidR="000C045B">
        <w:rPr>
          <w:rFonts w:hint="eastAsia"/>
        </w:rPr>
        <w:t>0mm</w:t>
      </w:r>
    </w:p>
    <w:p w14:paraId="7F80CBEE" w14:textId="786B90A9" w:rsidR="00A56B90" w:rsidRDefault="00EB3C83" w:rsidP="00A56B90">
      <w:pPr>
        <w:pStyle w:val="6"/>
        <w:ind w:firstLine="482"/>
        <w:jc w:val="center"/>
      </w:pPr>
      <w:bookmarkStart w:id="326" w:name="_Ref510789489"/>
      <w:bookmarkStart w:id="327" w:name="OLE_LINK245"/>
      <w:r>
        <w:t>三种</w:t>
      </w:r>
      <w:r w:rsidR="00520BFB">
        <w:t>孔径</w:t>
      </w:r>
      <w:r w:rsidR="00D53AD0">
        <w:t>的</w:t>
      </w:r>
      <w:r>
        <w:t>各铺层</w:t>
      </w:r>
      <w:r w:rsidR="00520BFB">
        <w:t>大开孔层合板的位移载荷曲线</w:t>
      </w:r>
      <w:bookmarkEnd w:id="326"/>
    </w:p>
    <w:bookmarkEnd w:id="327"/>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1F9E26FD" w14:textId="77777777" w:rsidR="00737506" w:rsidRDefault="00737506" w:rsidP="002A03AF">
      <w:pPr>
        <w:ind w:firstLine="480"/>
      </w:pPr>
    </w:p>
    <w:p w14:paraId="114A76EE" w14:textId="77777777" w:rsidR="00737506" w:rsidRDefault="00737506" w:rsidP="002A03AF">
      <w:pPr>
        <w:ind w:firstLine="480"/>
      </w:pPr>
    </w:p>
    <w:p w14:paraId="70C132B8" w14:textId="77777777" w:rsidR="00737506" w:rsidRDefault="00737506" w:rsidP="004A1EDE">
      <w:pPr>
        <w:spacing w:line="240" w:lineRule="auto"/>
        <w:ind w:firstLine="48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5F3A0748">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28" w:name="_Ref510791031"/>
      <w:bookmarkStart w:id="329" w:name="OLE_LINK246"/>
      <w:r>
        <w:t>三种孔径的各铺层大开孔层合板的</w:t>
      </w:r>
      <w:r w:rsidR="00E475A1">
        <w:t>极限载荷</w:t>
      </w:r>
      <w:bookmarkEnd w:id="328"/>
    </w:p>
    <w:bookmarkEnd w:id="329"/>
    <w:p w14:paraId="7DB77C1E" w14:textId="7E16E488" w:rsidR="00BD0CD2" w:rsidRDefault="00F5305E" w:rsidP="00E15389">
      <w:pPr>
        <w:ind w:firstLineChars="0" w:firstLine="420"/>
        <w:jc w:val="left"/>
      </w:pPr>
      <w:r>
        <w:rPr>
          <w:rFonts w:hint="eastAsia"/>
        </w:rPr>
        <w:t>通过</w:t>
      </w:r>
      <w:r>
        <w:fldChar w:fldCharType="begin"/>
      </w:r>
      <w:r>
        <w:instrText xml:space="preserve"> </w:instrText>
      </w:r>
      <w:r>
        <w:rPr>
          <w:rFonts w:hint="eastAsia"/>
        </w:rPr>
        <w:instrText>REF _Ref510791031 \r \h</w:instrText>
      </w:r>
      <w:r>
        <w:instrText xml:space="preserve"> </w:instrText>
      </w:r>
      <w:r>
        <w:fldChar w:fldCharType="separate"/>
      </w:r>
      <w:r>
        <w:rPr>
          <w:rFonts w:hint="eastAsia"/>
        </w:rPr>
        <w:t>图</w:t>
      </w:r>
      <w:r>
        <w:rPr>
          <w:rFonts w:hint="eastAsia"/>
        </w:rPr>
        <w:t>3.6</w:t>
      </w:r>
      <w:r>
        <w:fldChar w:fldCharType="end"/>
      </w:r>
      <w:r>
        <w:t>中的极限载荷值可以看出</w:t>
      </w:r>
      <w:r>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sidR="00A3586D">
        <w:rPr>
          <w:rFonts w:hint="eastAsia"/>
        </w:rPr>
        <w:t>铺层</w:t>
      </w:r>
      <w:r w:rsidR="000F5288">
        <w:rPr>
          <w:rFonts w:hint="eastAsia"/>
        </w:rPr>
        <w:t>。</w:t>
      </w:r>
      <w:r w:rsidR="00A3586D">
        <w:rPr>
          <w:rFonts w:hint="eastAsia"/>
        </w:rPr>
        <w:t>可以总结出，</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1F4C4A">
        <w:rPr>
          <w:rFonts w:hint="eastAsia"/>
        </w:rPr>
        <w:t>，也就是说纤维</w:t>
      </w:r>
      <w:r w:rsidR="004F4C60">
        <w:rPr>
          <w:rFonts w:hint="eastAsia"/>
        </w:rPr>
        <w:t>在</w:t>
      </w:r>
      <w:r w:rsidR="004B4AC5">
        <w:rPr>
          <w:rFonts w:hint="eastAsia"/>
        </w:rPr>
        <w:t>复合材料中</w:t>
      </w:r>
      <w:r w:rsidR="004F4C60">
        <w:rPr>
          <w:rFonts w:hint="eastAsia"/>
        </w:rPr>
        <w:t>将</w:t>
      </w:r>
      <w:r w:rsidR="004B4AC5">
        <w:rPr>
          <w:rFonts w:hint="eastAsia"/>
        </w:rPr>
        <w:t>承受</w:t>
      </w:r>
      <w:r w:rsidR="004F4C60">
        <w:rPr>
          <w:rFonts w:hint="eastAsia"/>
        </w:rPr>
        <w:t>大部分</w:t>
      </w:r>
      <w:r w:rsidR="004B4AC5">
        <w:rPr>
          <w:rFonts w:hint="eastAsia"/>
        </w:rPr>
        <w:t>载荷</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30" w:name="_Toc510446961"/>
      <w:r w:rsidRPr="00247FB2">
        <w:t>DIC</w:t>
      </w:r>
      <w:r w:rsidRPr="00247FB2">
        <w:t>结果</w:t>
      </w:r>
      <w:r w:rsidR="004C00DA" w:rsidRPr="00247FB2">
        <w:t>分析</w:t>
      </w:r>
      <w:bookmarkEnd w:id="330"/>
    </w:p>
    <w:p w14:paraId="7905C517" w14:textId="4800BE89" w:rsidR="002A42A8" w:rsidRDefault="00D43A2F" w:rsidP="000B0823">
      <w:pPr>
        <w:ind w:firstLine="480"/>
      </w:pPr>
      <w:r>
        <w:rPr>
          <w:rFonts w:hint="eastAsia"/>
        </w:rPr>
        <w:t>为了得到</w:t>
      </w:r>
      <w:r w:rsidR="003D1F76">
        <w:rPr>
          <w:rFonts w:hint="eastAsia"/>
        </w:rPr>
        <w:t>大开孔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0023B9">
        <w:t>设备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221263">
        <w:rPr>
          <w:rFonts w:hint="eastAsia"/>
        </w:rPr>
        <w:t>图</w:t>
      </w:r>
      <w:r w:rsidR="00221263">
        <w:rPr>
          <w:rFonts w:hint="eastAsia"/>
        </w:rPr>
        <w:t>3.7</w:t>
      </w:r>
      <w:r w:rsidR="00221263">
        <w:fldChar w:fldCharType="end"/>
      </w:r>
      <w:r w:rsidR="00221263">
        <w:t>展示了分别使用</w:t>
      </w:r>
      <w:r w:rsidR="00221263">
        <w:rPr>
          <w:rFonts w:hint="eastAsia"/>
        </w:rPr>
        <w:t>应变仪测试，</w:t>
      </w:r>
      <w:r w:rsidR="00221263">
        <w:rPr>
          <w:rFonts w:hint="eastAsia"/>
        </w:rPr>
        <w:t>DIC</w:t>
      </w:r>
      <w:r w:rsidR="00221263">
        <w:rPr>
          <w:rFonts w:hint="eastAsia"/>
        </w:rPr>
        <w:t>测试以及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CF2A81">
        <w:rPr>
          <w:rFonts w:hint="eastAsia"/>
        </w:rPr>
        <w:t>图</w:t>
      </w:r>
      <w:r w:rsidR="00CF2A81">
        <w:rPr>
          <w:rFonts w:hint="eastAsia"/>
        </w:rPr>
        <w:t>3.4</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50364CA8">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3E7E7B07" w:rsidR="00406064" w:rsidRDefault="00A77995" w:rsidP="00406064">
      <w:pPr>
        <w:pStyle w:val="6"/>
        <w:ind w:firstLine="482"/>
        <w:jc w:val="center"/>
      </w:pPr>
      <w:bookmarkStart w:id="331" w:name="_Ref510795871"/>
      <w:bookmarkStart w:id="332" w:name="OLE_LINK299"/>
      <w:bookmarkStart w:id="333" w:name="OLE_LINK300"/>
      <w:r>
        <w:rPr>
          <w:rFonts w:hint="eastAsia"/>
        </w:rPr>
        <w:t>应变仪测试，</w:t>
      </w:r>
      <w:r>
        <w:rPr>
          <w:rFonts w:hint="eastAsia"/>
        </w:rPr>
        <w:t>DIC</w:t>
      </w:r>
      <w:r>
        <w:rPr>
          <w:rFonts w:hint="eastAsia"/>
        </w:rPr>
        <w:t>测试以及模拟得到的应变对比</w:t>
      </w:r>
      <w:bookmarkEnd w:id="331"/>
    </w:p>
    <w:bookmarkEnd w:id="332"/>
    <w:bookmarkEnd w:id="333"/>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10D6F820">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5FF89731">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4"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728D48F1">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5"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07775A5C" w:rsidR="00EA51C6" w:rsidRDefault="008C17B6" w:rsidP="006A2BE5">
      <w:pPr>
        <w:spacing w:line="240" w:lineRule="auto"/>
        <w:ind w:firstLineChars="0" w:firstLine="0"/>
        <w:jc w:val="center"/>
      </w:pPr>
      <w:bookmarkStart w:id="334" w:name="OLE_LINK247"/>
      <w:bookmarkStart w:id="335" w:name="OLE_LINK298"/>
      <w:r>
        <w:t xml:space="preserve"> </w:t>
      </w:r>
      <w:bookmarkStart w:id="336" w:name="OLE_LINK303"/>
      <w:bookmarkStart w:id="337" w:name="OLE_LINK304"/>
      <w:r w:rsidR="00D109B7">
        <w:rPr>
          <w:rFonts w:hint="eastAsia"/>
        </w:rPr>
        <w:t>[</w:t>
      </w:r>
      <w:r w:rsidR="00D109B7">
        <w:t>0</w:t>
      </w:r>
      <w:r w:rsidR="00D109B7">
        <w:rPr>
          <w:rFonts w:hint="eastAsia"/>
        </w:rPr>
        <w:t>]</w:t>
      </w:r>
      <w:r w:rsidR="00D109B7" w:rsidRPr="00D109B7">
        <w:rPr>
          <w:vertAlign w:val="subscript"/>
        </w:rPr>
        <w:t>8</w:t>
      </w:r>
      <w:bookmarkEnd w:id="334"/>
      <w:r w:rsidR="00D109B7">
        <w:rPr>
          <w:vertAlign w:val="subscript"/>
        </w:rPr>
        <w:t xml:space="preserve">         </w:t>
      </w:r>
      <w:r w:rsidR="00373BF8">
        <w:rPr>
          <w:vertAlign w:val="subscript"/>
        </w:rPr>
        <w:t xml:space="preserve">                              </w:t>
      </w:r>
      <w:r w:rsidR="00D109B7">
        <w:rPr>
          <w:vertAlign w:val="subscript"/>
        </w:rPr>
        <w:t xml:space="preserve"> </w:t>
      </w:r>
      <w:r w:rsidR="00D109B7">
        <w:rPr>
          <w:rFonts w:hint="eastAsia"/>
        </w:rPr>
        <w:t>[</w:t>
      </w:r>
      <w:r w:rsidR="00D109B7">
        <w:t>0</w:t>
      </w:r>
      <w:r w:rsidR="00373BF8">
        <w:t>/90</w:t>
      </w:r>
      <w:r w:rsidR="00D109B7">
        <w:rPr>
          <w:rFonts w:hint="eastAsia"/>
        </w:rPr>
        <w:t>]</w:t>
      </w:r>
      <w:r w:rsidR="00987A6E">
        <w:rPr>
          <w:vertAlign w:val="subscript"/>
        </w:rPr>
        <w:t>2S</w:t>
      </w:r>
    </w:p>
    <w:bookmarkEnd w:id="335"/>
    <w:bookmarkEnd w:id="336"/>
    <w:bookmarkEnd w:id="337"/>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7E02B8F4">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6"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48CB0B2">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3BF4C791" w:rsidR="00EC2AF9" w:rsidRDefault="003E3F29" w:rsidP="00EC2AF9">
      <w:pPr>
        <w:spacing w:line="240" w:lineRule="auto"/>
        <w:ind w:firstLineChars="0" w:firstLine="0"/>
        <w:jc w:val="center"/>
      </w:pPr>
      <w:r>
        <w:t xml:space="preserve">    </w:t>
      </w:r>
      <w:bookmarkStart w:id="338" w:name="OLE_LINK305"/>
      <w:bookmarkStart w:id="339" w:name="OLE_LINK306"/>
      <w:r>
        <w:t xml:space="preserve"> </w:t>
      </w:r>
      <w:r w:rsidR="00EC2AF9">
        <w:rPr>
          <w:rFonts w:hint="eastAsia"/>
        </w:rPr>
        <w:t>[</w:t>
      </w:r>
      <w:r w:rsidR="00EC2AF9">
        <w:t>±45</w:t>
      </w:r>
      <w:r w:rsidR="00EC2AF9">
        <w:rPr>
          <w:rFonts w:hint="eastAsia"/>
        </w:rPr>
        <w:t>]</w:t>
      </w:r>
      <w:r w:rsidR="00987A6E">
        <w:rPr>
          <w:vertAlign w:val="subscript"/>
        </w:rPr>
        <w:t>2S</w:t>
      </w:r>
      <w:r w:rsidR="00EC2AF9">
        <w:rPr>
          <w:vertAlign w:val="subscript"/>
        </w:rPr>
        <w:t xml:space="preserve">                     </w:t>
      </w:r>
      <w:r>
        <w:rPr>
          <w:vertAlign w:val="subscript"/>
        </w:rPr>
        <w:t xml:space="preserve">       </w:t>
      </w:r>
      <w:r w:rsidR="00EC2AF9">
        <w:rPr>
          <w:vertAlign w:val="subscript"/>
        </w:rPr>
        <w:t xml:space="preserve">       </w:t>
      </w:r>
      <w:r w:rsidR="00EC2AF9">
        <w:rPr>
          <w:rFonts w:hint="eastAsia"/>
        </w:rPr>
        <w:t>[</w:t>
      </w:r>
      <w:r w:rsidR="00EC2AF9">
        <w:t>0/90</w:t>
      </w:r>
      <w:r w:rsidR="000D0E92">
        <w:rPr>
          <w:rFonts w:hint="eastAsia"/>
        </w:rPr>
        <w:t>/</w:t>
      </w:r>
      <w:r w:rsidR="000D0E92">
        <w:rPr>
          <w:rFonts w:hint="eastAsia"/>
        </w:rPr>
        <w:t>±</w:t>
      </w:r>
      <w:r w:rsidR="000D0E92">
        <w:rPr>
          <w:rFonts w:hint="eastAsia"/>
        </w:rPr>
        <w:t>45</w:t>
      </w:r>
      <w:r w:rsidR="00EC2AF9">
        <w:rPr>
          <w:rFonts w:hint="eastAsia"/>
        </w:rPr>
        <w:t>]</w:t>
      </w:r>
      <w:r w:rsidR="000D0E92">
        <w:rPr>
          <w:vertAlign w:val="subscript"/>
        </w:rPr>
        <w:t>S</w:t>
      </w:r>
    </w:p>
    <w:p w14:paraId="78EA103D" w14:textId="3A049756" w:rsidR="00B606FD" w:rsidRDefault="00533C8D" w:rsidP="00B606FD">
      <w:pPr>
        <w:pStyle w:val="6"/>
        <w:ind w:firstLine="482"/>
        <w:jc w:val="center"/>
      </w:pPr>
      <w:bookmarkStart w:id="340" w:name="_Ref510796791"/>
      <w:bookmarkStart w:id="341" w:name="OLE_LINK301"/>
      <w:bookmarkStart w:id="342" w:name="OLE_LINK302"/>
      <w:bookmarkEnd w:id="338"/>
      <w:bookmarkEnd w:id="339"/>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40"/>
      <w:bookmarkEnd w:id="341"/>
    </w:p>
    <w:bookmarkEnd w:id="342"/>
    <w:p w14:paraId="6AA1E2F6" w14:textId="038A429D" w:rsidR="00EA51C6" w:rsidRDefault="00426AE9" w:rsidP="00533C8D">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Pr>
          <w:rFonts w:hint="eastAsia"/>
        </w:rPr>
        <w:t>图</w:t>
      </w:r>
      <w:r>
        <w:rPr>
          <w:rFonts w:hint="eastAsia"/>
        </w:rPr>
        <w:t>3.8</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Pr>
          <w:rFonts w:hint="eastAsia"/>
          <w:bCs/>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绘制出</w:t>
      </w:r>
      <w:r w:rsidR="004B2C99">
        <w:rPr>
          <w:rFonts w:hint="eastAsia"/>
          <w:bCs/>
        </w:rPr>
        <w:t>各铺层和各孔径在单向拉伸载荷下的应力集中系数测试值，</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930A48">
        <w:rPr>
          <w:rFonts w:hint="eastAsia"/>
          <w:bCs/>
        </w:rPr>
        <w:t>图</w:t>
      </w:r>
      <w:r w:rsidR="00930A48">
        <w:rPr>
          <w:rFonts w:hint="eastAsia"/>
          <w:bCs/>
        </w:rPr>
        <w:t>3.9</w:t>
      </w:r>
      <w:r w:rsidR="00930A48">
        <w:rPr>
          <w:bCs/>
        </w:rPr>
        <w:fldChar w:fldCharType="end"/>
      </w:r>
      <w:r w:rsidR="00930A48">
        <w:rPr>
          <w:bCs/>
        </w:rPr>
        <w:t>所示</w:t>
      </w:r>
      <w:r w:rsidR="00930A48">
        <w:rPr>
          <w:rFonts w:hint="eastAsia"/>
          <w:bCs/>
        </w:rPr>
        <w:t>，</w:t>
      </w:r>
      <w:r w:rsidR="006E2986">
        <w:rPr>
          <w:rFonts w:hint="eastAsia"/>
          <w:bCs/>
        </w:rPr>
        <w:t>显然，当开孔的孔径越大时，</w:t>
      </w:r>
      <w:r w:rsidR="00927742">
        <w:rPr>
          <w:rFonts w:hint="eastAsia"/>
          <w:bCs/>
        </w:rPr>
        <w:t>应力集中系数也变得越大。</w:t>
      </w:r>
    </w:p>
    <w:p w14:paraId="1F516331" w14:textId="77777777" w:rsidR="004B5CC3" w:rsidRDefault="004B5CC3" w:rsidP="00930A48">
      <w:pPr>
        <w:ind w:firstLineChars="0" w:firstLine="0"/>
      </w:pPr>
    </w:p>
    <w:p w14:paraId="7F845BE2" w14:textId="77777777" w:rsidR="00F50F59" w:rsidRDefault="00F50F59" w:rsidP="00241162">
      <w:pPr>
        <w:spacing w:line="240" w:lineRule="auto"/>
        <w:ind w:firstLineChars="0" w:firstLine="0"/>
      </w:pP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2E4B2C90">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43" w:name="_Ref510797280"/>
      <w:bookmarkStart w:id="344" w:name="OLE_LINK308"/>
      <w:r>
        <w:rPr>
          <w:rFonts w:hint="eastAsia"/>
        </w:rPr>
        <w:t>应力集中系数实验值</w:t>
      </w:r>
      <w:bookmarkEnd w:id="343"/>
      <w:bookmarkEnd w:id="344"/>
    </w:p>
    <w:p w14:paraId="1288354A" w14:textId="1E9128CF" w:rsidR="004B5CC3" w:rsidRDefault="00C43D6D" w:rsidP="00265F4B">
      <w:pPr>
        <w:ind w:firstLine="480"/>
      </w:pPr>
      <w:r>
        <w:rPr>
          <w:rFonts w:hint="eastAsia"/>
        </w:rPr>
        <w:t>DIC</w:t>
      </w:r>
      <w:r>
        <w:rPr>
          <w:rFonts w:hint="eastAsia"/>
        </w:rPr>
        <w:t>的结果可以</w:t>
      </w:r>
      <w:r w:rsidR="005071AC">
        <w:rPr>
          <w:rFonts w:hint="eastAsia"/>
        </w:rPr>
        <w:t>更好地</w:t>
      </w:r>
      <w:r w:rsidR="008F2D20">
        <w:rPr>
          <w:rFonts w:hint="eastAsia"/>
        </w:rPr>
        <w:t>说明层合板的失效过程，我们可以将</w:t>
      </w:r>
      <w:r w:rsidR="00A26A3F">
        <w:rPr>
          <w:rFonts w:hint="eastAsia"/>
        </w:rPr>
        <w:t>它</w:t>
      </w:r>
      <w:r w:rsidR="008F2D20">
        <w:rPr>
          <w:rFonts w:hint="eastAsia"/>
        </w:rPr>
        <w:t>和</w:t>
      </w:r>
      <w:r w:rsidR="006D0833">
        <w:rPr>
          <w:rFonts w:hint="eastAsia"/>
        </w:rPr>
        <w:t>位移载荷曲线结合分析。</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02262">
        <w:rPr>
          <w:rFonts w:hint="eastAsia"/>
        </w:rPr>
        <w:t>少量的下降</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714421">
        <w:rPr>
          <w:rFonts w:hint="eastAsia"/>
        </w:rPr>
        <w:t>发生</w:t>
      </w:r>
      <w:r w:rsidR="00C82C9C">
        <w:rPr>
          <w:rFonts w:hint="eastAsia"/>
        </w:rPr>
        <w:t>的原因</w:t>
      </w:r>
      <w:r w:rsidR="007B5229">
        <w:rPr>
          <w:rFonts w:hint="eastAsia"/>
        </w:rPr>
        <w:t>正是</w:t>
      </w:r>
      <w:r w:rsidR="00C82C9C">
        <w:rPr>
          <w:rFonts w:hint="eastAsia"/>
        </w:rPr>
        <w:t>由于</w:t>
      </w:r>
      <w:r w:rsidR="007B5229">
        <w:rPr>
          <w:rFonts w:hint="eastAsia"/>
        </w:rPr>
        <w:t>裂纹的产生</w:t>
      </w:r>
      <w:r w:rsidR="00C82C9C">
        <w:rPr>
          <w:rFonts w:hint="eastAsia"/>
        </w:rPr>
        <w:t>，中</w:t>
      </w:r>
      <w:r w:rsidR="00157B09">
        <w:rPr>
          <w:rFonts w:hint="eastAsia"/>
        </w:rPr>
        <w:t>这说明</w:t>
      </w:r>
      <w:r w:rsidR="001B0080">
        <w:rPr>
          <w:rFonts w:hint="eastAsia"/>
        </w:rPr>
        <w:t>层合板的失效过程是渐进的，层合板内部的损伤随着</w:t>
      </w:r>
      <w:r w:rsidR="006C29D4">
        <w:rPr>
          <w:rFonts w:hint="eastAsia"/>
        </w:rPr>
        <w:t>载荷的增加不断的积累</w:t>
      </w:r>
      <w:r w:rsidR="00DB7003">
        <w:rPr>
          <w:rFonts w:hint="eastAsia"/>
        </w:rPr>
        <w:t>，直至结构发生彻底的破坏</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D0120E7">
            <wp:extent cx="4186692" cy="2931151"/>
            <wp:effectExtent l="0" t="0" r="4445" b="317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69"/>
                    <a:stretch>
                      <a:fillRect/>
                    </a:stretch>
                  </pic:blipFill>
                  <pic:spPr>
                    <a:xfrm>
                      <a:off x="0" y="0"/>
                      <a:ext cx="4216615" cy="2952100"/>
                    </a:xfrm>
                    <a:prstGeom prst="rect">
                      <a:avLst/>
                    </a:prstGeom>
                  </pic:spPr>
                </pic:pic>
              </a:graphicData>
            </a:graphic>
          </wp:inline>
        </w:drawing>
      </w:r>
    </w:p>
    <w:p w14:paraId="402BC4DF" w14:textId="7DA970A1" w:rsidR="004B5CC3" w:rsidRDefault="001F6834" w:rsidP="00AB68A0">
      <w:pPr>
        <w:pStyle w:val="6"/>
        <w:ind w:firstLine="482"/>
      </w:pPr>
      <w:r>
        <w:rPr>
          <w:rFonts w:hint="eastAsia"/>
        </w:rPr>
        <w:t>80mm</w:t>
      </w:r>
      <w:r>
        <w:rPr>
          <w:rFonts w:hint="eastAsia"/>
        </w:rPr>
        <w:t>孔径</w:t>
      </w:r>
      <w:r>
        <w:rPr>
          <w:rFonts w:hint="eastAsia"/>
        </w:rPr>
        <w:t>[</w:t>
      </w:r>
      <w:r>
        <w:t>0</w:t>
      </w:r>
      <w:r>
        <w:rPr>
          <w:rFonts w:hint="eastAsia"/>
        </w:rPr>
        <w:t>]</w:t>
      </w:r>
      <w:r w:rsidRPr="001F6834">
        <w:rPr>
          <w:vertAlign w:val="subscript"/>
        </w:rPr>
        <w:t>8</w:t>
      </w:r>
      <w:r>
        <w:rPr>
          <w:rFonts w:hint="eastAsia"/>
        </w:rPr>
        <w:t>层合板的位移载荷曲线和</w:t>
      </w:r>
      <w:r>
        <w:rPr>
          <w:rFonts w:hint="eastAsia"/>
        </w:rPr>
        <w:t>DIC</w:t>
      </w:r>
      <w:r>
        <w:rPr>
          <w:rFonts w:hint="eastAsia"/>
        </w:rPr>
        <w:t>测试结果对比</w:t>
      </w:r>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3BD2C85F">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0"/>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1"/>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2"/>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3"/>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w:pict>
              <v:group w14:anchorId="3779381D"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5VbEAAAA3gAAAA8AAABkcnMvZG93bnJldi54bWxET8tqwkAU3Rf8h+EKbopOjFUkOoooxa4K&#10;PpC4u2SuSTRzJ2SmJv59Z1Ho8nDey3VnKvGkxpWWFYxHEQjizOqScwXn0+dwDsJ5ZI2VZVLwIgfr&#10;Ve9tiYm2LR/oefS5CCHsElRQeF8nUrqsIINuZGviwN1sY9AH2ORSN9iGcFPJOIpm0mDJoaHAmrYF&#10;ZY/jj1Ggd9fvSXp5b/N0fjf7uLJbnX4oNeh3mwUIT53/F/+5v7SCeDKbhr3hTrg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3+5VbEAAAA3gAAAA8AAAAAAAAAAAAAAAAA&#10;nwIAAGRycy9kb3ducmV2LnhtbFBLBQYAAAAABAAEAPcAAACQAwAAAAA=&#10;">
                  <v:imagedata r:id="rId74" o:title="" croptop="2569f"/>
                  <v:path arrowok="t"/>
                </v:shape>
                <v:shape id="图片 23659" o:spid="_x0000_s1028" type="#_x0000_t75" style="position:absolute;left:17412;top:6832;width:32692;height:201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JdsbIAAAA3gAAAA8AAABkcnMvZG93bnJldi54bWxEj91qwkAUhO8F32E5Qu90o8VUU1dRqVCE&#10;Fvwp9PKQPU2C2bMxu5ro03cLQi+HmfmGmS1aU4or1a6wrGA4iEAQp1YXnCk4Hjb9CQjnkTWWlknB&#10;jRws5t3ODBNtG97Rde8zESDsElSQe18lUro0J4NuYCvi4P3Y2qAPss6krrEJcFPKURTF0mDBYSHH&#10;itY5paf9xSgYu/bzZXumt6/b7uPOerVt8DtW6qnXLl9BeGr9f/jRftcKRs/xeAp/d8IVkPN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SXbGyAAAAN4AAAAPAAAAAAAAAAAA&#10;AAAAAJ8CAABkcnMvZG93bnJldi54bWxQSwUGAAAAAAQABAD3AAAAlAMAAAAA&#10;">
                  <v:imagedata r:id="rId75" o:title=""/>
                  <v:path arrowok="t"/>
                </v:shape>
                <v:shape id="图片 23660" o:spid="_x0000_s1029" type="#_x0000_t75" style="position:absolute;top:568;width:21891;height:33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7mbrEAAAA3gAAAA8AAABkcnMvZG93bnJldi54bWxEj81qwkAUhfcF32G4QjfFTJpCKNFRtKVQ&#10;yEpt9tfMNQlm7oSZqSZ9+s5CcHk4f3yrzWh6cSXnO8sKXpMUBHFtdceNgp/j1+IdhA/IGnvLpGAi&#10;D5v17GmFhbY33tP1EBoRR9gXqKANYSik9HVLBn1iB+Lona0zGKJ0jdQOb3Hc9DJL01wa7Dg+tDjQ&#10;R0v15fBrFPC2PPpTqNzLbl9WE5pPk/V/Sj3Px+0SRKAxPML39rdWkL3leQSIOBEF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7mbrEAAAA3gAAAA8AAAAAAAAAAAAAAAAA&#10;nwIAAGRycy9kb3ducmV2LnhtbFBLBQYAAAAABAAEAPcAAACQAwAAAAA=&#10;">
                  <v:imagedata r:id="rId76" o:title=""/>
                  <v:path arrowok="t"/>
                </v:shape>
                <v:shape id="图片 23661" o:spid="_x0000_s1030" type="#_x0000_t75" style="position:absolute;left:61848;top:6698;width:33130;height:201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9ATrGAAAA3gAAAA8AAABkcnMvZG93bnJldi54bWxEj0FLAzEUhO9C/0N4BW822y0sujYtrSCI&#10;INIq4vGRPDeLm5c1iW3srzeC0OMwM98wy3V2gzhQiL1nBfNZBYJYe9Nzp+D15f7qGkRMyAYHz6Tg&#10;hyKsV5OLJbbGH3lHh33qRIFwbFGBTWlspYzaksM48yNx8T58cJiKDJ00AY8F7gZZV1UjHfZcFiyO&#10;dGdJf+6/nQL9fHOq89eJnqzR7n3xlh+3YafU5TRvbkEkyukc/m8/GAX1omnm8HenXA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v0BOsYAAADeAAAADwAAAAAAAAAAAAAA&#10;AACfAgAAZHJzL2Rvd25yZXYueG1sUEsFBgAAAAAEAAQA9wAAAJIDAAAAAA==&#10;">
                  <v:imagedata r:id="rId77" o:title=""/>
                  <v:path arrowok="t"/>
                </v:shape>
                <v:oval id="椭圆 23662" o:spid="_x0000_s1031" style="position:absolute;left:-3181;top:15660;width:20733;height:42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27cYA&#10;AADeAAAADwAAAGRycy9kb3ducmV2LnhtbESPQWvCQBSE7wX/w/IEL1I3phAkdRNEsLU9CGqg10f2&#10;NYlm34bsGuO/7xYKPQ4z8w2zzkfTioF611hWsFxEIIhLqxuuFBTn3fMKhPPIGlvLpOBBDvJs8rTG&#10;VNs7H2k4+UoECLsUFdTed6mUrqzJoFvYjjh437Y36IPsK6l7vAe4aWUcRYk02HBYqLGjbU3l9XQz&#10;CvxhU9iv+VW/tQNdPt4L3Jvbp1Kz6bh5BeFp9P/hv/ZeK4hfkiSG3zvhCs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D27cYAAADeAAAADwAAAAAAAAAAAAAAAACYAgAAZHJz&#10;L2Rvd25yZXYueG1sUEsFBgAAAAAEAAQA9QAAAIsDAAAAAA==&#10;" filled="f" strokecolor="#00b050" strokeweight="1.25pt"/>
                <v:oval id="椭圆 23663" o:spid="_x0000_s1032" style="position:absolute;left:22956;top:14152;width:800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k8EMYA&#10;AADeAAAADwAAAGRycy9kb3ducmV2LnhtbESP0YrCMBRE3wX/IVxhX2RNVahLbSrLgqCwglY/4NJc&#10;22JzU5psrX+/EQQfh5k5w6SbwTSip87VlhXMZxEI4sLqmksFl/P28wuE88gaG8uk4EEONtl4lGKi&#10;7Z1P1Oe+FAHCLkEFlfdtIqUrKjLoZrYlDt7VdgZ9kF0pdYf3ADeNXERRLA3WHBYqbOmnouKW/xkF&#10;7bW4rOx0e9wfd/3hVM/z32j/UOpjMnyvQXga/Dv8au+0gsUyjpfwvBOu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k8EMYAAADeAAAADwAAAAAAAAAAAAAAAACYAgAAZHJz&#10;L2Rvd25yZXYueG1sUEsFBgAAAAAEAAQA9QAAAIsDAAAAAA==&#10;" filled="f" strokecolor="#00b050" strokeweight="1.25pt"/>
                <v:oval id="椭圆 23664" o:spid="_x0000_s1033" style="position:absolute;left:43839;top:13749;width:8006;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kZMcA&#10;AADeAAAADwAAAGRycy9kb3ducmV2LnhtbESP0WrCQBRE3wv+w3KFvhTdxJZ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ApGTHAAAA3gAAAA8AAAAAAAAAAAAAAAAAmAIAAGRy&#10;cy9kb3ducmV2LnhtbFBLBQYAAAAABAAEAPUAAACMAwAAAAA=&#10;" filled="f" strokecolor="#00b050" strokeweight="1.25pt"/>
                <v:oval id="椭圆 23665" o:spid="_x0000_s1034" style="position:absolute;left:79843;top:12309;width:9791;height:10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wB/8cA&#10;AADeAAAADwAAAGRycy9kb3ducmV2LnhtbESP0WrCQBRE3wv+w3KFvhTdxNJ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Af/HAAAA3gAAAA8AAAAAAAAAAAAAAAAAmAIAAGRy&#10;cy9kb3ducmV2LnhtbFBLBQYAAAAABAAEAPUAAACMAwAAAAA=&#10;" filled="f" strokecolor="#00b050" strokeweight="1.25pt"/>
                <w10:anchorlock/>
              </v:group>
            </w:pict>
          </mc:Fallback>
        </mc:AlternateContent>
      </w:r>
    </w:p>
    <w:p w14:paraId="2D9F2B54" w14:textId="08B8782C" w:rsidR="00B47AD4" w:rsidRPr="005A6AD2" w:rsidRDefault="00B47AD4" w:rsidP="00B60BFD">
      <w:pPr>
        <w:spacing w:line="240" w:lineRule="auto"/>
        <w:ind w:rightChars="-402" w:right="-965" w:firstLine="560"/>
        <w:rPr>
          <w:sz w:val="28"/>
          <w:szCs w:val="28"/>
        </w:rPr>
      </w:pPr>
      <w:r>
        <w:rPr>
          <w:sz w:val="28"/>
          <w:szCs w:val="28"/>
        </w:rPr>
        <w:t xml:space="preserve"> </w:t>
      </w:r>
      <w:r w:rsidRPr="005A6AD2">
        <w:rPr>
          <w:rFonts w:hint="eastAsia"/>
          <w:sz w:val="28"/>
          <w:szCs w:val="28"/>
        </w:rPr>
        <w:t xml:space="preserve"> [</w:t>
      </w:r>
      <w:r w:rsidRPr="005A6AD2">
        <w:rPr>
          <w:sz w:val="28"/>
          <w:szCs w:val="28"/>
        </w:rPr>
        <w:t>0</w:t>
      </w:r>
      <w:r w:rsidRPr="005A6AD2">
        <w:rPr>
          <w:rFonts w:hint="eastAsia"/>
          <w:sz w:val="28"/>
          <w:szCs w:val="28"/>
        </w:rPr>
        <w:t>]</w:t>
      </w:r>
      <w:r w:rsidRPr="005A6AD2">
        <w:rPr>
          <w:sz w:val="28"/>
          <w:szCs w:val="28"/>
          <w:vertAlign w:val="subscript"/>
        </w:rPr>
        <w:t>8</w:t>
      </w:r>
      <w:r>
        <w:rPr>
          <w:sz w:val="28"/>
          <w:szCs w:val="28"/>
          <w:vertAlign w:val="subscript"/>
        </w:rPr>
        <w:t xml:space="preserve">  </w:t>
      </w:r>
      <w:r w:rsidRPr="005A6AD2">
        <w:rPr>
          <w:sz w:val="28"/>
          <w:szCs w:val="28"/>
          <w:vertAlign w:val="subscript"/>
        </w:rPr>
        <w:t xml:space="preserve">     </w:t>
      </w:r>
      <w:r>
        <w:rPr>
          <w:sz w:val="28"/>
          <w:szCs w:val="28"/>
          <w:vertAlign w:val="subscript"/>
        </w:rPr>
        <w:t xml:space="preserve">  </w:t>
      </w:r>
      <w:r w:rsidR="000B0260">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 xml:space="preserve">2S   </w:t>
      </w:r>
      <w:r w:rsidR="00B60BFD">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sz w:val="28"/>
          <w:szCs w:val="28"/>
        </w:rP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 xml:space="preserve">2S   </w:t>
      </w:r>
      <w:r>
        <w:rPr>
          <w:sz w:val="28"/>
          <w:szCs w:val="28"/>
          <w:vertAlign w:val="subscript"/>
        </w:rPr>
        <w:t xml:space="preserve">  </w:t>
      </w:r>
      <w:r w:rsidRPr="005A6AD2">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rFonts w:hint="eastAsia"/>
          <w:sz w:val="28"/>
          <w:szCs w:val="28"/>
        </w:rPr>
        <w:t>±</w:t>
      </w:r>
      <w:r w:rsidRPr="005A6AD2">
        <w:rPr>
          <w:rFonts w:hint="eastAsia"/>
          <w:sz w:val="28"/>
          <w:szCs w:val="28"/>
        </w:rPr>
        <w:t>45]</w:t>
      </w:r>
      <w:r w:rsidRPr="005A6AD2">
        <w:rPr>
          <w:sz w:val="28"/>
          <w:szCs w:val="28"/>
          <w:vertAlign w:val="subscript"/>
        </w:rPr>
        <w:t>S</w:t>
      </w:r>
    </w:p>
    <w:p w14:paraId="4E4E12A7" w14:textId="77777777" w:rsidR="00B47AD4" w:rsidRDefault="00B47AD4" w:rsidP="00B47AD4">
      <w:pPr>
        <w:pStyle w:val="6"/>
        <w:ind w:firstLine="482"/>
        <w:jc w:val="center"/>
      </w:pPr>
      <w:bookmarkStart w:id="345" w:name="_Ref510860533"/>
      <w:r>
        <w:rPr>
          <w:rFonts w:hint="eastAsia"/>
        </w:rPr>
        <w:t>各铺层层合板的失效模式</w:t>
      </w:r>
      <w:bookmarkEnd w:id="345"/>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04E6D492">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43C1405D">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5E76AACC">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Default="009E739C" w:rsidP="009E739C">
      <w:pPr>
        <w:spacing w:line="240" w:lineRule="auto"/>
        <w:ind w:firstLineChars="0" w:firstLine="0"/>
        <w:jc w:val="center"/>
      </w:pPr>
      <w:r>
        <w:t xml:space="preserve">(a) </w:t>
      </w:r>
      <w:r>
        <w:rPr>
          <w:rFonts w:hint="eastAsia"/>
        </w:rPr>
        <w:t>[</w:t>
      </w:r>
      <w:r>
        <w:t>0</w:t>
      </w:r>
      <w:r>
        <w:rPr>
          <w:rFonts w:hint="eastAsia"/>
        </w:rPr>
        <w:t>]</w:t>
      </w:r>
      <w:r w:rsidRPr="001F6834">
        <w:rPr>
          <w:vertAlign w:val="subscript"/>
        </w:rPr>
        <w:t>8</w:t>
      </w:r>
      <w:r w:rsidR="00C63689">
        <w:rPr>
          <w:rFonts w:hint="eastAsia"/>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2B48F202">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2A7B5860">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58749F3F">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Default="003C0AB6" w:rsidP="000A0CC3">
      <w:pPr>
        <w:ind w:firstLineChars="0" w:firstLine="0"/>
        <w:jc w:val="center"/>
      </w:pPr>
      <w:r>
        <w:rPr>
          <w:rFonts w:hint="eastAsia"/>
        </w:rPr>
        <w:t>(</w:t>
      </w:r>
      <w:r>
        <w:t>b</w:t>
      </w:r>
      <w:r>
        <w:rPr>
          <w:rFonts w:hint="eastAsia"/>
        </w:rPr>
        <w:t>)</w:t>
      </w:r>
      <w: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2S</w:t>
      </w:r>
      <w:r w:rsidR="00BC5671">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78F262E2">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0E9C8600">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45599E11">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5D6DA5BF" w:rsidR="00140CA0" w:rsidRDefault="00642259" w:rsidP="00E734CC">
      <w:pPr>
        <w:ind w:firstLineChars="0" w:firstLine="0"/>
        <w:jc w:val="center"/>
      </w:pPr>
      <w:r>
        <w:rPr>
          <w:rFonts w:hint="eastAsia"/>
        </w:rPr>
        <w:t>(</w:t>
      </w:r>
      <w:r>
        <w:t>c</w:t>
      </w:r>
      <w:r>
        <w:rPr>
          <w:rFonts w:hint="eastAsia"/>
        </w:rPr>
        <w:t>)</w:t>
      </w:r>
      <w: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2S</w:t>
      </w:r>
      <w:r w:rsidR="00E734CC">
        <w:t>角铺层</w:t>
      </w:r>
    </w:p>
    <w:p w14:paraId="09335ADE" w14:textId="77777777" w:rsidR="00140CA0" w:rsidRDefault="00140CA0" w:rsidP="00D059A7">
      <w:pPr>
        <w:spacing w:line="240" w:lineRule="auto"/>
        <w:ind w:firstLineChars="0" w:firstLine="0"/>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661B0B66">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2F2DA36A">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A530CE4">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Default="00E04515" w:rsidP="00E04515">
      <w:pPr>
        <w:ind w:firstLineChars="0" w:firstLine="0"/>
        <w:jc w:val="center"/>
      </w:pPr>
      <w:r>
        <w:rPr>
          <w:rFonts w:hint="eastAsia"/>
        </w:rPr>
        <w:t>(</w:t>
      </w:r>
      <w:r w:rsidR="00F27B9B">
        <w:t>d</w:t>
      </w:r>
      <w:r>
        <w:rPr>
          <w:rFonts w:hint="eastAsia"/>
        </w:rPr>
        <w:t xml:space="preserve">) </w:t>
      </w:r>
      <w:r w:rsidR="00482CF3" w:rsidRPr="005A6AD2">
        <w:rPr>
          <w:rFonts w:hint="eastAsia"/>
          <w:sz w:val="28"/>
          <w:szCs w:val="28"/>
        </w:rPr>
        <w:t>[</w:t>
      </w:r>
      <w:r w:rsidR="00482CF3" w:rsidRPr="005A6AD2">
        <w:rPr>
          <w:sz w:val="28"/>
          <w:szCs w:val="28"/>
        </w:rPr>
        <w:t>0/90</w:t>
      </w:r>
      <w:r w:rsidR="00482CF3" w:rsidRPr="005A6AD2">
        <w:rPr>
          <w:rFonts w:hint="eastAsia"/>
          <w:sz w:val="28"/>
          <w:szCs w:val="28"/>
        </w:rPr>
        <w:t>/</w:t>
      </w:r>
      <w:r w:rsidR="00482CF3" w:rsidRPr="005A6AD2">
        <w:rPr>
          <w:rFonts w:hint="eastAsia"/>
          <w:sz w:val="28"/>
          <w:szCs w:val="28"/>
        </w:rPr>
        <w:t>±</w:t>
      </w:r>
      <w:r w:rsidR="00482CF3" w:rsidRPr="005A6AD2">
        <w:rPr>
          <w:rFonts w:hint="eastAsia"/>
          <w:sz w:val="28"/>
          <w:szCs w:val="28"/>
        </w:rPr>
        <w:t>45]</w:t>
      </w:r>
      <w:r w:rsidR="00482CF3" w:rsidRPr="005A6AD2">
        <w:rPr>
          <w:sz w:val="28"/>
          <w:szCs w:val="28"/>
          <w:vertAlign w:val="subscript"/>
        </w:rPr>
        <w:t>S</w:t>
      </w:r>
      <w:r w:rsidR="00482CF3">
        <w:rPr>
          <w:rFonts w:hint="eastAsia"/>
        </w:rPr>
        <w:t>各向</w:t>
      </w:r>
      <w:r>
        <w:rPr>
          <w:rFonts w:hint="eastAsia"/>
        </w:rPr>
        <w:t>同性</w:t>
      </w:r>
      <w:r w:rsidR="00482CF3">
        <w:rPr>
          <w:rFonts w:hint="eastAsia"/>
        </w:rPr>
        <w:t>铺层</w:t>
      </w:r>
    </w:p>
    <w:p w14:paraId="53843489" w14:textId="63792E6A" w:rsidR="00563600" w:rsidRDefault="00563600" w:rsidP="00563600">
      <w:pPr>
        <w:pStyle w:val="6"/>
        <w:jc w:val="center"/>
      </w:pPr>
      <w:bookmarkStart w:id="346"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r w:rsidR="00B64783">
        <w:rPr>
          <w:rFonts w:hint="eastAsia"/>
        </w:rPr>
        <w:t>测试结果</w:t>
      </w:r>
      <w:bookmarkEnd w:id="346"/>
    </w:p>
    <w:p w14:paraId="1231A568" w14:textId="631BD456"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Pr>
          <w:rFonts w:hint="eastAsia"/>
        </w:rPr>
        <w:t>图</w:t>
      </w:r>
      <w:r>
        <w:rPr>
          <w:rFonts w:hint="eastAsia"/>
        </w:rPr>
        <w:t>3.11</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A038E9">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9F1921">
        <w:rPr>
          <w:rFonts w:hint="eastAsia"/>
        </w:rPr>
        <w:t>图</w:t>
      </w:r>
      <w:r w:rsidR="009F1921">
        <w:rPr>
          <w:rFonts w:hint="eastAsia"/>
        </w:rPr>
        <w:t>3.12</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355118">
        <w:rPr>
          <w:rFonts w:hint="eastAsia"/>
        </w:rPr>
        <w:t>，</w:t>
      </w:r>
      <w:r w:rsidR="00586B87">
        <w:rPr>
          <w:rFonts w:hint="eastAsia"/>
        </w:rPr>
        <w:t>每张图都显示了应力集中的位置</w:t>
      </w:r>
      <w:r w:rsidR="00F00798">
        <w:rPr>
          <w:rFonts w:hint="eastAsia"/>
        </w:rPr>
        <w:t>，</w:t>
      </w:r>
      <w:r w:rsidR="009753D8">
        <w:rPr>
          <w:rFonts w:hint="eastAsia"/>
        </w:rPr>
        <w:t>图的下方是对应的载荷</w:t>
      </w:r>
      <w:r w:rsidR="00B82882">
        <w:rPr>
          <w:rFonts w:hint="eastAsia"/>
        </w:rPr>
        <w:t>。</w:t>
      </w:r>
      <w:r w:rsidR="008C7893">
        <w:rPr>
          <w:rFonts w:hint="eastAsia"/>
        </w:rPr>
        <w:t>结合这两张图，</w:t>
      </w:r>
      <w:r w:rsidR="00A64329">
        <w:rPr>
          <w:rFonts w:hint="eastAsia"/>
        </w:rPr>
        <w:t>我们可以总结出各铺层层合板的</w:t>
      </w:r>
      <w:r w:rsidR="00A70FD6">
        <w:rPr>
          <w:rFonts w:hint="eastAsia"/>
        </w:rPr>
        <w:t>破坏</w:t>
      </w:r>
      <w:r w:rsidR="00A64329">
        <w:rPr>
          <w:rFonts w:hint="eastAsia"/>
        </w:rPr>
        <w:t>模式。</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5A6AD2">
        <w:rPr>
          <w:rFonts w:hint="eastAsia"/>
          <w:sz w:val="28"/>
          <w:szCs w:val="28"/>
        </w:rPr>
        <w:t>[</w:t>
      </w:r>
      <w:r w:rsidR="001349D8" w:rsidRPr="005A6AD2">
        <w:rPr>
          <w:sz w:val="28"/>
          <w:szCs w:val="28"/>
        </w:rPr>
        <w:t>0/90</w:t>
      </w:r>
      <w:r w:rsidR="001349D8" w:rsidRPr="005A6AD2">
        <w:rPr>
          <w:rFonts w:hint="eastAsia"/>
          <w:sz w:val="28"/>
          <w:szCs w:val="28"/>
        </w:rPr>
        <w:t>]</w:t>
      </w:r>
      <w:r w:rsidR="001349D8" w:rsidRPr="005A6AD2">
        <w:rPr>
          <w:sz w:val="28"/>
          <w:szCs w:val="28"/>
          <w:vertAlign w:val="subscript"/>
        </w:rPr>
        <w:t>2S</w:t>
      </w:r>
      <w:r w:rsidR="001349D8">
        <w:t>正交铺层</w:t>
      </w:r>
      <w:r w:rsidR="00C376BB">
        <w:t>的应力集中区域较小</w:t>
      </w:r>
      <w:r w:rsidR="00C376BB">
        <w:rPr>
          <w:rFonts w:hint="eastAsia"/>
        </w:rPr>
        <w:t>，</w:t>
      </w:r>
      <w:r w:rsidR="00C376BB">
        <w:t>而</w:t>
      </w:r>
      <w:r w:rsidR="005C3A37" w:rsidRPr="005A6AD2">
        <w:rPr>
          <w:rFonts w:hint="eastAsia"/>
          <w:sz w:val="28"/>
          <w:szCs w:val="28"/>
        </w:rPr>
        <w:t>[</w:t>
      </w:r>
      <w:r w:rsidR="005C3A37" w:rsidRPr="005A6AD2">
        <w:rPr>
          <w:sz w:val="28"/>
          <w:szCs w:val="28"/>
        </w:rPr>
        <w:t>±45</w:t>
      </w:r>
      <w:r w:rsidR="005C3A37" w:rsidRPr="005A6AD2">
        <w:rPr>
          <w:rFonts w:hint="eastAsia"/>
          <w:sz w:val="28"/>
          <w:szCs w:val="28"/>
        </w:rPr>
        <w:t>]</w:t>
      </w:r>
      <w:r w:rsidR="005C3A37" w:rsidRPr="005A6AD2">
        <w:rPr>
          <w:sz w:val="28"/>
          <w:szCs w:val="28"/>
          <w:vertAlign w:val="subscript"/>
        </w:rPr>
        <w:t>2S</w:t>
      </w:r>
      <w:r w:rsidR="005C3A37">
        <w:t>角铺层</w:t>
      </w:r>
      <w:r w:rsidR="00DC6083">
        <w:t>和</w:t>
      </w:r>
      <w:r w:rsidR="00DC6083" w:rsidRPr="005A6AD2">
        <w:rPr>
          <w:rFonts w:hint="eastAsia"/>
          <w:sz w:val="28"/>
          <w:szCs w:val="28"/>
        </w:rPr>
        <w:t>[</w:t>
      </w:r>
      <w:r w:rsidR="00DC6083" w:rsidRPr="005A6AD2">
        <w:rPr>
          <w:sz w:val="28"/>
          <w:szCs w:val="28"/>
        </w:rPr>
        <w:t>0/90</w:t>
      </w:r>
      <w:r w:rsidR="00DC6083" w:rsidRPr="005A6AD2">
        <w:rPr>
          <w:rFonts w:hint="eastAsia"/>
          <w:sz w:val="28"/>
          <w:szCs w:val="28"/>
        </w:rPr>
        <w:t>/</w:t>
      </w:r>
      <w:r w:rsidR="00DC6083" w:rsidRPr="005A6AD2">
        <w:rPr>
          <w:rFonts w:hint="eastAsia"/>
          <w:sz w:val="28"/>
          <w:szCs w:val="28"/>
        </w:rPr>
        <w:t>±</w:t>
      </w:r>
      <w:r w:rsidR="00DC6083" w:rsidRPr="005A6AD2">
        <w:rPr>
          <w:rFonts w:hint="eastAsia"/>
          <w:sz w:val="28"/>
          <w:szCs w:val="28"/>
        </w:rPr>
        <w:t>45]</w:t>
      </w:r>
      <w:r w:rsidR="00DC6083" w:rsidRPr="005A6AD2">
        <w:rPr>
          <w:sz w:val="28"/>
          <w:szCs w:val="28"/>
          <w:vertAlign w:val="subscript"/>
        </w:rPr>
        <w:t>S</w:t>
      </w:r>
      <w:r w:rsidR="00DC6083">
        <w:rPr>
          <w:rFonts w:hint="eastAsia"/>
        </w:rPr>
        <w:t>各向同性铺层</w:t>
      </w:r>
      <w:r w:rsidR="00546194">
        <w:rPr>
          <w:rFonts w:hint="eastAsia"/>
        </w:rPr>
        <w:t>的应力集中区域较大，</w:t>
      </w:r>
      <w:r w:rsidR="00531FAC">
        <w:rPr>
          <w:rFonts w:hint="eastAsia"/>
        </w:rPr>
        <w:t>从</w:t>
      </w:r>
      <w:r w:rsidR="00531FAC">
        <w:fldChar w:fldCharType="begin"/>
      </w:r>
      <w:r w:rsidR="00531FAC">
        <w:instrText xml:space="preserve"> </w:instrText>
      </w:r>
      <w:r w:rsidR="00531FAC">
        <w:rPr>
          <w:rFonts w:hint="eastAsia"/>
        </w:rPr>
        <w:instrText>REF _Ref510861007 \r \h</w:instrText>
      </w:r>
      <w:r w:rsidR="00531FAC">
        <w:instrText xml:space="preserve"> </w:instrText>
      </w:r>
      <w:r w:rsidR="00BE0506">
        <w:instrText xml:space="preserve"> \* MERGEFORMAT </w:instrText>
      </w:r>
      <w:r w:rsidR="00531FAC">
        <w:fldChar w:fldCharType="separate"/>
      </w:r>
      <w:r w:rsidR="00531FAC">
        <w:rPr>
          <w:rFonts w:hint="eastAsia"/>
        </w:rPr>
        <w:t>图</w:t>
      </w:r>
      <w:r w:rsidR="00531FAC">
        <w:rPr>
          <w:rFonts w:hint="eastAsia"/>
        </w:rPr>
        <w:t>3.12</w:t>
      </w:r>
      <w:r w:rsidR="00531FAC">
        <w:fldChar w:fldCharType="end"/>
      </w:r>
      <w:r w:rsidR="000C6677">
        <w:t>中</w:t>
      </w:r>
      <w:r w:rsidR="00113F9E">
        <w:t>应变</w:t>
      </w:r>
      <w:r w:rsidR="000C6677">
        <w:t>随载荷的</w:t>
      </w:r>
      <w:r w:rsidR="00113F9E">
        <w:t>变化</w:t>
      </w:r>
      <w:r w:rsidR="000C6677">
        <w:t>可以看出</w:t>
      </w:r>
      <w:r w:rsidR="00531FAC">
        <w:rPr>
          <w:rFonts w:hint="eastAsia"/>
        </w:rPr>
        <w:t>，</w:t>
      </w:r>
      <w:r w:rsidR="00AE05E6">
        <w:rPr>
          <w:rFonts w:hint="eastAsia"/>
        </w:rPr>
        <w:t>在层合板整个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6B6811">
        <w:rPr>
          <w:rFonts w:hint="eastAsia"/>
        </w:rPr>
        <w:t>。</w:t>
      </w:r>
      <w:r w:rsidR="00BE0506" w:rsidRPr="005A6AD2">
        <w:rPr>
          <w:rFonts w:hint="eastAsia"/>
          <w:sz w:val="28"/>
          <w:szCs w:val="28"/>
        </w:rPr>
        <w:t>[</w:t>
      </w:r>
      <w:r w:rsidR="00BE0506" w:rsidRPr="005A6AD2">
        <w:rPr>
          <w:sz w:val="28"/>
          <w:szCs w:val="28"/>
        </w:rPr>
        <w:t>0/90</w:t>
      </w:r>
      <w:r w:rsidR="00BE0506" w:rsidRPr="005A6AD2">
        <w:rPr>
          <w:rFonts w:hint="eastAsia"/>
          <w:sz w:val="28"/>
          <w:szCs w:val="28"/>
        </w:rPr>
        <w:t>]</w:t>
      </w:r>
      <w:r w:rsidR="00BE0506" w:rsidRPr="005A6AD2">
        <w:rPr>
          <w:sz w:val="28"/>
          <w:szCs w:val="28"/>
          <w:vertAlign w:val="subscript"/>
        </w:rPr>
        <w:t>2S</w:t>
      </w:r>
      <w:r w:rsidR="00BE0506">
        <w:t>正交铺层</w:t>
      </w:r>
      <w:r w:rsidR="00E956F0">
        <w:t>和</w:t>
      </w:r>
      <w:r w:rsidR="00E956F0" w:rsidRPr="005A6AD2">
        <w:rPr>
          <w:rFonts w:hint="eastAsia"/>
          <w:sz w:val="28"/>
          <w:szCs w:val="28"/>
        </w:rPr>
        <w:t>[</w:t>
      </w:r>
      <w:r w:rsidR="00E956F0" w:rsidRPr="005A6AD2">
        <w:rPr>
          <w:sz w:val="28"/>
          <w:szCs w:val="28"/>
        </w:rPr>
        <w:t>0/90</w:t>
      </w:r>
      <w:r w:rsidR="00E956F0" w:rsidRPr="005A6AD2">
        <w:rPr>
          <w:rFonts w:hint="eastAsia"/>
          <w:sz w:val="28"/>
          <w:szCs w:val="28"/>
        </w:rPr>
        <w:t>/</w:t>
      </w:r>
      <w:r w:rsidR="00E956F0" w:rsidRPr="005A6AD2">
        <w:rPr>
          <w:rFonts w:hint="eastAsia"/>
          <w:sz w:val="28"/>
          <w:szCs w:val="28"/>
        </w:rPr>
        <w:t>±</w:t>
      </w:r>
      <w:r w:rsidR="00E956F0" w:rsidRPr="005A6AD2">
        <w:rPr>
          <w:rFonts w:hint="eastAsia"/>
          <w:sz w:val="28"/>
          <w:szCs w:val="28"/>
        </w:rPr>
        <w:t>45]</w:t>
      </w:r>
      <w:r w:rsidR="00E956F0" w:rsidRPr="005A6AD2">
        <w:rPr>
          <w:sz w:val="28"/>
          <w:szCs w:val="28"/>
          <w:vertAlign w:val="subscript"/>
        </w:rPr>
        <w:t>S</w:t>
      </w:r>
      <w:r w:rsidR="00E956F0">
        <w:rPr>
          <w:rFonts w:hint="eastAsia"/>
        </w:rPr>
        <w:t>各向同性铺层层合板</w:t>
      </w:r>
      <w:r w:rsidR="00BE0506">
        <w:t>的裂纹</w:t>
      </w:r>
      <w:r w:rsidR="00434526">
        <w:t>开裂方向则垂直于拉伸方向</w:t>
      </w:r>
      <w:r w:rsidR="00434526">
        <w:rPr>
          <w:rFonts w:hint="eastAsia"/>
        </w:rPr>
        <w:t>，</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sz w:val="28"/>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rFonts w:hint="eastAsia"/>
          <w:sz w:val="28"/>
          <w:szCs w:val="28"/>
        </w:rPr>
        <w:t>±</w:t>
      </w:r>
      <w:r w:rsidR="00CB7A12" w:rsidRPr="005A6AD2">
        <w:rPr>
          <w:rFonts w:hint="eastAsia"/>
          <w:sz w:val="28"/>
          <w:szCs w:val="28"/>
        </w:rPr>
        <w:t>45]</w:t>
      </w:r>
      <w:r w:rsidR="00CB7A12" w:rsidRPr="005A6AD2">
        <w:rPr>
          <w:sz w:val="28"/>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5A6AD2">
        <w:rPr>
          <w:rFonts w:hint="eastAsia"/>
          <w:sz w:val="28"/>
          <w:szCs w:val="28"/>
        </w:rPr>
        <w:t>[</w:t>
      </w:r>
      <w:r w:rsidR="00AF4ADE" w:rsidRPr="005A6AD2">
        <w:rPr>
          <w:sz w:val="28"/>
          <w:szCs w:val="28"/>
        </w:rPr>
        <w:t>±45</w:t>
      </w:r>
      <w:r w:rsidR="00AF4ADE" w:rsidRPr="005A6AD2">
        <w:rPr>
          <w:rFonts w:hint="eastAsia"/>
          <w:sz w:val="28"/>
          <w:szCs w:val="28"/>
        </w:rPr>
        <w:t>]</w:t>
      </w:r>
      <w:r w:rsidR="00AF4ADE" w:rsidRPr="005A6AD2">
        <w:rPr>
          <w:sz w:val="28"/>
          <w:szCs w:val="28"/>
          <w:vertAlign w:val="subscript"/>
        </w:rPr>
        <w:t>2S</w:t>
      </w:r>
      <w:r w:rsidR="00AF4ADE">
        <w:t>角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47" w:name="_Toc482018067"/>
      <w:bookmarkStart w:id="348" w:name="_Toc510446962"/>
      <w:r w:rsidRPr="00247FB2">
        <w:rPr>
          <w:color w:val="000000" w:themeColor="text1"/>
        </w:rPr>
        <w:t>本章小结</w:t>
      </w:r>
      <w:bookmarkEnd w:id="347"/>
      <w:bookmarkEnd w:id="348"/>
    </w:p>
    <w:p w14:paraId="5F9AF97A" w14:textId="34A1BE8D" w:rsidR="007E30FA" w:rsidRPr="00247FB2" w:rsidRDefault="007E30FA" w:rsidP="00C20312">
      <w:pPr>
        <w:ind w:firstLineChars="0" w:firstLine="420"/>
      </w:pPr>
      <w:bookmarkStart w:id="349" w:name="OLE_LINK307"/>
      <w:r>
        <w:rPr>
          <w:rFonts w:hint="eastAsia"/>
        </w:rPr>
        <w:t>本章介绍了对大开孔复合材料层合板进行单向拉伸实验的设备系统和方法，</w:t>
      </w:r>
      <w:r w:rsidR="00017911">
        <w:rPr>
          <w:rFonts w:hint="eastAsia"/>
        </w:rPr>
        <w:t>并且对电测法</w:t>
      </w:r>
      <w:r w:rsidR="00017911">
        <w:rPr>
          <w:rFonts w:hint="eastAsia"/>
        </w:rPr>
        <w:t>(</w:t>
      </w:r>
      <w:r w:rsidR="00017911">
        <w:rPr>
          <w:rFonts w:hint="eastAsia"/>
        </w:rPr>
        <w:t>应变仪</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49"/>
    <w:p w14:paraId="16924418" w14:textId="6AB12243"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在拉伸载荷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33BB6EAA" w:rsidR="009F25D5" w:rsidRDefault="00B4116A" w:rsidP="00AB30D8">
      <w:pPr>
        <w:ind w:firstLine="480"/>
        <w:rPr>
          <w:bCs/>
        </w:rPr>
      </w:pPr>
      <w:r>
        <w:rPr>
          <w:rFonts w:hint="eastAsia"/>
        </w:rPr>
        <w:t>(</w:t>
      </w:r>
      <w:r>
        <w:t>2</w:t>
      </w:r>
      <w:r>
        <w:rPr>
          <w:rFonts w:hint="eastAsia"/>
        </w:rPr>
        <w:t>)</w:t>
      </w:r>
      <w:r w:rsidR="00C96090">
        <w:t xml:space="preserve"> </w:t>
      </w:r>
      <w:r w:rsidR="003B5ABB">
        <w:rPr>
          <w:rFonts w:hint="eastAsia"/>
          <w:bCs/>
        </w:rPr>
        <w:t>四种铺层层合板的</w:t>
      </w:r>
      <w:r w:rsidR="00B60B61">
        <w:rPr>
          <w:rFonts w:hint="eastAsia"/>
          <w:bCs/>
        </w:rPr>
        <w:t>开孔周围，在左右两侧都出现了应力集中的现象</w:t>
      </w:r>
      <w:r w:rsidR="003B5ABB">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sz w:val="28"/>
          <w:szCs w:val="28"/>
          <w:vertAlign w:val="subscript"/>
        </w:rPr>
        <w:t>2S</w:t>
      </w:r>
      <w:r w:rsidR="009018AE">
        <w:t>正交铺层的应力集中区域较小</w:t>
      </w:r>
      <w:r w:rsidR="009018AE">
        <w:rPr>
          <w:rFonts w:hint="eastAsia"/>
        </w:rPr>
        <w:t>，</w:t>
      </w:r>
      <w:r w:rsidR="009018AE">
        <w:t>而</w:t>
      </w:r>
      <w:r w:rsidR="009018AE" w:rsidRPr="005A6AD2">
        <w:rPr>
          <w:rFonts w:hint="eastAsia"/>
          <w:sz w:val="28"/>
          <w:szCs w:val="28"/>
        </w:rPr>
        <w:t>[</w:t>
      </w:r>
      <w:r w:rsidR="009018AE" w:rsidRPr="005A6AD2">
        <w:rPr>
          <w:sz w:val="28"/>
          <w:szCs w:val="28"/>
        </w:rPr>
        <w:t>±45</w:t>
      </w:r>
      <w:r w:rsidR="009018AE" w:rsidRPr="005A6AD2">
        <w:rPr>
          <w:rFonts w:hint="eastAsia"/>
          <w:sz w:val="28"/>
          <w:szCs w:val="28"/>
        </w:rPr>
        <w:t>]</w:t>
      </w:r>
      <w:r w:rsidR="009018AE" w:rsidRPr="005A6AD2">
        <w:rPr>
          <w:sz w:val="28"/>
          <w:szCs w:val="28"/>
          <w:vertAlign w:val="subscript"/>
        </w:rPr>
        <w:t>2S</w:t>
      </w:r>
      <w:r w:rsidR="009018AE">
        <w:t>角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rFonts w:hint="eastAsia"/>
          <w:sz w:val="28"/>
          <w:szCs w:val="28"/>
        </w:rPr>
        <w:t>±</w:t>
      </w:r>
      <w:r w:rsidR="009018AE" w:rsidRPr="005A6AD2">
        <w:rPr>
          <w:rFonts w:hint="eastAsia"/>
          <w:sz w:val="28"/>
          <w:szCs w:val="28"/>
        </w:rPr>
        <w:t>45]</w:t>
      </w:r>
      <w:r w:rsidR="009018AE" w:rsidRPr="005A6AD2">
        <w:rPr>
          <w:sz w:val="28"/>
          <w:szCs w:val="28"/>
          <w:vertAlign w:val="subscript"/>
        </w:rPr>
        <w:t>S</w:t>
      </w:r>
      <w:r w:rsidR="009018AE">
        <w:rPr>
          <w:rFonts w:hint="eastAsia"/>
        </w:rPr>
        <w:t>各向同性铺层的应力集中区域较大</w:t>
      </w:r>
      <w:r w:rsidR="003B5ABB">
        <w:rPr>
          <w:rFonts w:hint="eastAsia"/>
          <w:bCs/>
        </w:rPr>
        <w:t>并且</w:t>
      </w:r>
      <w:r w:rsidR="00B60B61">
        <w:rPr>
          <w:rFonts w:hint="eastAsia"/>
          <w:bCs/>
        </w:rPr>
        <w:t>当开孔的孔径越大时，应力集中系数也变得越大。</w:t>
      </w:r>
    </w:p>
    <w:p w14:paraId="044B1614" w14:textId="61D3B484" w:rsidR="00725F93" w:rsidRPr="00247FB2" w:rsidRDefault="009018AE" w:rsidP="00AB30D8">
      <w:pPr>
        <w:ind w:firstLine="480"/>
      </w:pPr>
      <w:r>
        <w:rPr>
          <w:rFonts w:hint="eastAsia"/>
        </w:rPr>
        <w:t>(</w:t>
      </w:r>
      <w:r>
        <w:t>3</w:t>
      </w:r>
      <w:r>
        <w:rPr>
          <w:rFonts w:hint="eastAsia"/>
        </w:rPr>
        <w:t>)</w:t>
      </w:r>
      <w:r w:rsidR="00C96090">
        <w:t xml:space="preserve"> </w:t>
      </w:r>
      <w:r w:rsidR="00EA7C17">
        <w:rPr>
          <w:rFonts w:hint="eastAsia"/>
        </w:rPr>
        <w:t>各铺层的破坏起始的位置都是应力集中的区域</w:t>
      </w:r>
      <w:r w:rsidR="006D3866">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5A6AD2">
        <w:rPr>
          <w:rFonts w:hint="eastAsia"/>
          <w:sz w:val="28"/>
          <w:szCs w:val="28"/>
        </w:rPr>
        <w:t>[</w:t>
      </w:r>
      <w:r w:rsidR="001A2084" w:rsidRPr="005A6AD2">
        <w:rPr>
          <w:sz w:val="28"/>
          <w:szCs w:val="28"/>
        </w:rPr>
        <w:t>±45</w:t>
      </w:r>
      <w:r w:rsidR="001A2084" w:rsidRPr="005A6AD2">
        <w:rPr>
          <w:rFonts w:hint="eastAsia"/>
          <w:sz w:val="28"/>
          <w:szCs w:val="28"/>
        </w:rPr>
        <w:t>]</w:t>
      </w:r>
      <w:r w:rsidR="001A2084" w:rsidRPr="005A6AD2">
        <w:rPr>
          <w:sz w:val="28"/>
          <w:szCs w:val="28"/>
          <w:vertAlign w:val="subscript"/>
        </w:rPr>
        <w:t>2S</w:t>
      </w:r>
      <w:r w:rsidR="001A2084">
        <w:t>角铺层的</w:t>
      </w:r>
      <w:r w:rsidR="00070BFB">
        <w:rPr>
          <w:rFonts w:hint="eastAsia"/>
        </w:rPr>
        <w:t>损伤类型为</w:t>
      </w:r>
      <w:r w:rsidR="003443DD">
        <w:rPr>
          <w:rFonts w:hint="eastAsia"/>
        </w:rPr>
        <w:t>基体开裂</w:t>
      </w:r>
      <w:r w:rsidR="00070BFB">
        <w:rPr>
          <w:rFonts w:hint="eastAsia"/>
        </w:rPr>
        <w:t>，</w:t>
      </w:r>
      <w:r w:rsidR="00513023" w:rsidRPr="005A6AD2">
        <w:rPr>
          <w:rFonts w:hint="eastAsia"/>
          <w:sz w:val="28"/>
          <w:szCs w:val="28"/>
        </w:rPr>
        <w:t>[</w:t>
      </w:r>
      <w:r w:rsidR="00513023" w:rsidRPr="005A6AD2">
        <w:rPr>
          <w:sz w:val="28"/>
          <w:szCs w:val="28"/>
        </w:rPr>
        <w:t>0/90</w:t>
      </w:r>
      <w:r w:rsidR="00513023" w:rsidRPr="005A6AD2">
        <w:rPr>
          <w:rFonts w:hint="eastAsia"/>
          <w:sz w:val="28"/>
          <w:szCs w:val="28"/>
        </w:rPr>
        <w:t>]</w:t>
      </w:r>
      <w:r w:rsidR="00513023" w:rsidRPr="005A6AD2">
        <w:rPr>
          <w:sz w:val="28"/>
          <w:szCs w:val="28"/>
          <w:vertAlign w:val="subscript"/>
        </w:rPr>
        <w:t>2S</w:t>
      </w:r>
      <w:r w:rsidR="00513023">
        <w:t>正交铺层</w:t>
      </w:r>
      <w:r w:rsidR="00513023">
        <w:rPr>
          <w:rFonts w:hint="eastAsia"/>
        </w:rPr>
        <w:t>损伤的类型为纤维的断裂，</w:t>
      </w:r>
      <w:r w:rsidR="006E4915">
        <w:rPr>
          <w:rFonts w:hint="eastAsia"/>
        </w:rPr>
        <w:t>而</w:t>
      </w:r>
      <w:r w:rsidR="006E4915" w:rsidRPr="005A6AD2">
        <w:rPr>
          <w:rFonts w:hint="eastAsia"/>
          <w:sz w:val="28"/>
          <w:szCs w:val="28"/>
        </w:rPr>
        <w:t>[</w:t>
      </w:r>
      <w:r w:rsidR="006E4915" w:rsidRPr="005A6AD2">
        <w:rPr>
          <w:sz w:val="28"/>
          <w:szCs w:val="28"/>
        </w:rPr>
        <w:t>0/90</w:t>
      </w:r>
      <w:r w:rsidR="006E4915" w:rsidRPr="005A6AD2">
        <w:rPr>
          <w:rFonts w:hint="eastAsia"/>
          <w:sz w:val="28"/>
          <w:szCs w:val="28"/>
        </w:rPr>
        <w:t>/</w:t>
      </w:r>
      <w:r w:rsidR="006E4915" w:rsidRPr="005A6AD2">
        <w:rPr>
          <w:rFonts w:hint="eastAsia"/>
          <w:sz w:val="28"/>
          <w:szCs w:val="28"/>
        </w:rPr>
        <w:t>±</w:t>
      </w:r>
      <w:r w:rsidR="006E4915" w:rsidRPr="005A6AD2">
        <w:rPr>
          <w:rFonts w:hint="eastAsia"/>
          <w:sz w:val="28"/>
          <w:szCs w:val="28"/>
        </w:rPr>
        <w:lastRenderedPageBreak/>
        <w:t>45]</w:t>
      </w:r>
      <w:r w:rsidR="006E4915" w:rsidRPr="005A6AD2">
        <w:rPr>
          <w:sz w:val="28"/>
          <w:szCs w:val="28"/>
          <w:vertAlign w:val="subscript"/>
        </w:rPr>
        <w:t>S</w:t>
      </w:r>
      <w:r w:rsidR="006E4915">
        <w:rPr>
          <w:rFonts w:hint="eastAsia"/>
        </w:rPr>
        <w:t>各向同性铺层同时存在纤维和基体的开裂。</w:t>
      </w:r>
    </w:p>
    <w:p w14:paraId="480CC7C9" w14:textId="77777777" w:rsidR="0001507B" w:rsidRPr="00247FB2" w:rsidRDefault="0001507B" w:rsidP="00BE658F">
      <w:pPr>
        <w:widowControl/>
        <w:spacing w:line="240" w:lineRule="auto"/>
        <w:ind w:firstLineChars="0" w:firstLine="0"/>
        <w:jc w:val="left"/>
        <w:sectPr w:rsidR="0001507B" w:rsidRPr="00247FB2" w:rsidSect="00E515A3">
          <w:endnotePr>
            <w:numFmt w:val="decimal"/>
          </w:endnotePr>
          <w:pgSz w:w="11906" w:h="16838" w:code="9"/>
          <w:pgMar w:top="1701" w:right="1474" w:bottom="1418" w:left="1474" w:header="1134" w:footer="992" w:gutter="0"/>
          <w:cols w:space="425"/>
          <w:docGrid w:type="lines" w:linePitch="312"/>
        </w:sectPr>
      </w:pPr>
    </w:p>
    <w:p w14:paraId="2D593D44" w14:textId="7FA5FBA2" w:rsidR="00BA1896" w:rsidRPr="00247FB2" w:rsidRDefault="0093723D" w:rsidP="001D43B7">
      <w:pPr>
        <w:pStyle w:val="10"/>
        <w:rPr>
          <w:color w:val="auto"/>
        </w:rPr>
      </w:pPr>
      <w:bookmarkStart w:id="350" w:name="_Toc510446963"/>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50"/>
    </w:p>
    <w:p w14:paraId="32794DE8" w14:textId="77777777" w:rsidR="00455A01" w:rsidRPr="00247FB2" w:rsidRDefault="00455A01" w:rsidP="00416A81">
      <w:pPr>
        <w:pStyle w:val="2"/>
      </w:pPr>
      <w:bookmarkStart w:id="351" w:name="_Toc510446964"/>
      <w:bookmarkStart w:id="352" w:name="OLE_LINK230"/>
      <w:bookmarkStart w:id="353" w:name="OLE_LINK231"/>
      <w:bookmarkStart w:id="354" w:name="OLE_LINK232"/>
      <w:bookmarkStart w:id="355" w:name="OLE_LINK233"/>
      <w:bookmarkStart w:id="356" w:name="OLE_LINK234"/>
      <w:r w:rsidRPr="00247FB2">
        <w:rPr>
          <w:rFonts w:hint="eastAsia"/>
        </w:rPr>
        <w:t>引言</w:t>
      </w:r>
      <w:bookmarkEnd w:id="351"/>
    </w:p>
    <w:p w14:paraId="5640F67A" w14:textId="2F84E011" w:rsidR="00370070" w:rsidRPr="00247FB2" w:rsidRDefault="004D75E7" w:rsidP="00D846D7">
      <w:pPr>
        <w:ind w:firstLine="480"/>
      </w:pPr>
      <w:bookmarkStart w:id="357"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58" w:name="OLE_LINK221"/>
      <w:bookmarkStart w:id="359" w:name="OLE_LINK222"/>
      <w:bookmarkStart w:id="360" w:name="OLE_LINK274"/>
      <w:bookmarkStart w:id="361" w:name="OLE_LINK275"/>
      <w:bookmarkStart w:id="362"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58"/>
      <w:bookmarkEnd w:id="359"/>
      <w:r w:rsidR="00455A01" w:rsidRPr="00247FB2">
        <w:t>单向铺层</w:t>
      </w:r>
      <w:r w:rsidR="00455A01" w:rsidRPr="00247FB2">
        <w:rPr>
          <w:rFonts w:hint="eastAsia"/>
        </w:rPr>
        <w:t>，</w:t>
      </w:r>
      <w:bookmarkStart w:id="363" w:name="OLE_LINK223"/>
      <w:bookmarkStart w:id="364"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63"/>
      <w:bookmarkEnd w:id="364"/>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60"/>
      <w:bookmarkEnd w:id="361"/>
      <w:bookmarkEnd w:id="362"/>
      <w:r w:rsidR="00455A01" w:rsidRPr="00247FB2">
        <w:rPr>
          <w:rFonts w:hint="eastAsia"/>
        </w:rPr>
        <w:t>，</w:t>
      </w:r>
      <w:bookmarkEnd w:id="352"/>
      <w:bookmarkEnd w:id="353"/>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的非线性关系。</w:t>
      </w:r>
      <w:bookmarkEnd w:id="357"/>
    </w:p>
    <w:p w14:paraId="380D604A" w14:textId="2B09E2B0" w:rsidR="00EC1E72" w:rsidRPr="00247FB2" w:rsidRDefault="00EC1E72" w:rsidP="00EC1E72">
      <w:pPr>
        <w:pStyle w:val="2"/>
      </w:pPr>
      <w:bookmarkStart w:id="365" w:name="_Toc510446965"/>
      <w:r w:rsidRPr="00247FB2">
        <w:rPr>
          <w:rFonts w:hint="eastAsia"/>
        </w:rPr>
        <w:t>层合板的材料</w:t>
      </w:r>
      <w:r w:rsidRPr="00247FB2">
        <w:t>性能参数</w:t>
      </w:r>
      <w:bookmarkEnd w:id="365"/>
    </w:p>
    <w:p w14:paraId="7433CABA" w14:textId="35033C1F" w:rsidR="00EC1E72" w:rsidRPr="00247FB2" w:rsidRDefault="008C026C" w:rsidP="00EC1E72">
      <w:pPr>
        <w:ind w:firstLine="480"/>
      </w:pPr>
      <w:r w:rsidRPr="00247FB2">
        <w:rPr>
          <w:noProof/>
        </w:rPr>
        <w:drawing>
          <wp:anchor distT="0" distB="0" distL="114300" distR="114300" simplePos="0" relativeHeight="251665408" behindDoc="0" locked="0" layoutInCell="1" allowOverlap="1" wp14:anchorId="76CD32B6" wp14:editId="3F581B34">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5B7C37">
        <w:rPr>
          <w:rFonts w:hint="eastAsia"/>
        </w:rPr>
        <w:t>图</w:t>
      </w:r>
      <w:r w:rsidR="005B7C37">
        <w:rPr>
          <w:rFonts w:hint="eastAsia"/>
        </w:rPr>
        <w:t>4.1</w:t>
      </w:r>
      <w:r w:rsidR="00722C8E" w:rsidRPr="00247FB2">
        <w:fldChar w:fldCharType="end"/>
      </w:r>
      <w:r w:rsidR="00722C8E" w:rsidRPr="00247FB2">
        <w:t>所示</w:t>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5B7C37">
        <w:rPr>
          <w:rFonts w:hint="eastAsia"/>
        </w:rPr>
        <w:t>表</w:t>
      </w:r>
      <w:r w:rsidR="005B7C37">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5B7C37">
        <w:t>0</w:t>
      </w:r>
      <w:r w:rsidRPr="00247FB2">
        <w:fldChar w:fldCharType="end"/>
      </w:r>
      <w:r w:rsidR="00CB7EC8" w:rsidRPr="00247FB2">
        <w:t>所示</w:t>
      </w:r>
      <w:r w:rsidR="00CB7EC8" w:rsidRPr="00247FB2">
        <w:rPr>
          <w:rFonts w:hint="eastAsia"/>
        </w:rPr>
        <w:t>：</w:t>
      </w:r>
    </w:p>
    <w:p w14:paraId="6247041F" w14:textId="5EB7B252" w:rsidR="007F6699" w:rsidRPr="00247FB2" w:rsidRDefault="003D3E34" w:rsidP="00C06E77">
      <w:pPr>
        <w:pStyle w:val="6"/>
        <w:jc w:val="center"/>
      </w:pPr>
      <w:r w:rsidRPr="00247FB2">
        <w:t xml:space="preserve"> </w:t>
      </w:r>
      <w:bookmarkStart w:id="366" w:name="_Ref510015026"/>
      <w:r w:rsidR="00447E3E" w:rsidRPr="00247FB2">
        <w:t>性能测试</w:t>
      </w:r>
      <w:r w:rsidR="00E074C0" w:rsidRPr="00247FB2">
        <w:t>试件</w:t>
      </w:r>
      <w:bookmarkEnd w:id="366"/>
    </w:p>
    <w:p w14:paraId="620E34D4" w14:textId="77777777" w:rsidR="00063F05" w:rsidRPr="00247FB2" w:rsidRDefault="00063F05" w:rsidP="00063F05">
      <w:pPr>
        <w:ind w:firstLine="480"/>
      </w:pPr>
    </w:p>
    <w:p w14:paraId="560DA2D9" w14:textId="77777777" w:rsidR="00063F05" w:rsidRDefault="00063F05" w:rsidP="00063F05">
      <w:pPr>
        <w:ind w:firstLine="480"/>
      </w:pPr>
    </w:p>
    <w:p w14:paraId="4FCD4340" w14:textId="77777777" w:rsidR="00976076" w:rsidRDefault="00976076" w:rsidP="00063F05">
      <w:pPr>
        <w:ind w:firstLine="480"/>
      </w:pPr>
    </w:p>
    <w:p w14:paraId="1099D4FB" w14:textId="77777777" w:rsidR="00976076" w:rsidRPr="00247FB2" w:rsidRDefault="00976076"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67" w:name="_Ref510015085"/>
      <w:r w:rsidRPr="00247FB2">
        <w:rPr>
          <w:rFonts w:hint="eastAsia"/>
        </w:rPr>
        <w:t>单层板刚度系数</w:t>
      </w:r>
      <w:bookmarkEnd w:id="367"/>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EB793F"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EB793F"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EB793F"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EB793F"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7C1C92">
      <w:pPr>
        <w:ind w:firstLine="480"/>
      </w:pPr>
      <w:bookmarkStart w:id="368" w:name="_Ref510015091"/>
    </w:p>
    <w:p w14:paraId="5988214F" w14:textId="2FC6054D" w:rsidR="00487D9A" w:rsidRPr="00247FB2" w:rsidRDefault="00C06E77" w:rsidP="00BB51C5">
      <w:pPr>
        <w:pStyle w:val="7"/>
      </w:pPr>
      <w:r w:rsidRPr="00247FB2">
        <w:rPr>
          <w:rFonts w:hint="eastAsia"/>
        </w:rPr>
        <w:t>实验所得</w:t>
      </w:r>
      <w:r w:rsidR="00941EAB" w:rsidRPr="00247FB2">
        <w:rPr>
          <w:rFonts w:hint="eastAsia"/>
        </w:rPr>
        <w:t>强度参数</w:t>
      </w:r>
      <w:bookmarkEnd w:id="368"/>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EB793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EB793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EB793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EB793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EB793F"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的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Pr="00247FB2">
        <w:fldChar w:fldCharType="end"/>
      </w:r>
      <w:r w:rsidR="00777A6F" w:rsidRPr="00247FB2">
        <w:rPr>
          <w:rFonts w:hint="eastAsia"/>
        </w:rPr>
        <w:t>式对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EB793F"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EB793F"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54"/>
      <w:bookmarkEnd w:id="355"/>
      <w:bookmarkEnd w:id="356"/>
    </w:tbl>
    <w:p w14:paraId="6CE37030" w14:textId="10F26B22" w:rsidR="00C35657" w:rsidRPr="00247FB2" w:rsidRDefault="00C35657" w:rsidP="00EE3BC0">
      <w:pPr>
        <w:ind w:firstLine="480"/>
      </w:pPr>
    </w:p>
    <w:p w14:paraId="75FF28CF" w14:textId="5858FDDB" w:rsidR="006E0A1C" w:rsidRPr="00247FB2" w:rsidRDefault="00EE3BC0" w:rsidP="00383F34">
      <w:pPr>
        <w:pStyle w:val="2"/>
      </w:pPr>
      <w:bookmarkStart w:id="369" w:name="_Toc510446966"/>
      <w:r>
        <w:rPr>
          <w:rFonts w:hint="eastAsia"/>
        </w:rPr>
        <w:t>大开孔层合板的</w:t>
      </w:r>
      <w:r w:rsidR="006E0A1C" w:rsidRPr="00247FB2">
        <w:t>损伤演化</w:t>
      </w:r>
      <w:r w:rsidR="00CB0DA0">
        <w:t>模拟</w:t>
      </w:r>
      <w:r w:rsidR="006E0A1C" w:rsidRPr="00247FB2">
        <w:rPr>
          <w:rFonts w:hint="eastAsia"/>
        </w:rPr>
        <w:t>：</w:t>
      </w:r>
      <w:bookmarkEnd w:id="369"/>
    </w:p>
    <w:p w14:paraId="789E7FA0" w14:textId="05E88BD3" w:rsidR="00DC11B3" w:rsidRPr="00247FB2" w:rsidRDefault="0017587F" w:rsidP="0017587F">
      <w:pPr>
        <w:ind w:firstLine="480"/>
      </w:pPr>
      <w:bookmarkStart w:id="370" w:name="OLE_LINK261"/>
      <w:r>
        <w:t>通过数值模拟</w:t>
      </w:r>
      <w:r>
        <w:rPr>
          <w:rFonts w:hint="eastAsia"/>
        </w:rPr>
        <w:t>，</w:t>
      </w:r>
      <w:r>
        <w:t>我们可以获得从层合板</w:t>
      </w:r>
      <w:r w:rsidR="00BC6A0D">
        <w:t>从初始失效到彻底破坏的损伤演化</w:t>
      </w:r>
      <w:r w:rsidR="00BC6A0D">
        <w:rPr>
          <w:rFonts w:hint="eastAsia"/>
        </w:rPr>
        <w:t>，</w:t>
      </w:r>
      <w:r w:rsidR="00BC6A0D">
        <w:t>了解层合板在</w:t>
      </w:r>
      <w:r w:rsidR="00047F56">
        <w:t>演化过程中</w:t>
      </w:r>
      <w:r w:rsidR="00BC6A0D">
        <w:t>内部发生的</w:t>
      </w:r>
      <w:r w:rsidR="00041EC0">
        <w:t>损伤位置以及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层合板的损伤演化模拟的结果</w:t>
      </w:r>
      <w:r w:rsidR="00354513">
        <w:rPr>
          <w:rFonts w:hint="eastAsia"/>
        </w:rPr>
        <w:t>：</w:t>
      </w:r>
    </w:p>
    <w:p w14:paraId="29CCC211" w14:textId="77777777" w:rsidR="00EE3BC0" w:rsidRPr="00247FB2" w:rsidRDefault="00EE3BC0" w:rsidP="005C0055">
      <w:pPr>
        <w:pStyle w:val="3"/>
      </w:pPr>
      <w:bookmarkStart w:id="371" w:name="_Toc510446967"/>
      <w:bookmarkEnd w:id="370"/>
      <w:r w:rsidRPr="00247FB2">
        <w:rPr>
          <w:rFonts w:hint="eastAsia"/>
        </w:rPr>
        <w:t>单向铺层大开口层合板的失效</w:t>
      </w:r>
      <w:bookmarkEnd w:id="371"/>
    </w:p>
    <w:p w14:paraId="5559FF3C" w14:textId="26576EA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5B7C37">
        <w:rPr>
          <w:rFonts w:hint="eastAsia"/>
        </w:rPr>
        <w:t>图</w:t>
      </w:r>
      <w:r w:rsidR="005B7C37">
        <w:rPr>
          <w:rFonts w:hint="eastAsia"/>
        </w:rPr>
        <w:t>4.2</w:t>
      </w:r>
      <w:r>
        <w:fldChar w:fldCharType="end"/>
      </w:r>
      <w:r>
        <w:t>和</w:t>
      </w:r>
      <w:r>
        <w:fldChar w:fldCharType="begin"/>
      </w:r>
      <w:r>
        <w:instrText xml:space="preserve"> REF _Ref510178142 \r \h </w:instrText>
      </w:r>
      <w:r w:rsidR="001D69BF">
        <w:instrText xml:space="preserve"> \* MERGEFORMAT </w:instrText>
      </w:r>
      <w:r>
        <w:fldChar w:fldCharType="separate"/>
      </w:r>
      <w:r w:rsidR="005B7C37">
        <w:rPr>
          <w:rFonts w:hint="eastAsia"/>
        </w:rPr>
        <w:t>图</w:t>
      </w:r>
      <w:r w:rsidR="005B7C37">
        <w:rPr>
          <w:rFonts w:hint="eastAsia"/>
        </w:rPr>
        <w:t>4.3</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红色区域为失效的区域，每张损伤图下面给出的分别是对应的位移值以及载荷值，展示了</w:t>
      </w:r>
      <w:r>
        <w:t>在不同载荷下的</w:t>
      </w:r>
      <w:r>
        <w:rPr>
          <w:rFonts w:hint="eastAsia"/>
        </w:rPr>
        <w:t>层合板</w:t>
      </w:r>
      <w:r>
        <w:t>失效情况</w:t>
      </w:r>
      <w:r>
        <w:rPr>
          <w:rFonts w:hint="eastAsia"/>
        </w:rPr>
        <w:t>，</w:t>
      </w:r>
      <w:bookmarkStart w:id="372" w:name="OLE_LINK283"/>
      <w:bookmarkStart w:id="373" w:name="OLE_LINK284"/>
      <w:r>
        <w:rPr>
          <w:rFonts w:hint="eastAsia"/>
        </w:rPr>
        <w:t>主要的损</w:t>
      </w:r>
      <w:r>
        <w:rPr>
          <w:rFonts w:hint="eastAsia"/>
        </w:rPr>
        <w:lastRenderedPageBreak/>
        <w:t>伤模式为基体拉伸</w:t>
      </w:r>
      <w:r>
        <w:t>损伤</w:t>
      </w:r>
      <w:bookmarkEnd w:id="372"/>
      <w:bookmarkEnd w:id="373"/>
      <w:r w:rsidR="008A06A3">
        <w:rPr>
          <w:rFonts w:hint="eastAsia"/>
        </w:rPr>
        <w:t>和纤维拉伸损伤</w:t>
      </w:r>
      <w:r>
        <w:rPr>
          <w:rFonts w:hint="eastAsia"/>
        </w:rPr>
        <w:t>：</w:t>
      </w:r>
      <w:bookmarkStart w:id="374" w:name="OLE_LINK285"/>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2187933">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6FEE7529">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Default="007F467E" w:rsidP="00FA4E44">
      <w:pPr>
        <w:spacing w:line="240" w:lineRule="auto"/>
        <w:ind w:firstLineChars="700" w:firstLine="1680"/>
      </w:pPr>
      <w:r>
        <w:t>(I</w:t>
      </w:r>
      <w:r w:rsidR="001D69BF" w:rsidRPr="00247FB2">
        <w:t>)</w:t>
      </w:r>
      <w:r w:rsidR="001D69BF">
        <w:t xml:space="preserve"> 0.47mm</w:t>
      </w:r>
      <w:r w:rsidR="001D69BF">
        <w:rPr>
          <w:rFonts w:hint="eastAsia"/>
        </w:rPr>
        <w:t>，</w:t>
      </w:r>
      <w:r w:rsidR="001D69BF">
        <w:t>46.43KN</w:t>
      </w:r>
      <w:r w:rsidR="001D69BF" w:rsidRPr="00247FB2">
        <w:rPr>
          <w:rFonts w:hint="eastAsia"/>
        </w:rPr>
        <w:t xml:space="preserve">   </w:t>
      </w:r>
      <w:r w:rsidR="001D69BF">
        <w:t xml:space="preserve">  </w:t>
      </w:r>
      <w:r w:rsidR="001D69BF" w:rsidRPr="00247FB2">
        <w:t xml:space="preserve">  </w:t>
      </w:r>
      <w:r w:rsidR="001D69BF">
        <w:t xml:space="preserve">      </w:t>
      </w:r>
      <w:r w:rsidR="001D69BF" w:rsidRPr="00247FB2">
        <w:rPr>
          <w:rFonts w:hint="eastAsia"/>
        </w:rPr>
        <w:t>(</w:t>
      </w:r>
      <w:r w:rsidR="000311D6">
        <w:t>II</w:t>
      </w:r>
      <w:r w:rsidR="001D69BF" w:rsidRPr="00247FB2">
        <w:rPr>
          <w:rFonts w:hint="eastAsia"/>
        </w:rPr>
        <w:t>)</w:t>
      </w:r>
      <w:r w:rsidR="001D69BF">
        <w:t xml:space="preserve"> 0.65mm</w:t>
      </w:r>
      <w:r w:rsidR="001D69BF">
        <w:rPr>
          <w:rFonts w:hint="eastAsia"/>
        </w:rPr>
        <w:t>，</w:t>
      </w:r>
      <w:r w:rsidR="001D69BF">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2A11ABB8">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02F57535">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778E73C7" w:rsidR="001D69BF" w:rsidRDefault="006C7C18" w:rsidP="001D69BF">
      <w:pPr>
        <w:spacing w:line="240" w:lineRule="auto"/>
        <w:ind w:firstLineChars="683" w:firstLine="1639"/>
        <w:jc w:val="left"/>
      </w:pPr>
      <w:r>
        <w:t>(III</w:t>
      </w:r>
      <w:r w:rsidR="001D69BF" w:rsidRPr="00247FB2">
        <w:t>)</w:t>
      </w:r>
      <w:r w:rsidR="001D69BF">
        <w:t xml:space="preserve"> 1.01mm</w:t>
      </w:r>
      <w:r w:rsidR="001D69BF">
        <w:rPr>
          <w:rFonts w:hint="eastAsia"/>
        </w:rPr>
        <w:t>，</w:t>
      </w:r>
      <w:r w:rsidR="001D69BF">
        <w:t>87.60KN</w:t>
      </w:r>
      <w:r w:rsidR="001D69BF" w:rsidRPr="00051291">
        <w:t xml:space="preserve"> </w:t>
      </w:r>
      <w:r w:rsidR="001D69BF">
        <w:rPr>
          <w:rFonts w:hint="eastAsia"/>
        </w:rPr>
        <w:t xml:space="preserve">         </w:t>
      </w:r>
      <w:r w:rsidR="001D69BF" w:rsidRPr="00247FB2">
        <w:rPr>
          <w:rFonts w:hint="eastAsia"/>
        </w:rPr>
        <w:t>(</w:t>
      </w:r>
      <w:r w:rsidR="0081722E">
        <w:t>IV</w:t>
      </w:r>
      <w:r w:rsidR="001D69BF" w:rsidRPr="00247FB2">
        <w:rPr>
          <w:rFonts w:hint="eastAsia"/>
        </w:rPr>
        <w:t>)</w:t>
      </w:r>
      <w:r w:rsidR="001D69BF">
        <w:t xml:space="preserve"> 1.07mm</w:t>
      </w:r>
      <w:r w:rsidR="001D69BF">
        <w:rPr>
          <w:rFonts w:hint="eastAsia"/>
        </w:rPr>
        <w:t>，</w:t>
      </w:r>
      <w:r w:rsidR="001D69BF">
        <w:t>53.07KN</w:t>
      </w:r>
    </w:p>
    <w:p w14:paraId="75EC828E" w14:textId="393E7E10" w:rsidR="00404A9F" w:rsidRPr="008C7817" w:rsidRDefault="009557DE" w:rsidP="00677559">
      <w:pPr>
        <w:spacing w:line="240" w:lineRule="auto"/>
        <w:ind w:firstLineChars="1633" w:firstLine="3593"/>
        <w:rPr>
          <w:sz w:val="22"/>
          <w:szCs w:val="22"/>
        </w:rPr>
      </w:pPr>
      <w:bookmarkStart w:id="375" w:name="OLE_LINK289"/>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1D9E310C">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8CC5514">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74"/>
    </w:p>
    <w:p w14:paraId="76A12C97" w14:textId="74548DF8" w:rsidR="00EF7FAC" w:rsidRDefault="003B179D" w:rsidP="001D69BF">
      <w:pPr>
        <w:spacing w:line="240" w:lineRule="auto"/>
        <w:ind w:firstLineChars="683" w:firstLine="1639"/>
        <w:jc w:val="left"/>
      </w:pPr>
      <w:r>
        <w:t>(</w:t>
      </w:r>
      <w:r w:rsidR="00F56163">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rsidR="00D516DC">
        <w:t>II</w:t>
      </w:r>
      <w:r w:rsidRPr="00247FB2">
        <w:rPr>
          <w:rFonts w:hint="eastAsia"/>
        </w:rPr>
        <w:t>)</w:t>
      </w:r>
      <w:r>
        <w:t xml:space="preserve"> 1.07mm</w:t>
      </w:r>
      <w:r>
        <w:rPr>
          <w:rFonts w:hint="eastAsia"/>
        </w:rPr>
        <w:t>，</w:t>
      </w:r>
      <w:r>
        <w:t>53.07KN</w:t>
      </w:r>
    </w:p>
    <w:p w14:paraId="3BAA8E19" w14:textId="4E437E14" w:rsidR="00EF7FAC" w:rsidRPr="008C7817" w:rsidRDefault="007B7CC9" w:rsidP="00906CBB">
      <w:pPr>
        <w:spacing w:line="240" w:lineRule="auto"/>
        <w:ind w:firstLineChars="1600" w:firstLine="352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00333DD3" w:rsidRPr="008C7817">
        <w:rPr>
          <w:sz w:val="22"/>
        </w:rPr>
        <w:t>纤维拉伸失效</w:t>
      </w:r>
    </w:p>
    <w:p w14:paraId="73B6CFE9" w14:textId="7F66A3A7" w:rsidR="00DC11B3" w:rsidRDefault="008E178B" w:rsidP="00B76501">
      <w:pPr>
        <w:pStyle w:val="6"/>
        <w:jc w:val="center"/>
      </w:pPr>
      <w:bookmarkStart w:id="376" w:name="_Ref510178139"/>
      <w:bookmarkEnd w:id="375"/>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76"/>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31E8C831">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4A54D72B">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1E859919" w:rsidR="00CC39B7" w:rsidRDefault="00E42148" w:rsidP="00EB433F">
      <w:pPr>
        <w:spacing w:line="240" w:lineRule="auto"/>
        <w:ind w:firstLine="480"/>
        <w:jc w:val="center"/>
      </w:pPr>
      <w:r>
        <w:t xml:space="preserve"> (I</w:t>
      </w:r>
      <w:r w:rsidR="00C066DB">
        <w:t>)</w:t>
      </w:r>
      <w:r w:rsidR="00C066DB" w:rsidRPr="00C066DB">
        <w:t xml:space="preserve"> </w:t>
      </w:r>
      <w:r w:rsidR="00C066DB">
        <w:t>0.42mm</w:t>
      </w:r>
      <w:r w:rsidR="00C066DB">
        <w:rPr>
          <w:rFonts w:hint="eastAsia"/>
        </w:rPr>
        <w:t>，</w:t>
      </w:r>
      <w:r w:rsidR="00C066DB">
        <w:t>41.52KN</w:t>
      </w:r>
      <w:r w:rsidR="009B5EA6">
        <w:rPr>
          <w:rFonts w:hint="eastAsia"/>
        </w:rPr>
        <w:t xml:space="preserve">           </w:t>
      </w:r>
      <w:r w:rsidR="00B76501" w:rsidRPr="00247FB2">
        <w:rPr>
          <w:rFonts w:hint="eastAsia"/>
        </w:rPr>
        <w:t>(</w:t>
      </w:r>
      <w:r w:rsidR="009B5EA6">
        <w:t>II</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64F7D412" w14:textId="2857165F" w:rsidR="00704ADC" w:rsidRPr="00247FB2" w:rsidRDefault="00704ADC" w:rsidP="003F4E1F">
      <w:pPr>
        <w:spacing w:line="240" w:lineRule="auto"/>
        <w:ind w:firstLineChars="650" w:firstLine="1560"/>
      </w:pPr>
      <w:r w:rsidRPr="006A004F">
        <w:rPr>
          <w:noProof/>
        </w:rPr>
        <w:lastRenderedPageBreak/>
        <w:drawing>
          <wp:inline distT="0" distB="0" distL="0" distR="0" wp14:anchorId="19C2D7E4" wp14:editId="33CF5E85">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3569DC4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77131635" w:rsidR="007F2678" w:rsidRDefault="006A004F" w:rsidP="007A1570">
      <w:pPr>
        <w:spacing w:line="240" w:lineRule="auto"/>
        <w:ind w:firstLineChars="683" w:firstLine="1639"/>
      </w:pPr>
      <w:r w:rsidRPr="006A004F">
        <w:t xml:space="preserve"> </w:t>
      </w:r>
      <w:r w:rsidR="00380DE8">
        <w:t>(III</w:t>
      </w:r>
      <w:r>
        <w:t>)</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5A1221">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5723C6">
        <w:t>IV</w:t>
      </w:r>
      <w:r w:rsidR="007F2678" w:rsidRPr="00247FB2">
        <w:rPr>
          <w:rFonts w:hint="eastAsia"/>
        </w:rPr>
        <w:t>)</w:t>
      </w:r>
      <w:r w:rsidR="00747BD6">
        <w:t xml:space="preserve"> </w:t>
      </w:r>
      <w:r w:rsidR="00194606">
        <w:t>1.15mm</w:t>
      </w:r>
      <w:r w:rsidR="00194606">
        <w:rPr>
          <w:rFonts w:hint="eastAsia"/>
        </w:rPr>
        <w:t>，</w:t>
      </w:r>
      <w:r w:rsidR="00194606">
        <w:t>24.62KN</w:t>
      </w:r>
    </w:p>
    <w:p w14:paraId="706CF48A" w14:textId="77777777" w:rsidR="00DD563A" w:rsidRPr="008C7817" w:rsidRDefault="00DD563A" w:rsidP="007C67D5">
      <w:pPr>
        <w:spacing w:line="240" w:lineRule="auto"/>
        <w:ind w:firstLineChars="1783" w:firstLine="3923"/>
        <w:rPr>
          <w:sz w:val="22"/>
          <w:szCs w:val="22"/>
        </w:rPr>
      </w:pPr>
      <w:bookmarkStart w:id="377" w:name="OLE_LINK290"/>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3933451D">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EEF3668">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656454" cy="1468357"/>
                    </a:xfrm>
                    <a:prstGeom prst="rect">
                      <a:avLst/>
                    </a:prstGeom>
                  </pic:spPr>
                </pic:pic>
              </a:graphicData>
            </a:graphic>
          </wp:inline>
        </w:drawing>
      </w:r>
    </w:p>
    <w:p w14:paraId="351EFE57" w14:textId="099C0662" w:rsidR="00DD563A" w:rsidRDefault="00DD563A" w:rsidP="00DD563A">
      <w:pPr>
        <w:spacing w:line="240" w:lineRule="auto"/>
        <w:ind w:firstLineChars="683" w:firstLine="1639"/>
        <w:jc w:val="left"/>
      </w:pPr>
      <w:r>
        <w:t>(I</w:t>
      </w:r>
      <w:r w:rsidRPr="00247FB2">
        <w:t>)</w:t>
      </w:r>
      <w:r>
        <w:t xml:space="preserve"> </w:t>
      </w:r>
      <w:r w:rsidR="00CB5CBA" w:rsidRPr="006A004F">
        <w:t>1.0</w:t>
      </w:r>
      <w:r w:rsidR="00CB5CBA">
        <w:t>1mm</w:t>
      </w:r>
      <w:r w:rsidR="00CB5CBA">
        <w:rPr>
          <w:rFonts w:hint="eastAsia"/>
        </w:rPr>
        <w:t>，</w:t>
      </w:r>
      <w:r w:rsidR="00CB5CBA">
        <w:t>87.36KN</w:t>
      </w:r>
      <w:r>
        <w:rPr>
          <w:rFonts w:hint="eastAsia"/>
        </w:rPr>
        <w:t xml:space="preserve">     </w:t>
      </w:r>
      <w:r w:rsidR="00FB7538">
        <w:t xml:space="preserve">   </w:t>
      </w:r>
      <w:r w:rsidR="00B65090">
        <w:rPr>
          <w:rFonts w:hint="eastAsia"/>
        </w:rPr>
        <w:t xml:space="preserve"> </w:t>
      </w:r>
      <w:r>
        <w:t xml:space="preserve">  </w:t>
      </w:r>
      <w:r w:rsidRPr="00247FB2">
        <w:rPr>
          <w:rFonts w:hint="eastAsia"/>
        </w:rPr>
        <w:t>(</w:t>
      </w:r>
      <w:r w:rsidR="00FB7538">
        <w:t>II</w:t>
      </w:r>
      <w:r w:rsidRPr="00247FB2">
        <w:rPr>
          <w:rFonts w:hint="eastAsia"/>
        </w:rPr>
        <w:t>)</w:t>
      </w:r>
      <w:r>
        <w:t xml:space="preserve"> </w:t>
      </w:r>
      <w:r w:rsidR="00CE4FE6">
        <w:t>1.15mm</w:t>
      </w:r>
      <w:r w:rsidR="00CE4FE6">
        <w:rPr>
          <w:rFonts w:hint="eastAsia"/>
        </w:rPr>
        <w:t>，</w:t>
      </w:r>
      <w:r w:rsidR="00CE4FE6">
        <w:t>24.62KN</w:t>
      </w:r>
    </w:p>
    <w:p w14:paraId="10F8142A" w14:textId="558DC63D" w:rsidR="003F2CDB" w:rsidRPr="00252F1E" w:rsidRDefault="00DD563A" w:rsidP="00063AC5">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5000B734" w14:textId="6850EEC3" w:rsidR="00DD564C" w:rsidRPr="00247FB2" w:rsidRDefault="00686C90" w:rsidP="000663BF">
      <w:pPr>
        <w:pStyle w:val="6"/>
        <w:jc w:val="center"/>
      </w:pPr>
      <w:bookmarkStart w:id="378" w:name="_Ref510178142"/>
      <w:bookmarkEnd w:id="377"/>
      <w:r w:rsidRPr="00247FB2">
        <w:rPr>
          <w:rFonts w:hint="eastAsia"/>
        </w:rPr>
        <w:t>使用指数退化模型的</w:t>
      </w:r>
      <w:r w:rsidRPr="00247FB2">
        <w:t>60mm</w:t>
      </w:r>
      <w:r w:rsidRPr="00247FB2">
        <w:t>孔径单向铺层失效演化</w:t>
      </w:r>
      <w:bookmarkEnd w:id="378"/>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5B7C37">
        <w:rPr>
          <w:rFonts w:hint="eastAsia"/>
        </w:rPr>
        <w:t>图</w:t>
      </w:r>
      <w:r w:rsidR="005B7C37">
        <w:rPr>
          <w:rFonts w:hint="eastAsia"/>
        </w:rPr>
        <w:t>4.4</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5B7C37">
        <w:rPr>
          <w:rFonts w:hint="eastAsia"/>
        </w:rPr>
        <w:t>图</w:t>
      </w:r>
      <w:r w:rsidR="005B7C37">
        <w:rPr>
          <w:rFonts w:hint="eastAsia"/>
        </w:rPr>
        <w:t>4.5</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79" w:name="OLE_LINK279"/>
      <w:bookmarkStart w:id="380" w:name="OLE_LINK280"/>
      <w:r w:rsidR="003372F4">
        <w:rPr>
          <w:rFonts w:hint="eastAsia"/>
        </w:rPr>
        <w:t>[</w:t>
      </w:r>
      <w:r w:rsidR="003372F4">
        <w:t>0</w:t>
      </w:r>
      <w:r w:rsidR="003372F4">
        <w:rPr>
          <w:rFonts w:hint="eastAsia"/>
        </w:rPr>
        <w:t>]</w:t>
      </w:r>
      <w:r w:rsidR="003372F4">
        <w:rPr>
          <w:vertAlign w:val="subscript"/>
        </w:rPr>
        <w:t>10</w:t>
      </w:r>
      <w:bookmarkEnd w:id="379"/>
      <w:bookmarkEnd w:id="380"/>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3A0741EC">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4378C43D">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13FFC7D7" w:rsidR="003C0DAF" w:rsidRDefault="006E14BC" w:rsidP="007642E5">
      <w:pPr>
        <w:spacing w:line="240" w:lineRule="auto"/>
        <w:ind w:firstLineChars="700" w:firstLine="1680"/>
        <w:rPr>
          <w:noProof/>
        </w:rPr>
      </w:pPr>
      <w:r>
        <w:t>(I</w:t>
      </w:r>
      <w:r w:rsidR="003C0DAF" w:rsidRPr="00247FB2">
        <w:t>) 0.42mm</w:t>
      </w:r>
      <w:r w:rsidR="003C0DAF">
        <w:rPr>
          <w:rFonts w:hint="eastAsia"/>
        </w:rPr>
        <w:t>，</w:t>
      </w:r>
      <w:r w:rsidR="003C0DAF" w:rsidRPr="00247FB2">
        <w:t>33.17KN</w:t>
      </w:r>
      <w:r w:rsidR="003C0DAF" w:rsidRPr="00247FB2">
        <w:rPr>
          <w:rFonts w:hint="eastAsia"/>
        </w:rPr>
        <w:t xml:space="preserve">    </w:t>
      </w:r>
      <w:r w:rsidR="003C0DAF" w:rsidRPr="00247FB2">
        <w:t xml:space="preserve"> </w:t>
      </w:r>
      <w:r w:rsidR="003C0DAF" w:rsidRPr="00247FB2">
        <w:rPr>
          <w:rFonts w:hint="eastAsia"/>
        </w:rPr>
        <w:t xml:space="preserve">    </w:t>
      </w:r>
      <w:r w:rsidR="003C0DAF" w:rsidRPr="00247FB2">
        <w:t xml:space="preserve">  </w:t>
      </w:r>
      <w:r w:rsidR="003C0DAF" w:rsidRPr="00247FB2">
        <w:rPr>
          <w:rFonts w:hint="eastAsia"/>
        </w:rPr>
        <w:t>(</w:t>
      </w:r>
      <w:r>
        <w:t>II</w:t>
      </w:r>
      <w:r w:rsidR="003C0DAF" w:rsidRPr="00247FB2">
        <w:rPr>
          <w:rFonts w:hint="eastAsia"/>
        </w:rPr>
        <w:t>)</w:t>
      </w:r>
      <w:r w:rsidR="003C0DAF" w:rsidRPr="00247FB2">
        <w:t xml:space="preserve"> 0.73mm</w:t>
      </w:r>
      <w:r w:rsidR="003C0DAF">
        <w:rPr>
          <w:rFonts w:hint="eastAsia"/>
          <w:noProof/>
        </w:rPr>
        <w:t>，</w:t>
      </w:r>
      <w:r w:rsidR="003C0DAF" w:rsidRPr="00247FB2">
        <w:rPr>
          <w:noProof/>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0B0D3945">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155ACF21">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4FD16180" w:rsidR="007F0AF5" w:rsidRDefault="00281681" w:rsidP="003C0DAF">
      <w:pPr>
        <w:spacing w:line="240" w:lineRule="auto"/>
        <w:ind w:firstLineChars="783" w:firstLine="1879"/>
      </w:pPr>
      <w:r>
        <w:t>(III</w:t>
      </w:r>
      <w:r w:rsidR="007F0AF5" w:rsidRPr="00247FB2">
        <w:t>)</w:t>
      </w:r>
      <w:r w:rsidR="002B6D9A" w:rsidRPr="00247FB2">
        <w:t xml:space="preserve"> 1.02</w:t>
      </w:r>
      <w:r w:rsidR="007F0AF5" w:rsidRPr="00247FB2">
        <w:t>mm</w:t>
      </w:r>
      <w:r w:rsidR="00B717AB">
        <w:rPr>
          <w:rFonts w:hint="eastAsia"/>
        </w:rPr>
        <w:t>，</w:t>
      </w:r>
      <w:r w:rsidR="00B5598F" w:rsidRPr="00247FB2">
        <w:t>72.00</w:t>
      </w:r>
      <w:r w:rsidR="00D023AD" w:rsidRPr="00247FB2">
        <w:t>KN</w:t>
      </w:r>
      <w:r w:rsidR="00033848">
        <w:rPr>
          <w:rFonts w:hint="eastAsia"/>
        </w:rPr>
        <w:t xml:space="preserve">       </w:t>
      </w:r>
      <w:r w:rsidR="008E66CC" w:rsidRPr="00247FB2">
        <w:rPr>
          <w:rFonts w:hint="eastAsia"/>
        </w:rPr>
        <w:t xml:space="preserve">  </w:t>
      </w:r>
      <w:r w:rsidR="007F0AF5" w:rsidRPr="00247FB2">
        <w:rPr>
          <w:rFonts w:hint="eastAsia"/>
        </w:rPr>
        <w:t>(</w:t>
      </w:r>
      <w:r w:rsidR="008F504E">
        <w:t>IV</w:t>
      </w:r>
      <w:r w:rsidR="007F0AF5" w:rsidRPr="00247FB2">
        <w:rPr>
          <w:rFonts w:hint="eastAsia"/>
        </w:rPr>
        <w:t>)</w:t>
      </w:r>
      <w:r w:rsidR="007F0AF5" w:rsidRPr="00247FB2">
        <w:t xml:space="preserve"> 1.15mm</w:t>
      </w:r>
      <w:r w:rsidR="00881A47" w:rsidRPr="00247FB2">
        <w:t>,20.85KN</w:t>
      </w:r>
    </w:p>
    <w:p w14:paraId="6706A945" w14:textId="77777777" w:rsidR="00FA3214" w:rsidRPr="008C7817" w:rsidRDefault="00FA3214" w:rsidP="00FA3214">
      <w:pPr>
        <w:spacing w:line="240" w:lineRule="auto"/>
        <w:ind w:firstLineChars="1783" w:firstLine="3923"/>
        <w:rPr>
          <w:sz w:val="22"/>
          <w:szCs w:val="22"/>
        </w:rPr>
      </w:pPr>
      <w:bookmarkStart w:id="381" w:name="OLE_LINK291"/>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0598A113" w14:textId="37C6D963" w:rsidR="00FA3214" w:rsidRDefault="00F65C13" w:rsidP="00F65C13">
      <w:pPr>
        <w:spacing w:line="240" w:lineRule="auto"/>
        <w:ind w:firstLineChars="600" w:firstLine="1440"/>
      </w:pPr>
      <w:r>
        <w:lastRenderedPageBreak/>
        <w:t xml:space="preserve"> </w:t>
      </w:r>
      <w:r w:rsidR="00C42260">
        <w:rPr>
          <w:noProof/>
        </w:rPr>
        <w:drawing>
          <wp:inline distT="0" distB="0" distL="0" distR="0" wp14:anchorId="509E25C6" wp14:editId="57C8EE44">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5269994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98181" cy="1416369"/>
                    </a:xfrm>
                    <a:prstGeom prst="rect">
                      <a:avLst/>
                    </a:prstGeom>
                  </pic:spPr>
                </pic:pic>
              </a:graphicData>
            </a:graphic>
          </wp:inline>
        </w:drawing>
      </w:r>
    </w:p>
    <w:p w14:paraId="6829930C" w14:textId="3EE9B5B3" w:rsidR="007E72F7" w:rsidRDefault="006142E3" w:rsidP="007E72F7">
      <w:pPr>
        <w:spacing w:line="240" w:lineRule="auto"/>
        <w:ind w:firstLineChars="683" w:firstLine="1639"/>
      </w:pPr>
      <w:r>
        <w:t>(I</w:t>
      </w:r>
      <w:r w:rsidR="007E72F7" w:rsidRPr="00247FB2">
        <w:t>) 1.02mm</w:t>
      </w:r>
      <w:r w:rsidR="007E72F7">
        <w:rPr>
          <w:rFonts w:hint="eastAsia"/>
        </w:rPr>
        <w:t>，</w:t>
      </w:r>
      <w:r w:rsidR="007E72F7" w:rsidRPr="00247FB2">
        <w:t>72.00KN</w:t>
      </w:r>
      <w:r w:rsidR="007E72F7">
        <w:rPr>
          <w:rFonts w:hint="eastAsia"/>
        </w:rPr>
        <w:t xml:space="preserve">       </w:t>
      </w:r>
      <w:r w:rsidR="007E72F7" w:rsidRPr="00247FB2">
        <w:rPr>
          <w:rFonts w:hint="eastAsia"/>
        </w:rPr>
        <w:t xml:space="preserve"> </w:t>
      </w:r>
      <w:r w:rsidR="00C95B71">
        <w:t xml:space="preserve"> </w:t>
      </w:r>
      <w:r w:rsidR="007E72F7" w:rsidRPr="00247FB2">
        <w:rPr>
          <w:rFonts w:hint="eastAsia"/>
        </w:rPr>
        <w:t xml:space="preserve"> (</w:t>
      </w:r>
      <w:r w:rsidR="00505BB3">
        <w:t>II</w:t>
      </w:r>
      <w:r w:rsidR="007E72F7" w:rsidRPr="00247FB2">
        <w:rPr>
          <w:rFonts w:hint="eastAsia"/>
        </w:rPr>
        <w:t>)</w:t>
      </w:r>
      <w:r w:rsidR="007E72F7" w:rsidRPr="00247FB2">
        <w:t xml:space="preserve"> 1.15mm,20.85KN</w:t>
      </w:r>
    </w:p>
    <w:p w14:paraId="6DE5D507" w14:textId="1DFB2148" w:rsidR="0006229E" w:rsidRPr="007642E5" w:rsidRDefault="007E72F7" w:rsidP="007E72F7">
      <w:pPr>
        <w:spacing w:line="240" w:lineRule="auto"/>
        <w:ind w:firstLineChars="1750" w:firstLine="3850"/>
        <w:rPr>
          <w:sz w:val="22"/>
        </w:rPr>
      </w:pPr>
      <w:r w:rsidRPr="008C7817">
        <w:rPr>
          <w:rFonts w:hint="eastAsia"/>
          <w:sz w:val="22"/>
        </w:rPr>
        <w:t xml:space="preserve"> </w:t>
      </w:r>
      <w:r w:rsidR="00FA3214" w:rsidRPr="008C7817">
        <w:rPr>
          <w:rFonts w:hint="eastAsia"/>
          <w:sz w:val="22"/>
        </w:rPr>
        <w:t>(</w:t>
      </w:r>
      <w:r w:rsidR="00FA3214" w:rsidRPr="008C7817">
        <w:rPr>
          <w:sz w:val="22"/>
        </w:rPr>
        <w:t>b</w:t>
      </w:r>
      <w:r w:rsidR="00FA3214" w:rsidRPr="008C7817">
        <w:rPr>
          <w:rFonts w:hint="eastAsia"/>
          <w:sz w:val="22"/>
        </w:rPr>
        <w:t>)</w:t>
      </w:r>
      <w:r w:rsidR="00FA3214" w:rsidRPr="008C7817">
        <w:rPr>
          <w:sz w:val="22"/>
        </w:rPr>
        <w:t xml:space="preserve"> </w:t>
      </w:r>
      <w:r w:rsidR="00FA3214" w:rsidRPr="008C7817">
        <w:rPr>
          <w:sz w:val="22"/>
        </w:rPr>
        <w:t>纤维拉伸失效</w:t>
      </w:r>
    </w:p>
    <w:p w14:paraId="44CBF81A" w14:textId="564B1E45" w:rsidR="00A03520" w:rsidRDefault="00D30C0D" w:rsidP="003C0DAF">
      <w:pPr>
        <w:pStyle w:val="6"/>
        <w:jc w:val="center"/>
      </w:pPr>
      <w:bookmarkStart w:id="382" w:name="_Ref510095080"/>
      <w:bookmarkEnd w:id="381"/>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82"/>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3829BB7E">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40A98EE">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567E1993" w:rsidR="00CE3928" w:rsidRDefault="005E4992" w:rsidP="00CE3928">
      <w:pPr>
        <w:spacing w:line="240" w:lineRule="auto"/>
        <w:ind w:firstLineChars="783" w:firstLine="1879"/>
      </w:pPr>
      <w:r>
        <w:t>(I</w:t>
      </w:r>
      <w:r w:rsidR="00CE3928" w:rsidRPr="00247FB2">
        <w:t>) 0.48mm</w:t>
      </w:r>
      <w:r w:rsidR="00CE3928">
        <w:rPr>
          <w:rFonts w:hint="eastAsia"/>
        </w:rPr>
        <w:t>，</w:t>
      </w:r>
      <w:r w:rsidR="00CE3928" w:rsidRPr="00247FB2">
        <w:t>38.33KN</w:t>
      </w:r>
      <w:r w:rsidR="00CE3928" w:rsidRPr="00247FB2">
        <w:rPr>
          <w:rFonts w:hint="eastAsia"/>
        </w:rPr>
        <w:t xml:space="preserve">    </w:t>
      </w:r>
      <w:r w:rsidR="00CE3928" w:rsidRPr="00247FB2">
        <w:t xml:space="preserve"> </w:t>
      </w:r>
      <w:r w:rsidR="00CE3928" w:rsidRPr="00247FB2">
        <w:rPr>
          <w:rFonts w:hint="eastAsia"/>
        </w:rPr>
        <w:t xml:space="preserve">    </w:t>
      </w:r>
      <w:r w:rsidR="00CE3928" w:rsidRPr="00247FB2">
        <w:t xml:space="preserve">  </w:t>
      </w:r>
      <w:r w:rsidR="00CE3928" w:rsidRPr="00247FB2">
        <w:rPr>
          <w:rFonts w:hint="eastAsia"/>
        </w:rPr>
        <w:t>(</w:t>
      </w:r>
      <w:r w:rsidR="00555177">
        <w:t>II</w:t>
      </w:r>
      <w:r w:rsidR="00CE3928" w:rsidRPr="00247FB2">
        <w:rPr>
          <w:rFonts w:hint="eastAsia"/>
        </w:rPr>
        <w:t>)</w:t>
      </w:r>
      <w:r w:rsidR="00CE3928" w:rsidRPr="00247FB2">
        <w:t xml:space="preserve"> 0.84mm</w:t>
      </w:r>
      <w:r w:rsidR="00CE3928">
        <w:rPr>
          <w:rFonts w:hint="eastAsia"/>
          <w:noProof/>
        </w:rPr>
        <w:t>，</w:t>
      </w:r>
      <w:r w:rsidR="00CE3928" w:rsidRPr="00247FB2">
        <w:rPr>
          <w:noProof/>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1599B93B">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4563CCF2">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2419CB96" w:rsidR="00676BFF" w:rsidRDefault="00555177" w:rsidP="00CE3928">
      <w:pPr>
        <w:spacing w:line="240" w:lineRule="auto"/>
        <w:ind w:firstLineChars="783" w:firstLine="1879"/>
      </w:pPr>
      <w:r>
        <w:t>(III</w:t>
      </w:r>
      <w:r w:rsidR="00676BFF" w:rsidRPr="00247FB2">
        <w:t xml:space="preserve">) </w:t>
      </w:r>
      <w:r w:rsidR="00D70E2C" w:rsidRPr="00247FB2">
        <w:t>1.01</w:t>
      </w:r>
      <w:r w:rsidR="00BD09D6">
        <w:t>mm</w:t>
      </w:r>
      <w:r w:rsidR="00BD09D6">
        <w:rPr>
          <w:rFonts w:hint="eastAsia"/>
        </w:rPr>
        <w:t>，</w:t>
      </w:r>
      <w:r w:rsidR="0016436D" w:rsidRPr="00247FB2">
        <w:t>71.05</w:t>
      </w:r>
      <w:r w:rsidR="00676BFF" w:rsidRPr="00247FB2">
        <w:t>KN</w:t>
      </w:r>
      <w:r w:rsidR="00676BFF" w:rsidRPr="00247FB2">
        <w:rPr>
          <w:rFonts w:hint="eastAsia"/>
        </w:rPr>
        <w:t xml:space="preserve">      </w:t>
      </w:r>
      <w:r w:rsidR="00927E44" w:rsidRPr="00247FB2">
        <w:t xml:space="preserve"> </w:t>
      </w:r>
      <w:r w:rsidR="00676BFF" w:rsidRPr="00247FB2">
        <w:rPr>
          <w:rFonts w:hint="eastAsia"/>
        </w:rPr>
        <w:t xml:space="preserve">    (</w:t>
      </w:r>
      <w:r>
        <w:t>IV</w:t>
      </w:r>
      <w:r w:rsidR="00676BFF" w:rsidRPr="00247FB2">
        <w:rPr>
          <w:rFonts w:hint="eastAsia"/>
        </w:rPr>
        <w:t>)</w:t>
      </w:r>
      <w:r w:rsidR="00F9139E" w:rsidRPr="00247FB2">
        <w:t xml:space="preserve"> 1.10</w:t>
      </w:r>
      <w:r w:rsidR="001A2F7F">
        <w:t>mm</w:t>
      </w:r>
      <w:r w:rsidR="001A2F7F">
        <w:rPr>
          <w:rFonts w:hint="eastAsia"/>
        </w:rPr>
        <w:t>，</w:t>
      </w:r>
      <w:r w:rsidR="00B57450" w:rsidRPr="00247FB2">
        <w:t>13.30</w:t>
      </w:r>
      <w:r w:rsidR="00676BFF" w:rsidRPr="00247FB2">
        <w:t>KN</w:t>
      </w:r>
    </w:p>
    <w:p w14:paraId="7A18DF6A" w14:textId="77777777" w:rsidR="009E1CF0" w:rsidRPr="008C7817" w:rsidRDefault="009E1CF0" w:rsidP="009E1CF0">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20BA48D1">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258838CB">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1674492" cy="1484000"/>
                    </a:xfrm>
                    <a:prstGeom prst="rect">
                      <a:avLst/>
                    </a:prstGeom>
                  </pic:spPr>
                </pic:pic>
              </a:graphicData>
            </a:graphic>
          </wp:inline>
        </w:drawing>
      </w:r>
    </w:p>
    <w:p w14:paraId="2B07E5C5" w14:textId="07C86669" w:rsidR="0097305B" w:rsidRDefault="00813288" w:rsidP="0097305B">
      <w:pPr>
        <w:spacing w:line="240" w:lineRule="auto"/>
        <w:ind w:firstLineChars="783" w:firstLine="1879"/>
      </w:pPr>
      <w:r>
        <w:t>(I</w:t>
      </w:r>
      <w:r w:rsidR="0097305B" w:rsidRPr="00247FB2">
        <w:t>) 1.01</w:t>
      </w:r>
      <w:r w:rsidR="0097305B">
        <w:t>mm</w:t>
      </w:r>
      <w:r w:rsidR="0097305B">
        <w:rPr>
          <w:rFonts w:hint="eastAsia"/>
        </w:rPr>
        <w:t>，</w:t>
      </w:r>
      <w:r w:rsidR="0097305B" w:rsidRPr="00247FB2">
        <w:t>71.05KN</w:t>
      </w:r>
      <w:r w:rsidR="0097305B" w:rsidRPr="00247FB2">
        <w:rPr>
          <w:rFonts w:hint="eastAsia"/>
        </w:rPr>
        <w:t xml:space="preserve">      </w:t>
      </w:r>
      <w:r w:rsidR="0097305B" w:rsidRPr="00247FB2">
        <w:t xml:space="preserve"> </w:t>
      </w:r>
      <w:r w:rsidR="0097305B" w:rsidRPr="00247FB2">
        <w:rPr>
          <w:rFonts w:hint="eastAsia"/>
        </w:rPr>
        <w:t xml:space="preserve">    (</w:t>
      </w:r>
      <w:r w:rsidR="00C85BB6">
        <w:t>II</w:t>
      </w:r>
      <w:r w:rsidR="0097305B" w:rsidRPr="00247FB2">
        <w:rPr>
          <w:rFonts w:hint="eastAsia"/>
        </w:rPr>
        <w:t>)</w:t>
      </w:r>
      <w:r w:rsidR="0097305B" w:rsidRPr="00247FB2">
        <w:t xml:space="preserve"> 1.10</w:t>
      </w:r>
      <w:r w:rsidR="0097305B">
        <w:t>mm</w:t>
      </w:r>
      <w:r w:rsidR="0097305B">
        <w:rPr>
          <w:rFonts w:hint="eastAsia"/>
        </w:rPr>
        <w:t>，</w:t>
      </w:r>
      <w:r w:rsidR="0097305B" w:rsidRPr="00247FB2">
        <w:t>13.30KN</w:t>
      </w:r>
    </w:p>
    <w:p w14:paraId="1ECF3589" w14:textId="69067787" w:rsidR="008912CD" w:rsidRPr="009E1CF0" w:rsidRDefault="0097305B" w:rsidP="0097305B">
      <w:pPr>
        <w:spacing w:line="240" w:lineRule="auto"/>
        <w:ind w:firstLineChars="1750" w:firstLine="3850"/>
        <w:rPr>
          <w:sz w:val="22"/>
        </w:rPr>
      </w:pPr>
      <w:r w:rsidRPr="008C7817">
        <w:rPr>
          <w:rFonts w:hint="eastAsia"/>
          <w:sz w:val="22"/>
        </w:rPr>
        <w:t xml:space="preserve"> </w:t>
      </w:r>
      <w:r w:rsidR="009E1CF0" w:rsidRPr="008C7817">
        <w:rPr>
          <w:rFonts w:hint="eastAsia"/>
          <w:sz w:val="22"/>
        </w:rPr>
        <w:t>(</w:t>
      </w:r>
      <w:r w:rsidR="009E1CF0" w:rsidRPr="008C7817">
        <w:rPr>
          <w:sz w:val="22"/>
        </w:rPr>
        <w:t>b</w:t>
      </w:r>
      <w:r w:rsidR="009E1CF0" w:rsidRPr="008C7817">
        <w:rPr>
          <w:rFonts w:hint="eastAsia"/>
          <w:sz w:val="22"/>
        </w:rPr>
        <w:t>)</w:t>
      </w:r>
      <w:r w:rsidR="009E1CF0" w:rsidRPr="008C7817">
        <w:rPr>
          <w:sz w:val="22"/>
        </w:rPr>
        <w:t xml:space="preserve"> </w:t>
      </w:r>
      <w:r w:rsidR="009E1CF0" w:rsidRPr="008C7817">
        <w:rPr>
          <w:sz w:val="22"/>
        </w:rPr>
        <w:t>纤维拉伸失效</w:t>
      </w:r>
    </w:p>
    <w:p w14:paraId="49DEDBBB" w14:textId="03673126" w:rsidR="00EA3F5E" w:rsidRPr="00247FB2" w:rsidRDefault="00676BFF" w:rsidP="009E1CF0">
      <w:pPr>
        <w:pStyle w:val="6"/>
        <w:jc w:val="center"/>
      </w:pPr>
      <w:bookmarkStart w:id="383" w:name="_Ref510095083"/>
      <w:r w:rsidRPr="00247FB2">
        <w:rPr>
          <w:rFonts w:hint="eastAsia"/>
        </w:rPr>
        <w:lastRenderedPageBreak/>
        <w:t>使用指数退化模型的</w:t>
      </w:r>
      <w:r w:rsidRPr="00247FB2">
        <w:t>80mm</w:t>
      </w:r>
      <w:r w:rsidRPr="00247FB2">
        <w:t>孔径单向铺层失效演化</w:t>
      </w:r>
      <w:bookmarkEnd w:id="383"/>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5B7C37">
        <w:rPr>
          <w:rFonts w:hint="eastAsia"/>
        </w:rPr>
        <w:t>图</w:t>
      </w:r>
      <w:r w:rsidR="005B7C37">
        <w:rPr>
          <w:rFonts w:hint="eastAsia"/>
        </w:rPr>
        <w:t>4.6</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5B7C37">
        <w:rPr>
          <w:rFonts w:hint="eastAsia"/>
        </w:rPr>
        <w:t>图</w:t>
      </w:r>
      <w:r w:rsidR="005B7C37">
        <w:rPr>
          <w:rFonts w:hint="eastAsia"/>
        </w:rPr>
        <w:t>4.7</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75F7866E">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ED1D20">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3C6E4F09" w:rsidR="004035B0" w:rsidRPr="00247FB2" w:rsidRDefault="005A1594" w:rsidP="00F51204">
      <w:pPr>
        <w:spacing w:line="240" w:lineRule="auto"/>
        <w:ind w:firstLineChars="700" w:firstLine="1680"/>
        <w:rPr>
          <w:noProof/>
        </w:rPr>
      </w:pPr>
      <w:r>
        <w:rPr>
          <w:noProof/>
        </w:rPr>
        <w:t>(I</w:t>
      </w:r>
      <w:r w:rsidR="004035B0" w:rsidRPr="00247FB2">
        <w:rPr>
          <w:noProof/>
        </w:rPr>
        <w:t>) 0.54mm</w:t>
      </w:r>
      <w:r w:rsidR="004035B0">
        <w:rPr>
          <w:rFonts w:hint="eastAsia"/>
          <w:noProof/>
        </w:rPr>
        <w:t>，</w:t>
      </w:r>
      <w:r w:rsidR="004035B0" w:rsidRPr="00247FB2">
        <w:rPr>
          <w:noProof/>
        </w:rPr>
        <w:t xml:space="preserve">32.10KN       </w:t>
      </w:r>
      <w:r w:rsidR="00F51204">
        <w:rPr>
          <w:noProof/>
        </w:rPr>
        <w:t xml:space="preserve">  </w:t>
      </w:r>
      <w:r>
        <w:rPr>
          <w:noProof/>
        </w:rPr>
        <w:t xml:space="preserve">    (II</w:t>
      </w:r>
      <w:r w:rsidR="004035B0" w:rsidRPr="00247FB2">
        <w:rPr>
          <w:noProof/>
        </w:rPr>
        <w:t>) 0.69mm</w:t>
      </w:r>
      <w:r w:rsidR="004035B0">
        <w:rPr>
          <w:rFonts w:hint="eastAsia"/>
          <w:noProof/>
        </w:rPr>
        <w:t>，</w:t>
      </w:r>
      <w:r w:rsidR="004035B0" w:rsidRPr="00247FB2">
        <w:rPr>
          <w:noProof/>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2A83358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06A890C0">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2A86D0BB" w:rsidR="00A97D34" w:rsidRDefault="00A97D34" w:rsidP="00F51204">
      <w:pPr>
        <w:spacing w:line="240" w:lineRule="auto"/>
        <w:ind w:firstLineChars="683" w:firstLine="1639"/>
        <w:rPr>
          <w:noProof/>
        </w:rPr>
      </w:pPr>
      <w:r w:rsidRPr="00247FB2">
        <w:rPr>
          <w:noProof/>
        </w:rPr>
        <w:t>(</w:t>
      </w:r>
      <w:r w:rsidR="005A1594">
        <w:rPr>
          <w:noProof/>
        </w:rPr>
        <w:t>III</w:t>
      </w:r>
      <w:r w:rsidRPr="00247FB2">
        <w:rPr>
          <w:noProof/>
        </w:rPr>
        <w:t xml:space="preserve">)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F51204">
        <w:rPr>
          <w:noProof/>
        </w:rPr>
        <w:t xml:space="preserve">  </w:t>
      </w:r>
      <w:r w:rsidRPr="00247FB2">
        <w:rPr>
          <w:noProof/>
        </w:rPr>
        <w:t xml:space="preserve">    </w:t>
      </w:r>
      <w:r w:rsidR="00914408">
        <w:rPr>
          <w:noProof/>
        </w:rPr>
        <w:t xml:space="preserve"> </w:t>
      </w:r>
      <w:r w:rsidR="005A1594">
        <w:rPr>
          <w:noProof/>
        </w:rPr>
        <w:t xml:space="preserve">  (IV</w:t>
      </w:r>
      <w:r w:rsidRPr="00247FB2">
        <w:rPr>
          <w:noProof/>
        </w:rPr>
        <w:t>)</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7D346B0F" w14:textId="77777777" w:rsidR="00C862D6" w:rsidRPr="008C7817" w:rsidRDefault="00C862D6" w:rsidP="00C862D6">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5EFC2BD6" w14:textId="0798B9CC" w:rsidR="00C862D6" w:rsidRDefault="00C862D6" w:rsidP="00C862D6">
      <w:pPr>
        <w:spacing w:line="240" w:lineRule="auto"/>
        <w:ind w:firstLineChars="600" w:firstLine="1440"/>
      </w:pPr>
      <w:r>
        <w:t xml:space="preserve"> </w:t>
      </w:r>
      <w:r w:rsidR="001E5C81">
        <w:rPr>
          <w:noProof/>
        </w:rPr>
        <w:drawing>
          <wp:inline distT="0" distB="0" distL="0" distR="0" wp14:anchorId="5497447A" wp14:editId="0BC5C509">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80819" cy="1489607"/>
                    </a:xfrm>
                    <a:prstGeom prst="rect">
                      <a:avLst/>
                    </a:prstGeom>
                  </pic:spPr>
                </pic:pic>
              </a:graphicData>
            </a:graphic>
          </wp:inline>
        </w:drawing>
      </w:r>
      <w:r>
        <w:t xml:space="preserve">     </w:t>
      </w:r>
      <w:r w:rsidR="00317780">
        <w:t xml:space="preserve"> </w:t>
      </w:r>
      <w:r>
        <w:t xml:space="preserve">  </w:t>
      </w:r>
      <w:r>
        <w:rPr>
          <w:rFonts w:hint="eastAsia"/>
        </w:rPr>
        <w:t xml:space="preserve"> </w:t>
      </w:r>
      <w:r w:rsidR="00317780">
        <w:rPr>
          <w:noProof/>
        </w:rPr>
        <w:drawing>
          <wp:inline distT="0" distB="0" distL="0" distR="0" wp14:anchorId="0900BF33" wp14:editId="3D248EFC">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715665" cy="1517340"/>
                    </a:xfrm>
                    <a:prstGeom prst="rect">
                      <a:avLst/>
                    </a:prstGeom>
                  </pic:spPr>
                </pic:pic>
              </a:graphicData>
            </a:graphic>
          </wp:inline>
        </w:drawing>
      </w:r>
    </w:p>
    <w:p w14:paraId="1966EA58" w14:textId="77636577" w:rsidR="008F594A" w:rsidRDefault="008F594A" w:rsidP="008F594A">
      <w:pPr>
        <w:spacing w:line="240" w:lineRule="auto"/>
        <w:ind w:firstLineChars="683" w:firstLine="1639"/>
        <w:rPr>
          <w:noProof/>
        </w:rPr>
      </w:pPr>
      <w:r w:rsidRPr="00247FB2">
        <w:rPr>
          <w:noProof/>
        </w:rPr>
        <w:t>(</w:t>
      </w:r>
      <w:r w:rsidR="008F4835">
        <w:rPr>
          <w:noProof/>
        </w:rPr>
        <w:t>I</w:t>
      </w:r>
      <w:r w:rsidRPr="00247FB2">
        <w:rPr>
          <w:noProof/>
        </w:rPr>
        <w:t>) 1.00</w:t>
      </w:r>
      <w:r>
        <w:rPr>
          <w:noProof/>
        </w:rPr>
        <w:t>mm</w:t>
      </w:r>
      <w:r>
        <w:rPr>
          <w:rFonts w:hint="eastAsia"/>
          <w:noProof/>
        </w:rPr>
        <w:t>，</w:t>
      </w:r>
      <w:r w:rsidRPr="00247FB2">
        <w:rPr>
          <w:noProof/>
        </w:rPr>
        <w:t xml:space="preserve">52.43KN    </w:t>
      </w:r>
      <w:r>
        <w:rPr>
          <w:noProof/>
        </w:rPr>
        <w:t xml:space="preserve">  </w:t>
      </w:r>
      <w:r w:rsidRPr="00247FB2">
        <w:rPr>
          <w:noProof/>
        </w:rPr>
        <w:t xml:space="preserve">    </w:t>
      </w:r>
      <w:r>
        <w:rPr>
          <w:noProof/>
        </w:rPr>
        <w:t xml:space="preserve"> </w:t>
      </w:r>
      <w:r w:rsidR="000633CA">
        <w:rPr>
          <w:noProof/>
        </w:rPr>
        <w:t xml:space="preserve">  (II</w:t>
      </w:r>
      <w:r w:rsidRPr="00247FB2">
        <w:rPr>
          <w:noProof/>
        </w:rPr>
        <w:t>) 1.25</w:t>
      </w:r>
      <w:r>
        <w:rPr>
          <w:noProof/>
        </w:rPr>
        <w:t>mm</w:t>
      </w:r>
      <w:r>
        <w:rPr>
          <w:rFonts w:hint="eastAsia"/>
          <w:noProof/>
        </w:rPr>
        <w:t>，</w:t>
      </w:r>
      <w:r w:rsidRPr="00247FB2">
        <w:rPr>
          <w:noProof/>
        </w:rPr>
        <w:t>13.01KN</w:t>
      </w:r>
    </w:p>
    <w:p w14:paraId="5C066A9A" w14:textId="1C38F734" w:rsidR="00C862D6" w:rsidRPr="004261F0" w:rsidRDefault="008F594A" w:rsidP="008F594A">
      <w:pPr>
        <w:spacing w:line="240" w:lineRule="auto"/>
        <w:ind w:firstLineChars="1750" w:firstLine="3850"/>
        <w:rPr>
          <w:sz w:val="22"/>
        </w:rPr>
      </w:pPr>
      <w:r w:rsidRPr="008C7817">
        <w:rPr>
          <w:rFonts w:hint="eastAsia"/>
          <w:sz w:val="22"/>
        </w:rPr>
        <w:t xml:space="preserve"> </w:t>
      </w:r>
      <w:r w:rsidR="00C862D6" w:rsidRPr="008C7817">
        <w:rPr>
          <w:rFonts w:hint="eastAsia"/>
          <w:sz w:val="22"/>
        </w:rPr>
        <w:t>(</w:t>
      </w:r>
      <w:r w:rsidR="00C862D6" w:rsidRPr="008C7817">
        <w:rPr>
          <w:sz w:val="22"/>
        </w:rPr>
        <w:t>b</w:t>
      </w:r>
      <w:r w:rsidR="00C862D6" w:rsidRPr="008C7817">
        <w:rPr>
          <w:rFonts w:hint="eastAsia"/>
          <w:sz w:val="22"/>
        </w:rPr>
        <w:t>)</w:t>
      </w:r>
      <w:r w:rsidR="00C862D6" w:rsidRPr="008C7817">
        <w:rPr>
          <w:sz w:val="22"/>
        </w:rPr>
        <w:t xml:space="preserve"> </w:t>
      </w:r>
      <w:r w:rsidR="00C862D6" w:rsidRPr="008C7817">
        <w:rPr>
          <w:sz w:val="22"/>
        </w:rPr>
        <w:t>纤维拉伸失效</w:t>
      </w:r>
    </w:p>
    <w:p w14:paraId="04582D43" w14:textId="2D9D191B" w:rsidR="00A97D34" w:rsidRDefault="0065136B" w:rsidP="004035B0">
      <w:pPr>
        <w:pStyle w:val="6"/>
        <w:jc w:val="center"/>
        <w:rPr>
          <w:noProof/>
        </w:rPr>
      </w:pPr>
      <w:bookmarkStart w:id="384" w:name="_Ref510097078"/>
      <w:r>
        <w:rPr>
          <w:rFonts w:hint="eastAsia"/>
          <w:noProof/>
        </w:rPr>
        <w:t xml:space="preserve"> </w:t>
      </w:r>
      <w:r w:rsidR="00A97D34" w:rsidRPr="00247FB2">
        <w:rPr>
          <w:noProof/>
        </w:rPr>
        <w:t>使用线性退化模型的</w:t>
      </w:r>
      <w:r w:rsidR="0081346E" w:rsidRPr="00247FB2">
        <w:rPr>
          <w:noProof/>
        </w:rPr>
        <w:t>10</w:t>
      </w:r>
      <w:r w:rsidR="00A97D34" w:rsidRPr="00247FB2">
        <w:rPr>
          <w:noProof/>
        </w:rPr>
        <w:t>0mm</w:t>
      </w:r>
      <w:r w:rsidR="00A97D34" w:rsidRPr="00247FB2">
        <w:rPr>
          <w:noProof/>
        </w:rPr>
        <w:t>孔径单向铺层失效演化</w:t>
      </w:r>
      <w:bookmarkEnd w:id="384"/>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3E8E3389">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705BEE60">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460AF1C7" w:rsidR="007E29EB" w:rsidRDefault="000477D1" w:rsidP="00B73E5E">
      <w:pPr>
        <w:spacing w:line="240" w:lineRule="auto"/>
        <w:ind w:firstLineChars="700" w:firstLine="1680"/>
      </w:pPr>
      <w:r>
        <w:t>(I</w:t>
      </w:r>
      <w:r w:rsidR="007E29EB" w:rsidRPr="00247FB2">
        <w:t>) 0.53mm</w:t>
      </w:r>
      <w:r w:rsidR="007E29EB">
        <w:rPr>
          <w:rFonts w:hint="eastAsia"/>
        </w:rPr>
        <w:t>，</w:t>
      </w:r>
      <w:r w:rsidR="007E29EB" w:rsidRPr="00247FB2">
        <w:t>31.12KN</w:t>
      </w:r>
      <w:r w:rsidR="007E29EB" w:rsidRPr="00247FB2">
        <w:rPr>
          <w:rFonts w:hint="eastAsia"/>
        </w:rPr>
        <w:t xml:space="preserve">    </w:t>
      </w:r>
      <w:r w:rsidR="007E29EB" w:rsidRPr="00247FB2">
        <w:t xml:space="preserve"> </w:t>
      </w:r>
      <w:r w:rsidR="007E29EB" w:rsidRPr="00247FB2">
        <w:rPr>
          <w:rFonts w:hint="eastAsia"/>
        </w:rPr>
        <w:t xml:space="preserve">    </w:t>
      </w:r>
      <w:r w:rsidR="007E29EB" w:rsidRPr="00247FB2">
        <w:t xml:space="preserve">  </w:t>
      </w:r>
      <w:r w:rsidR="007E29EB" w:rsidRPr="00247FB2">
        <w:rPr>
          <w:rFonts w:hint="eastAsia"/>
        </w:rPr>
        <w:t>(</w:t>
      </w:r>
      <w:r>
        <w:t>II</w:t>
      </w:r>
      <w:r w:rsidR="007E29EB" w:rsidRPr="00247FB2">
        <w:rPr>
          <w:rFonts w:hint="eastAsia"/>
        </w:rPr>
        <w:t>)</w:t>
      </w:r>
      <w:r w:rsidR="007E29EB" w:rsidRPr="00247FB2">
        <w:t xml:space="preserve"> 0.77mm</w:t>
      </w:r>
      <w:r w:rsidR="007E29EB">
        <w:rPr>
          <w:rFonts w:hint="eastAsia"/>
          <w:noProof/>
        </w:rPr>
        <w:t>，</w:t>
      </w:r>
      <w:r w:rsidR="007E29EB" w:rsidRPr="00247FB2">
        <w:rPr>
          <w:noProof/>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11D4D064">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2C4B3504">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E3A6CDB" w:rsidR="00A97D34" w:rsidRDefault="000477D1" w:rsidP="00B73E5E">
      <w:pPr>
        <w:spacing w:line="240" w:lineRule="auto"/>
        <w:ind w:firstLineChars="683" w:firstLine="1639"/>
      </w:pPr>
      <w:r>
        <w:t>(III</w:t>
      </w:r>
      <w:r w:rsidR="00A97D34" w:rsidRPr="00247FB2">
        <w:t>)</w:t>
      </w:r>
      <w:r w:rsidR="002820DF">
        <w:t xml:space="preserve"> </w:t>
      </w:r>
      <w:r w:rsidR="00A91BD3" w:rsidRPr="00247FB2">
        <w:t>0.99</w:t>
      </w:r>
      <w:r w:rsidR="002820DF">
        <w:t>mm</w:t>
      </w:r>
      <w:r w:rsidR="002820DF">
        <w:rPr>
          <w:rFonts w:hint="eastAsia"/>
        </w:rPr>
        <w:t>，</w:t>
      </w:r>
      <w:r w:rsidR="00ED6273" w:rsidRPr="00247FB2">
        <w:t>52.31</w:t>
      </w:r>
      <w:r w:rsidR="00A97D34" w:rsidRPr="00247FB2">
        <w:t>KN</w:t>
      </w:r>
      <w:r w:rsidR="00A97D34" w:rsidRPr="00247FB2">
        <w:rPr>
          <w:rFonts w:hint="eastAsia"/>
        </w:rPr>
        <w:t xml:space="preserve">          (</w:t>
      </w:r>
      <w:r>
        <w:t>IV</w:t>
      </w:r>
      <w:r w:rsidR="00A97D34" w:rsidRPr="00247FB2">
        <w:rPr>
          <w:rFonts w:hint="eastAsia"/>
        </w:rPr>
        <w:t>)</w:t>
      </w:r>
      <w:r w:rsidR="000B06B8" w:rsidRPr="00247FB2">
        <w:t xml:space="preserve"> 1.13</w:t>
      </w:r>
      <w:r w:rsidR="002820DF">
        <w:t>mm</w:t>
      </w:r>
      <w:r w:rsidR="002820DF">
        <w:rPr>
          <w:rFonts w:hint="eastAsia"/>
        </w:rPr>
        <w:t>，</w:t>
      </w:r>
      <w:r w:rsidR="00BE42D2" w:rsidRPr="00247FB2">
        <w:t>14.63</w:t>
      </w:r>
      <w:r w:rsidR="00A97D34" w:rsidRPr="00247FB2">
        <w:t>KN</w:t>
      </w:r>
    </w:p>
    <w:p w14:paraId="3CDC6E94" w14:textId="77777777" w:rsidR="00123C25" w:rsidRPr="008C7817" w:rsidRDefault="00123C25" w:rsidP="00123C25">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5C3DA621">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441B2B5C">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700587" cy="1507479"/>
                    </a:xfrm>
                    <a:prstGeom prst="rect">
                      <a:avLst/>
                    </a:prstGeom>
                  </pic:spPr>
                </pic:pic>
              </a:graphicData>
            </a:graphic>
          </wp:inline>
        </w:drawing>
      </w:r>
    </w:p>
    <w:p w14:paraId="3F615550" w14:textId="77777777" w:rsidR="00123C25" w:rsidRDefault="00123C25" w:rsidP="00123C25">
      <w:pPr>
        <w:spacing w:line="240" w:lineRule="auto"/>
        <w:ind w:firstLineChars="683" w:firstLine="1639"/>
        <w:jc w:val="left"/>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2721435D" w14:textId="58C86944" w:rsidR="00123C25" w:rsidRPr="00B16069" w:rsidRDefault="00123C25" w:rsidP="00B16069">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5B42D4" w14:textId="00E896EA" w:rsidR="00A97D34" w:rsidRDefault="00A97D34" w:rsidP="004035B0">
      <w:pPr>
        <w:pStyle w:val="6"/>
        <w:jc w:val="center"/>
      </w:pPr>
      <w:r w:rsidRPr="00247FB2">
        <w:rPr>
          <w:rFonts w:hint="eastAsia"/>
        </w:rPr>
        <w:t xml:space="preserve"> </w:t>
      </w:r>
      <w:bookmarkStart w:id="385" w:name="_Ref510097083"/>
      <w:r w:rsidRPr="00247FB2">
        <w:rPr>
          <w:rFonts w:hint="eastAsia"/>
        </w:rPr>
        <w:t>使用指数退化模型的</w:t>
      </w:r>
      <w:r w:rsidR="0058262C" w:rsidRPr="00247FB2">
        <w:t>10</w:t>
      </w:r>
      <w:r w:rsidRPr="00247FB2">
        <w:t>0mm</w:t>
      </w:r>
      <w:r w:rsidRPr="00247FB2">
        <w:t>孔径单向铺层失效演化</w:t>
      </w:r>
      <w:bookmarkEnd w:id="385"/>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615B4D6C">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06B622BF">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145FAC31">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11731198" w:rsidR="001B37B4" w:rsidRPr="009D7A17" w:rsidRDefault="001B37B4" w:rsidP="003568AE">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c</w:t>
      </w:r>
      <w:r w:rsidRPr="009D7A17">
        <w:rPr>
          <w:rFonts w:hint="eastAsia"/>
          <w:sz w:val="22"/>
          <w:szCs w:val="22"/>
        </w:rPr>
        <w:t>)</w:t>
      </w:r>
      <w:r w:rsidRPr="009D7A17">
        <w:rPr>
          <w:sz w:val="22"/>
          <w:szCs w:val="22"/>
        </w:rPr>
        <w:t>100mm</w:t>
      </w:r>
      <w:r w:rsidRPr="009D7A17">
        <w:rPr>
          <w:sz w:val="22"/>
          <w:szCs w:val="22"/>
        </w:rPr>
        <w:t>孔径</w:t>
      </w:r>
    </w:p>
    <w:p w14:paraId="323F0B39" w14:textId="4974B1C5" w:rsidR="001B37B4" w:rsidRPr="00247FB2" w:rsidRDefault="00E45A59" w:rsidP="00E06F91">
      <w:pPr>
        <w:pStyle w:val="6"/>
        <w:jc w:val="center"/>
      </w:pPr>
      <w:bookmarkStart w:id="386"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86"/>
    </w:p>
    <w:p w14:paraId="52D47653" w14:textId="3A70DB14" w:rsidR="009966BC" w:rsidRPr="00247FB2" w:rsidRDefault="009966BC" w:rsidP="00FA26DF">
      <w:pPr>
        <w:ind w:firstLineChars="0" w:firstLine="0"/>
      </w:pPr>
    </w:p>
    <w:p w14:paraId="44E93B71" w14:textId="77777777" w:rsidR="008A6655" w:rsidRDefault="000B1B35" w:rsidP="000B1B35">
      <w:pPr>
        <w:ind w:firstLine="480"/>
      </w:pPr>
      <w:r>
        <w:lastRenderedPageBreak/>
        <w:fldChar w:fldCharType="begin"/>
      </w:r>
      <w:r>
        <w:instrText xml:space="preserve"> </w:instrText>
      </w:r>
      <w:r>
        <w:rPr>
          <w:rFonts w:hint="eastAsia"/>
        </w:rPr>
        <w:instrText>REF _Ref510269721 \r \h</w:instrText>
      </w:r>
      <w:r>
        <w:instrText xml:space="preserve">  \* MERGEFORMAT </w:instrText>
      </w:r>
      <w:r>
        <w:fldChar w:fldCharType="separate"/>
      </w:r>
      <w:r w:rsidR="005B7C37">
        <w:rPr>
          <w:rFonts w:hint="eastAsia"/>
        </w:rPr>
        <w:t>图</w:t>
      </w:r>
      <w:r w:rsidR="005B7C37">
        <w:rPr>
          <w:rFonts w:hint="eastAsia"/>
        </w:rPr>
        <w:t>4.8</w:t>
      </w:r>
      <w:r>
        <w:fldChar w:fldCharType="end"/>
      </w:r>
      <w:r>
        <w:t>展示的是三种孔径的</w:t>
      </w:r>
      <w:bookmarkStart w:id="387" w:name="OLE_LINK281"/>
      <w:r>
        <w:rPr>
          <w:rFonts w:hint="eastAsia"/>
        </w:rPr>
        <w:t>[</w:t>
      </w:r>
      <w:r>
        <w:t>0</w:t>
      </w:r>
      <w:r>
        <w:rPr>
          <w:rFonts w:hint="eastAsia"/>
        </w:rPr>
        <w:t>]</w:t>
      </w:r>
      <w:r>
        <w:rPr>
          <w:vertAlign w:val="subscript"/>
        </w:rPr>
        <w:t>10</w:t>
      </w:r>
      <w:r>
        <w:t>单向层合板</w:t>
      </w:r>
      <w:bookmarkEnd w:id="387"/>
      <w:r>
        <w:t>在拉伸破坏过程中拍摄的照片</w:t>
      </w:r>
      <w:r>
        <w:rPr>
          <w:rFonts w:hint="eastAsia"/>
        </w:rPr>
        <w:t>，通过和将模拟的结果和实验结果进行对比，我们可以发现</w:t>
      </w:r>
      <w:r w:rsidR="005355BB">
        <w:rPr>
          <w:rFonts w:hint="eastAsia"/>
        </w:rPr>
        <w:t>在</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和基体拉伸损伤，材料彻底的失效。</w:t>
      </w:r>
    </w:p>
    <w:p w14:paraId="7CCD03CB" w14:textId="378D923A"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A6655">
        <w:fldChar w:fldCharType="begin"/>
      </w:r>
      <w:r w:rsidR="008A6655">
        <w:instrText xml:space="preserve"> </w:instrText>
      </w:r>
      <w:r w:rsidR="008A6655">
        <w:rPr>
          <w:rFonts w:hint="eastAsia"/>
        </w:rPr>
        <w:instrText>REF _Ref510613936 \r \h</w:instrText>
      </w:r>
      <w:r w:rsidR="008A6655">
        <w:instrText xml:space="preserve"> </w:instrText>
      </w:r>
      <w:r w:rsidR="008A6655">
        <w:fldChar w:fldCharType="separate"/>
      </w:r>
      <w:r w:rsidR="008A6655">
        <w:rPr>
          <w:rFonts w:hint="eastAsia"/>
        </w:rPr>
        <w:t>表</w:t>
      </w:r>
      <w:r w:rsidR="008A6655">
        <w:rPr>
          <w:rFonts w:hint="eastAsia"/>
        </w:rPr>
        <w:t>4.4</w:t>
      </w:r>
      <w:r w:rsidR="008A6655">
        <w:fldChar w:fldCharType="end"/>
      </w:r>
      <w:r w:rsidR="00507323">
        <w:t>展示了</w:t>
      </w:r>
      <w:r w:rsidR="00507323" w:rsidRPr="00247FB2">
        <w:t>各孔径单向铺层层合板出现初始损伤时的载荷</w:t>
      </w:r>
      <w:r w:rsidR="00507323">
        <w:rPr>
          <w:rFonts w:hint="eastAsia"/>
        </w:rPr>
        <w:t>，</w:t>
      </w:r>
      <w:r w:rsidR="00507323">
        <w:t>可以看出随着</w:t>
      </w:r>
      <w:r w:rsidR="00AF7A70">
        <w:t>孔径的增大</w:t>
      </w:r>
      <w:r w:rsidR="00AF7A70">
        <w:rPr>
          <w:rFonts w:hint="eastAsia"/>
        </w:rPr>
        <w:t>，</w:t>
      </w:r>
      <w:r w:rsidR="00512188">
        <w:rPr>
          <w:rFonts w:hint="eastAsia"/>
        </w:rPr>
        <w:t>出现初始损伤时的载荷不断减小</w:t>
      </w:r>
      <w:r w:rsidR="00507323">
        <w:rPr>
          <w:rFonts w:hint="eastAsia"/>
        </w:rPr>
        <w:t>。</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88"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88"/>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389" w:name="OLE_LINK319"/>
            <w:bookmarkStart w:id="390"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5D79E5">
            <w:pPr>
              <w:ind w:firstLine="480"/>
              <w:jc w:val="center"/>
              <w:rPr>
                <w:szCs w:val="21"/>
              </w:rPr>
            </w:pPr>
            <w:r w:rsidRPr="00247FB2">
              <w:rPr>
                <w:szCs w:val="21"/>
              </w:rPr>
              <w:t>60mm</w:t>
            </w:r>
          </w:p>
        </w:tc>
        <w:tc>
          <w:tcPr>
            <w:tcW w:w="1663" w:type="dxa"/>
          </w:tcPr>
          <w:p w14:paraId="138C87F5" w14:textId="77777777" w:rsidR="007D3C1E" w:rsidRPr="00247FB2" w:rsidRDefault="007D3C1E" w:rsidP="005D79E5">
            <w:pPr>
              <w:ind w:firstLine="480"/>
              <w:jc w:val="center"/>
              <w:rPr>
                <w:szCs w:val="21"/>
              </w:rPr>
            </w:pPr>
            <w:r w:rsidRPr="00247FB2">
              <w:rPr>
                <w:szCs w:val="21"/>
              </w:rPr>
              <w:t>80mm</w:t>
            </w:r>
          </w:p>
        </w:tc>
        <w:tc>
          <w:tcPr>
            <w:tcW w:w="2040" w:type="dxa"/>
          </w:tcPr>
          <w:p w14:paraId="11487EEC" w14:textId="77777777" w:rsidR="007D3C1E" w:rsidRPr="00247FB2" w:rsidRDefault="007D3C1E" w:rsidP="005D79E5">
            <w:pPr>
              <w:ind w:firstLine="480"/>
              <w:jc w:val="center"/>
              <w:rPr>
                <w:szCs w:val="21"/>
              </w:rPr>
            </w:pPr>
            <w:r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bookmarkEnd w:id="389"/>
      <w:bookmarkEnd w:id="390"/>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91" w:name="OLE_LINK226"/>
      <w:bookmarkStart w:id="392" w:name="OLE_LINK227"/>
      <w:bookmarkStart w:id="393" w:name="_Toc510446968"/>
      <w:bookmarkStart w:id="394" w:name="OLE_LINK228"/>
      <w:bookmarkStart w:id="395" w:name="OLE_LINK229"/>
      <w:r w:rsidRPr="00247FB2">
        <w:rPr>
          <w:rFonts w:hint="eastAsia"/>
        </w:rPr>
        <w:lastRenderedPageBreak/>
        <w:t>正交铺层大开口层合板的失效</w:t>
      </w:r>
      <w:bookmarkEnd w:id="391"/>
      <w:bookmarkEnd w:id="392"/>
      <w:bookmarkEnd w:id="393"/>
    </w:p>
    <w:p w14:paraId="5083A431" w14:textId="41165202" w:rsidR="004E3ABC" w:rsidRDefault="00AB3F8B" w:rsidP="007D3133">
      <w:pPr>
        <w:ind w:firstLine="480"/>
      </w:pPr>
      <w:r>
        <w:fldChar w:fldCharType="begin"/>
      </w:r>
      <w:r>
        <w:instrText xml:space="preserve"> REF _Ref510444358 \r \h </w:instrText>
      </w:r>
      <w:r>
        <w:fldChar w:fldCharType="separate"/>
      </w:r>
      <w:r w:rsidR="005B7C37">
        <w:rPr>
          <w:rFonts w:hint="eastAsia"/>
        </w:rPr>
        <w:t>图</w:t>
      </w:r>
      <w:r w:rsidR="005B7C37">
        <w:rPr>
          <w:rFonts w:hint="eastAsia"/>
        </w:rPr>
        <w:t>4.9</w:t>
      </w:r>
      <w:r>
        <w:fldChar w:fldCharType="end"/>
      </w:r>
      <w:r>
        <w:t>和</w:t>
      </w:r>
      <w:r>
        <w:fldChar w:fldCharType="begin"/>
      </w:r>
      <w:r>
        <w:instrText xml:space="preserve"> REF _Ref510444360 \r \h </w:instrText>
      </w:r>
      <w:r>
        <w:fldChar w:fldCharType="separate"/>
      </w:r>
      <w:r w:rsidR="005B7C37">
        <w:rPr>
          <w:rFonts w:hint="eastAsia"/>
        </w:rPr>
        <w:t>图</w:t>
      </w:r>
      <w:r w:rsidR="005B7C37">
        <w:rPr>
          <w:rFonts w:hint="eastAsia"/>
        </w:rPr>
        <w:t>4.10</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679744" behindDoc="0" locked="0" layoutInCell="1" allowOverlap="1" wp14:anchorId="0537CC6A" wp14:editId="355D8D1F">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FF0AA1" w:rsidRDefault="00FF0AA1"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FF0AA1" w:rsidRDefault="00FF0AA1"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680768" behindDoc="0" locked="0" layoutInCell="1" allowOverlap="1" wp14:anchorId="14E87963" wp14:editId="60FBB660">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FF0AA1" w:rsidRDefault="00FF0AA1"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FF0AA1" w:rsidRDefault="00FF0AA1" w:rsidP="00F330C2">
                      <w:pPr>
                        <w:ind w:firstLineChars="0" w:firstLine="0"/>
                      </w:pPr>
                      <w:r>
                        <w:rPr>
                          <w:rFonts w:hint="eastAsia"/>
                        </w:rPr>
                        <w:t>纤维</w:t>
                      </w:r>
                      <w:r>
                        <w:t>拉伸失效</w:t>
                      </w:r>
                    </w:p>
                  </w:txbxContent>
                </v:textbox>
                <w10:wrap type="square"/>
              </v:shape>
            </w:pict>
          </mc:Fallback>
        </mc:AlternateContent>
      </w:r>
      <w:r w:rsidRPr="00247FB2">
        <w:rPr>
          <w:noProof/>
        </w:rPr>
        <w:drawing>
          <wp:inline distT="0" distB="0" distL="0" distR="0" wp14:anchorId="7D05DA65" wp14:editId="33907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4775C7CD">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0C7EEF73">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7CB4B86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3C147A3A">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78A1DF4E">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3D3A3D01" w:rsidR="005D1A7C" w:rsidRDefault="00665B66" w:rsidP="00EA1102">
      <w:pPr>
        <w:spacing w:line="240" w:lineRule="auto"/>
        <w:ind w:firstLineChars="400" w:firstLine="960"/>
        <w:jc w:val="left"/>
      </w:pPr>
      <w:r w:rsidRPr="00247FB2">
        <w:rPr>
          <w:rFonts w:hint="eastAsia"/>
        </w:rPr>
        <w:t>(</w:t>
      </w:r>
      <w:r w:rsidR="006B1B0F" w:rsidRPr="00247FB2">
        <w:t>I</w:t>
      </w:r>
      <w:r w:rsidRPr="00247FB2">
        <w:rPr>
          <w:rFonts w:hint="eastAsia"/>
        </w:rPr>
        <w:t>)</w:t>
      </w:r>
      <w:r w:rsidRPr="00247FB2">
        <w:t>0.80mm,52.11</w:t>
      </w:r>
      <w:r w:rsidR="008E0C2D" w:rsidRPr="00247FB2">
        <w:t>K</w:t>
      </w:r>
      <w:r w:rsidR="00A23464" w:rsidRPr="00247FB2">
        <w:t>N</w:t>
      </w:r>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3DFEB74D" w14:textId="77777777" w:rsidR="00A9352D" w:rsidRDefault="002D614B" w:rsidP="00EA1102">
      <w:pPr>
        <w:spacing w:line="240" w:lineRule="auto"/>
        <w:ind w:leftChars="100" w:left="900" w:hangingChars="300" w:hanging="66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1681792" behindDoc="0" locked="0" layoutInCell="1" allowOverlap="1" wp14:anchorId="23A4306E" wp14:editId="7500A42D">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FF0AA1" w:rsidRDefault="00FF0AA1" w:rsidP="002D614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FF0AA1" w:rsidRDefault="00FF0AA1" w:rsidP="002D614B">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0" distB="0" distL="114300" distR="114300" simplePos="0" relativeHeight="251674624" behindDoc="0" locked="0" layoutInCell="1" allowOverlap="1" wp14:anchorId="3F461476" wp14:editId="34A74178">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FF0AA1" w:rsidRDefault="00FF0AA1" w:rsidP="002D614B">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FF0AA1" w:rsidRDefault="00FF0AA1" w:rsidP="002D614B">
                      <w:pPr>
                        <w:ind w:firstLineChars="0" w:firstLine="0"/>
                      </w:pPr>
                      <w:r>
                        <w:rPr>
                          <w:rFonts w:hint="eastAsia"/>
                        </w:rPr>
                        <w:t>纤维</w:t>
                      </w:r>
                      <w:r>
                        <w:t>拉伸失效</w:t>
                      </w:r>
                    </w:p>
                  </w:txbxContent>
                </v:textbox>
              </v:shape>
            </w:pict>
          </mc:Fallback>
        </mc:AlternateContent>
      </w:r>
      <w:r w:rsidR="00040CEF" w:rsidRPr="00247FB2">
        <w:rPr>
          <w:noProof/>
        </w:rPr>
        <w:drawing>
          <wp:inline distT="0" distB="0" distL="0" distR="0" wp14:anchorId="3D720E3E" wp14:editId="0F875A76">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56A60761">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3A75FC04">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5B51EEE2">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71462E3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2C68C7B5">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337BED48" w:rsidR="0037615E" w:rsidRPr="00247FB2" w:rsidRDefault="0037615E" w:rsidP="00167009">
      <w:pPr>
        <w:spacing w:line="240" w:lineRule="auto"/>
        <w:ind w:firstLineChars="500" w:firstLine="1200"/>
        <w:jc w:val="left"/>
      </w:pPr>
      <w:r w:rsidRPr="00247FB2">
        <w:rPr>
          <w:rFonts w:hint="eastAsia"/>
        </w:rPr>
        <w:t>(</w:t>
      </w:r>
      <w:r w:rsidRPr="00247FB2">
        <w:t>I</w:t>
      </w:r>
      <w:r w:rsidRPr="00247FB2">
        <w:rPr>
          <w:rFonts w:hint="eastAsia"/>
        </w:rPr>
        <w:t>)</w:t>
      </w:r>
      <w:r w:rsidRPr="00247FB2">
        <w:t xml:space="preserve">0.80mm,52.11K  </w:t>
      </w:r>
      <w:r w:rsidR="008574FA">
        <w:t xml:space="preserve"> </w:t>
      </w:r>
      <w:r w:rsidRPr="00247FB2">
        <w:t xml:space="preserve">    (II)0.84mm,30.18KN </w:t>
      </w:r>
      <w:r w:rsidR="00362279">
        <w:t xml:space="preserve">  </w:t>
      </w:r>
      <w:r w:rsidRPr="00247FB2">
        <w:t xml:space="preserve">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13E17800" w:rsidR="00FD6963" w:rsidRPr="00247FB2" w:rsidRDefault="000E2FF2" w:rsidP="007C7A65">
      <w:pPr>
        <w:pStyle w:val="6"/>
        <w:jc w:val="center"/>
      </w:pPr>
      <w:r>
        <w:rPr>
          <w:rFonts w:hint="eastAsia"/>
        </w:rPr>
        <w:t xml:space="preserve"> </w:t>
      </w:r>
      <w:bookmarkStart w:id="396" w:name="_Ref510444358"/>
      <w:r w:rsidR="000A56DB"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396"/>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3961E98E" w14:textId="77777777" w:rsidR="001C21F3" w:rsidRDefault="001C21F3" w:rsidP="00B92E57">
      <w:pPr>
        <w:ind w:firstLineChars="0" w:firstLine="0"/>
      </w:pPr>
    </w:p>
    <w:p w14:paraId="35C257BC" w14:textId="033C46E2" w:rsidR="0077124C" w:rsidRPr="00247FB2" w:rsidRDefault="00CF376E" w:rsidP="0046009D">
      <w:pPr>
        <w:spacing w:line="240" w:lineRule="auto"/>
        <w:ind w:leftChars="300" w:left="720" w:firstLineChars="0" w:firstLine="0"/>
        <w:jc w:val="left"/>
      </w:pPr>
      <w:r w:rsidRPr="00247FB2">
        <w:rPr>
          <w:noProof/>
        </w:rPr>
        <mc:AlternateContent>
          <mc:Choice Requires="wps">
            <w:drawing>
              <wp:anchor distT="45720" distB="45720" distL="114300" distR="114300" simplePos="0" relativeHeight="251636736" behindDoc="0" locked="0" layoutInCell="1" allowOverlap="1" wp14:anchorId="7F8E7BDA" wp14:editId="4AC233CF">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FF0AA1" w:rsidRDefault="00FF0AA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FF0AA1" w:rsidRDefault="00FF0AA1" w:rsidP="0077124C">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45720" distB="45720" distL="114300" distR="114300" simplePos="0" relativeHeight="251638784" behindDoc="0" locked="0" layoutInCell="1" allowOverlap="1" wp14:anchorId="60B9D63E" wp14:editId="174A69DD">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FF0AA1" w:rsidRDefault="00FF0AA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FF0AA1" w:rsidRDefault="00FF0AA1" w:rsidP="0077124C">
                      <w:pPr>
                        <w:ind w:firstLineChars="0" w:firstLine="0"/>
                      </w:pPr>
                      <w:r>
                        <w:rPr>
                          <w:rFonts w:hint="eastAsia"/>
                        </w:rPr>
                        <w:t>纤维</w:t>
                      </w:r>
                      <w:r>
                        <w:t>拉伸失效</w:t>
                      </w:r>
                    </w:p>
                  </w:txbxContent>
                </v:textbox>
              </v:shape>
            </w:pict>
          </mc:Fallback>
        </mc:AlternateContent>
      </w:r>
      <w:r w:rsidR="00B45563" w:rsidRPr="00247FB2">
        <w:rPr>
          <w:noProof/>
        </w:rPr>
        <w:drawing>
          <wp:inline distT="0" distB="0" distL="0" distR="0" wp14:anchorId="34EBD1F3" wp14:editId="1CCBF8B6">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58112526">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24CB042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1B6A8AAF">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6157187D">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65536719">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061CDE30" w:rsidR="00B45563" w:rsidRDefault="0077124C" w:rsidP="00CF376E">
      <w:pPr>
        <w:spacing w:line="240" w:lineRule="auto"/>
        <w:ind w:firstLineChars="500" w:firstLine="1200"/>
        <w:jc w:val="left"/>
      </w:pPr>
      <w:r w:rsidRPr="00247FB2">
        <w:rPr>
          <w:rFonts w:hint="eastAsia"/>
        </w:rPr>
        <w:t>(</w:t>
      </w:r>
      <w:r w:rsidRPr="00247FB2">
        <w:t>I</w:t>
      </w:r>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518E6B3B" w14:textId="77777777" w:rsidR="00CA5025" w:rsidRPr="00247FB2" w:rsidRDefault="00CA5025" w:rsidP="00CA5025">
      <w:pPr>
        <w:spacing w:line="240" w:lineRule="auto"/>
        <w:ind w:leftChars="300" w:left="720"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641856" behindDoc="0" locked="0" layoutInCell="1" allowOverlap="1" wp14:anchorId="08CC4C55" wp14:editId="4BA7154E">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FF0AA1" w:rsidRDefault="00FF0AA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FF0AA1" w:rsidRDefault="00FF0AA1" w:rsidP="0077124C">
                      <w:pPr>
                        <w:ind w:firstLineChars="0" w:firstLine="0"/>
                      </w:pPr>
                      <w:r>
                        <w:rPr>
                          <w:rFonts w:hint="eastAsia"/>
                        </w:rPr>
                        <w:t>基体</w:t>
                      </w:r>
                      <w:r>
                        <w:t>拉伸失效</w:t>
                      </w:r>
                    </w:p>
                  </w:txbxContent>
                </v:textbox>
              </v:shape>
            </w:pict>
          </mc:Fallback>
        </mc:AlternateContent>
      </w:r>
      <w:r w:rsidR="006639F2" w:rsidRPr="00247FB2">
        <w:rPr>
          <w:noProof/>
        </w:rPr>
        <mc:AlternateContent>
          <mc:Choice Requires="wps">
            <w:drawing>
              <wp:anchor distT="45720" distB="45720" distL="114300" distR="114300" simplePos="0" relativeHeight="251643904" behindDoc="0" locked="0" layoutInCell="1" allowOverlap="1" wp14:anchorId="2B3C6811" wp14:editId="63E92867">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FF0AA1" w:rsidRDefault="00FF0AA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FF0AA1" w:rsidRDefault="00FF0AA1" w:rsidP="0077124C">
                      <w:pPr>
                        <w:ind w:firstLineChars="0" w:firstLine="0"/>
                      </w:pPr>
                      <w:r>
                        <w:rPr>
                          <w:rFonts w:hint="eastAsia"/>
                        </w:rPr>
                        <w:t>纤维</w:t>
                      </w:r>
                      <w:r>
                        <w:t>拉伸失效</w:t>
                      </w:r>
                    </w:p>
                  </w:txbxContent>
                </v:textbox>
              </v:shape>
            </w:pict>
          </mc:Fallback>
        </mc:AlternateContent>
      </w:r>
      <w:r w:rsidR="00613755" w:rsidRPr="00247FB2">
        <w:rPr>
          <w:noProof/>
        </w:rPr>
        <w:drawing>
          <wp:inline distT="0" distB="0" distL="0" distR="0" wp14:anchorId="6C8951B7" wp14:editId="02BFD3CF">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142D5E41">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2B85A3FB">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40F09FC9">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6A2EC66C">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1F7F065C">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08D75F0F" w:rsidR="0077124C" w:rsidRPr="00247FB2" w:rsidRDefault="00EF732F" w:rsidP="00895402">
      <w:pPr>
        <w:spacing w:line="240" w:lineRule="auto"/>
        <w:ind w:firstLineChars="300" w:firstLine="720"/>
        <w:jc w:val="left"/>
      </w:pPr>
      <w:r w:rsidRPr="00247FB2">
        <w:rPr>
          <w:rFonts w:hint="eastAsia"/>
        </w:rPr>
        <w:t>(</w:t>
      </w:r>
      <w:r w:rsidRPr="00247FB2">
        <w:t>I</w:t>
      </w:r>
      <w:r w:rsidRPr="00247FB2">
        <w:rPr>
          <w:rFonts w:hint="eastAsia"/>
        </w:rPr>
        <w:t>)</w:t>
      </w:r>
      <w:r w:rsidRPr="00247FB2">
        <w:t xml:space="preserve">0.82mm,53.01KN  </w:t>
      </w:r>
      <w:r w:rsidR="00263B09">
        <w:t xml:space="preserve">   </w:t>
      </w:r>
      <w:r w:rsidRPr="00247FB2">
        <w:t xml:space="preserve">   (II)0.86mm,34.38KN</w:t>
      </w:r>
      <w:r w:rsidR="00263B09">
        <w:t xml:space="preserve">   </w:t>
      </w:r>
      <w:r w:rsidRPr="00247FB2">
        <w:t xml:space="preserve">    (III)0.89mm,25.73KN</w:t>
      </w:r>
      <w:r w:rsidR="0077124C" w:rsidRPr="00247FB2">
        <w:t xml:space="preserve">      </w:t>
      </w:r>
    </w:p>
    <w:p w14:paraId="100E4B3D" w14:textId="17A4B99E" w:rsidR="0077124C" w:rsidRPr="00247FB2" w:rsidRDefault="0077124C" w:rsidP="00B45563">
      <w:pPr>
        <w:spacing w:line="240" w:lineRule="auto"/>
        <w:ind w:firstLineChars="0" w:firstLine="0"/>
        <w:jc w:val="left"/>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8620BF">
      <w:pPr>
        <w:pStyle w:val="6"/>
        <w:spacing w:before="0" w:after="0"/>
        <w:ind w:left="0"/>
        <w:jc w:val="center"/>
      </w:pPr>
      <w:bookmarkStart w:id="397"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397"/>
    </w:p>
    <w:p w14:paraId="1265CA01" w14:textId="73D78B8A" w:rsidR="008510D3" w:rsidRDefault="00FA40F8" w:rsidP="008510D3">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5B7C37">
        <w:rPr>
          <w:rFonts w:hint="eastAsia"/>
        </w:rPr>
        <w:t>图</w:t>
      </w:r>
      <w:r w:rsidR="005B7C37">
        <w:rPr>
          <w:rFonts w:hint="eastAsia"/>
        </w:rPr>
        <w:t>4.11</w:t>
      </w:r>
      <w:r>
        <w:fldChar w:fldCharType="end"/>
      </w:r>
      <w:r>
        <w:t>和</w:t>
      </w:r>
      <w:r>
        <w:fldChar w:fldCharType="begin"/>
      </w:r>
      <w:r>
        <w:instrText xml:space="preserve"> REF _Ref510444602 \r \h  \* MERGEFORMAT </w:instrText>
      </w:r>
      <w:r>
        <w:fldChar w:fldCharType="separate"/>
      </w:r>
      <w:r w:rsidR="005B7C37">
        <w:rPr>
          <w:rFonts w:hint="eastAsia"/>
        </w:rPr>
        <w:t>图</w:t>
      </w:r>
      <w:r w:rsidR="005B7C37">
        <w:rPr>
          <w:rFonts w:hint="eastAsia"/>
        </w:rPr>
        <w:t>4.12</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59C36BED" w14:textId="6AC1BA6E" w:rsidR="00E46721" w:rsidRDefault="00DC7BB8" w:rsidP="00FA40F8">
      <w:pPr>
        <w:ind w:firstLine="480"/>
      </w:pPr>
      <w:r>
        <w:rPr>
          <w:rFonts w:hint="eastAsia"/>
        </w:rPr>
        <w:t>：</w:t>
      </w:r>
    </w:p>
    <w:p w14:paraId="6CFFCA13" w14:textId="698DAB9C" w:rsidR="0077124C" w:rsidRPr="00247FB2" w:rsidRDefault="007B5438" w:rsidP="00B05EAF">
      <w:pPr>
        <w:spacing w:line="240" w:lineRule="auto"/>
        <w:ind w:firstLineChars="350" w:firstLine="840"/>
        <w:jc w:val="left"/>
      </w:pPr>
      <w:r w:rsidRPr="00247FB2">
        <w:rPr>
          <w:noProof/>
        </w:rPr>
        <w:lastRenderedPageBreak/>
        <mc:AlternateContent>
          <mc:Choice Requires="wps">
            <w:drawing>
              <wp:anchor distT="45720" distB="45720" distL="114300" distR="114300" simplePos="0" relativeHeight="251635712" behindDoc="0" locked="0" layoutInCell="1" allowOverlap="1" wp14:anchorId="2739E16E" wp14:editId="6723CB31">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FF0AA1" w:rsidRDefault="00FF0AA1"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FF0AA1" w:rsidRDefault="00FF0AA1" w:rsidP="00576437">
                      <w:pPr>
                        <w:ind w:firstLineChars="0" w:firstLine="0"/>
                      </w:pPr>
                      <w:r>
                        <w:rPr>
                          <w:rFonts w:hint="eastAsia"/>
                        </w:rPr>
                        <w:t>纤维</w:t>
                      </w:r>
                      <w:r>
                        <w:t>拉伸失效</w:t>
                      </w:r>
                    </w:p>
                  </w:txbxContent>
                </v:textbox>
              </v:shape>
            </w:pict>
          </mc:Fallback>
        </mc:AlternateContent>
      </w:r>
      <w:r w:rsidR="004D6512" w:rsidRPr="00AE741B">
        <w:rPr>
          <w:noProof/>
        </w:rPr>
        <w:drawing>
          <wp:inline distT="0" distB="0" distL="0" distR="0" wp14:anchorId="109EDC70" wp14:editId="6336F37C">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4E27D056">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6870497C">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32640" behindDoc="0" locked="0" layoutInCell="1" allowOverlap="1" wp14:anchorId="00E481C2" wp14:editId="36BFF682">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FF0AA1" w:rsidRDefault="00FF0AA1"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FF0AA1" w:rsidRDefault="00FF0AA1" w:rsidP="00576437">
                      <w:pPr>
                        <w:ind w:firstLineChars="0" w:firstLine="0"/>
                      </w:pPr>
                      <w:r>
                        <w:rPr>
                          <w:rFonts w:hint="eastAsia"/>
                        </w:rPr>
                        <w:t>基体</w:t>
                      </w:r>
                      <w:r>
                        <w:t>拉伸失效</w:t>
                      </w:r>
                    </w:p>
                  </w:txbxContent>
                </v:textbox>
              </v:shape>
            </w:pict>
          </mc:Fallback>
        </mc:AlternateContent>
      </w:r>
      <w:r w:rsidR="00E46721" w:rsidRPr="00D620F6">
        <w:rPr>
          <w:noProof/>
        </w:rPr>
        <w:drawing>
          <wp:inline distT="0" distB="0" distL="0" distR="0" wp14:anchorId="167FCB0D" wp14:editId="7D60B89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02971B48">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79FE4E21">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4219AF68" w:rsidR="00DF58E0" w:rsidRPr="00247FB2" w:rsidRDefault="00E46721" w:rsidP="00BA4C83">
      <w:pPr>
        <w:spacing w:line="240" w:lineRule="auto"/>
        <w:ind w:firstLineChars="350" w:firstLine="840"/>
        <w:jc w:val="left"/>
      </w:pPr>
      <w:r>
        <w:t>(</w:t>
      </w:r>
      <w:r w:rsidR="00DF58E0" w:rsidRPr="00247FB2">
        <w:t>I</w:t>
      </w:r>
      <w:r w:rsidR="00DF58E0" w:rsidRPr="00247FB2">
        <w:rPr>
          <w:rFonts w:hint="eastAsia"/>
        </w:rPr>
        <w:t>)</w:t>
      </w:r>
      <w:r w:rsidR="00D630E3">
        <w:t xml:space="preserve"> 0.82mm</w:t>
      </w:r>
      <w:r w:rsidR="00D630E3">
        <w:rPr>
          <w:rFonts w:hint="eastAsia"/>
        </w:rPr>
        <w:t>，</w:t>
      </w:r>
      <w:r w:rsidR="00D630E3">
        <w:t>43.40KN</w:t>
      </w:r>
      <w:r w:rsidR="00D630E3" w:rsidRPr="00D630E3">
        <w:t xml:space="preserve"> </w:t>
      </w:r>
      <w:r w:rsidR="00DF58E0" w:rsidRPr="00247FB2">
        <w:t xml:space="preserve"> </w:t>
      </w:r>
      <w:r w:rsidR="00CA7076">
        <w:t xml:space="preserve">  </w:t>
      </w:r>
      <w:r w:rsidR="00DF58E0"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00DF58E0" w:rsidRPr="00247FB2">
        <w:t xml:space="preserve">    (III)</w:t>
      </w:r>
      <w:r w:rsidR="00016A4E">
        <w:t xml:space="preserve"> 0.88mm</w:t>
      </w:r>
      <w:r w:rsidR="00016A4E">
        <w:rPr>
          <w:rFonts w:hint="eastAsia"/>
        </w:rPr>
        <w:t>，</w:t>
      </w:r>
      <w:r w:rsidR="00016A4E">
        <w:t>14.13KN</w:t>
      </w:r>
      <w:r w:rsidR="00DF58E0" w:rsidRPr="00247FB2">
        <w:t xml:space="preserve">     </w:t>
      </w:r>
    </w:p>
    <w:p w14:paraId="4B015AF6" w14:textId="4A26061D" w:rsidR="003955DD" w:rsidRDefault="00DF58E0" w:rsidP="00E913C6">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34688" behindDoc="0" locked="0" layoutInCell="1" allowOverlap="1" wp14:anchorId="411E7BBD" wp14:editId="2C0831F1">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FF0AA1" w:rsidRDefault="00FF0AA1"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FF0AA1" w:rsidRDefault="00FF0AA1" w:rsidP="00DF58E0">
                      <w:pPr>
                        <w:ind w:firstLineChars="0" w:firstLine="0"/>
                      </w:pPr>
                      <w:r>
                        <w:rPr>
                          <w:rFonts w:hint="eastAsia"/>
                        </w:rPr>
                        <w:t>纤维</w:t>
                      </w:r>
                      <w:r>
                        <w:t>拉伸失效</w:t>
                      </w:r>
                    </w:p>
                  </w:txbxContent>
                </v:textbox>
              </v:shape>
            </w:pict>
          </mc:Fallback>
        </mc:AlternateContent>
      </w:r>
      <w:r w:rsidR="00423282" w:rsidRPr="00896C5F">
        <w:rPr>
          <w:noProof/>
        </w:rPr>
        <w:drawing>
          <wp:inline distT="0" distB="0" distL="0" distR="0" wp14:anchorId="1A6B73D7" wp14:editId="5170AEF6">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6AF4E6FC">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504E46A9">
            <wp:extent cx="1423035" cy="1260475"/>
            <wp:effectExtent l="0" t="0" r="5715" b="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p>
    <w:p w14:paraId="3954ABAC" w14:textId="5C73BEBD" w:rsidR="00DF58E0" w:rsidRPr="00247FB2" w:rsidRDefault="003D055C" w:rsidP="001C0ADB">
      <w:pPr>
        <w:spacing w:line="240" w:lineRule="auto"/>
        <w:ind w:firstLineChars="400" w:firstLine="960"/>
        <w:jc w:val="left"/>
        <w:rPr>
          <w:sz w:val="22"/>
          <w:szCs w:val="22"/>
        </w:rPr>
      </w:pPr>
      <w:r w:rsidRPr="00247FB2">
        <w:rPr>
          <w:noProof/>
        </w:rPr>
        <mc:AlternateContent>
          <mc:Choice Requires="wps">
            <w:drawing>
              <wp:anchor distT="45720" distB="45720" distL="114300" distR="114300" simplePos="0" relativeHeight="251633664" behindDoc="0" locked="0" layoutInCell="1" allowOverlap="1" wp14:anchorId="6EEE3912" wp14:editId="65F997A3">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FF0AA1" w:rsidRDefault="00FF0AA1"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FF0AA1" w:rsidRDefault="00FF0AA1" w:rsidP="00DF58E0">
                      <w:pPr>
                        <w:ind w:firstLineChars="0" w:firstLine="0"/>
                      </w:pPr>
                      <w:r>
                        <w:rPr>
                          <w:rFonts w:hint="eastAsia"/>
                        </w:rPr>
                        <w:t>基体</w:t>
                      </w:r>
                      <w:r>
                        <w:t>拉伸失效</w:t>
                      </w:r>
                    </w:p>
                  </w:txbxContent>
                </v:textbox>
              </v:shape>
            </w:pict>
          </mc:Fallback>
        </mc:AlternateContent>
      </w:r>
      <w:r w:rsidR="003955DD" w:rsidRPr="00DB2EFB">
        <w:rPr>
          <w:noProof/>
        </w:rPr>
        <w:drawing>
          <wp:inline distT="0" distB="0" distL="0" distR="0" wp14:anchorId="4B352F41" wp14:editId="333B24AD">
            <wp:extent cx="1392549" cy="1231333"/>
            <wp:effectExtent l="0" t="0" r="0" b="6985"/>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95242" cy="1233714"/>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7EFAE03A">
            <wp:extent cx="1388110" cy="1231900"/>
            <wp:effectExtent l="0" t="0" r="2540" b="635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79791A09">
            <wp:extent cx="1362075" cy="1208405"/>
            <wp:effectExtent l="0" t="0" r="9525"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inline>
        </w:drawing>
      </w:r>
    </w:p>
    <w:p w14:paraId="4E7DE61E" w14:textId="6B8D1C02" w:rsidR="00DF58E0" w:rsidRPr="00247FB2" w:rsidRDefault="00BC187F" w:rsidP="00467CCE">
      <w:pPr>
        <w:spacing w:line="240" w:lineRule="auto"/>
        <w:ind w:firstLineChars="0" w:firstLine="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B903EC">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CE7DB9">
      <w:pPr>
        <w:pStyle w:val="6"/>
        <w:spacing w:before="0" w:after="0"/>
        <w:ind w:left="0"/>
        <w:jc w:val="center"/>
      </w:pPr>
      <w:bookmarkStart w:id="398" w:name="_Ref510444601"/>
      <w:r w:rsidRPr="00247FB2">
        <w:rPr>
          <w:rFonts w:hint="eastAsia"/>
        </w:rPr>
        <w:t>使用线性退化模型的</w:t>
      </w:r>
      <w:r w:rsidR="00D27A46" w:rsidRPr="00247FB2">
        <w:t>8</w:t>
      </w:r>
      <w:r w:rsidRPr="00247FB2">
        <w:t>0mm</w:t>
      </w:r>
      <w:r w:rsidRPr="00247FB2">
        <w:t>孔径正交铺层失效演化</w:t>
      </w:r>
      <w:bookmarkEnd w:id="398"/>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77696" behindDoc="0" locked="0" layoutInCell="1" allowOverlap="1" wp14:anchorId="74975E5F" wp14:editId="35E8CCF9">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FF0AA1" w:rsidRDefault="00FF0AA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FF0AA1" w:rsidRDefault="00FF0AA1" w:rsidP="00360F8F">
                      <w:pPr>
                        <w:ind w:firstLineChars="0" w:firstLine="0"/>
                      </w:pPr>
                      <w:r>
                        <w:rPr>
                          <w:rFonts w:hint="eastAsia"/>
                        </w:rPr>
                        <w:t>纤维</w:t>
                      </w:r>
                      <w:r>
                        <w:t>拉伸失效</w:t>
                      </w:r>
                    </w:p>
                  </w:txbxContent>
                </v:textbox>
              </v:shape>
            </w:pict>
          </mc:Fallback>
        </mc:AlternateContent>
      </w:r>
      <w:r w:rsidR="001034AF" w:rsidRPr="00247FB2">
        <w:rPr>
          <w:noProof/>
        </w:rPr>
        <mc:AlternateContent>
          <mc:Choice Requires="wps">
            <w:drawing>
              <wp:anchor distT="45720" distB="45720" distL="114300" distR="114300" simplePos="0" relativeHeight="251678720" behindDoc="0" locked="0" layoutInCell="1" allowOverlap="1" wp14:anchorId="70C51C1E" wp14:editId="3F0C301E">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FF0AA1" w:rsidRDefault="00FF0AA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FF0AA1" w:rsidRDefault="00FF0AA1" w:rsidP="00360F8F">
                      <w:pPr>
                        <w:ind w:firstLineChars="0" w:firstLine="0"/>
                      </w:pPr>
                      <w:r>
                        <w:rPr>
                          <w:rFonts w:hint="eastAsia"/>
                        </w:rPr>
                        <w:t>基体</w:t>
                      </w:r>
                      <w:r>
                        <w:t>拉伸失效</w:t>
                      </w:r>
                    </w:p>
                  </w:txbxContent>
                </v:textbox>
              </v:shape>
            </w:pict>
          </mc:Fallback>
        </mc:AlternateContent>
      </w:r>
      <w:r w:rsidR="00A7087F" w:rsidRPr="007414C5">
        <w:rPr>
          <w:noProof/>
        </w:rPr>
        <w:drawing>
          <wp:inline distT="0" distB="0" distL="0" distR="0" wp14:anchorId="70DD608A" wp14:editId="519EC99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53A76AE9">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58BD3F11">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6F29418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1CC37D0F">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12A1781A">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4E3977DD" w:rsidR="00360F8F" w:rsidRPr="00247FB2" w:rsidRDefault="00360F8F" w:rsidP="00111917">
      <w:pPr>
        <w:spacing w:line="240" w:lineRule="auto"/>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2C3808ED" w:rsidR="00604C5F" w:rsidRDefault="00360F8F" w:rsidP="00915091">
      <w:pPr>
        <w:spacing w:line="240" w:lineRule="auto"/>
        <w:ind w:firstLine="44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676672" behindDoc="0" locked="0" layoutInCell="1" allowOverlap="1" wp14:anchorId="4E5A2328" wp14:editId="57893424">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FF0AA1" w:rsidRDefault="00FF0AA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FF0AA1" w:rsidRDefault="00FF0AA1" w:rsidP="00360F8F">
                      <w:pPr>
                        <w:ind w:firstLineChars="0" w:firstLine="0"/>
                      </w:pPr>
                      <w:r>
                        <w:rPr>
                          <w:rFonts w:hint="eastAsia"/>
                        </w:rPr>
                        <w:t>纤维</w:t>
                      </w:r>
                      <w: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673600" behindDoc="0" locked="0" layoutInCell="1" allowOverlap="1" wp14:anchorId="6E551A04" wp14:editId="45A239D8">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FF0AA1" w:rsidRDefault="00FF0AA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FF0AA1" w:rsidRDefault="00FF0AA1" w:rsidP="00360F8F">
                      <w:pPr>
                        <w:ind w:firstLineChars="0" w:firstLine="0"/>
                      </w:pPr>
                      <w:r>
                        <w:rPr>
                          <w:rFonts w:hint="eastAsia"/>
                        </w:rPr>
                        <w:t>基体</w:t>
                      </w:r>
                      <w:r>
                        <w:t>拉伸失效</w:t>
                      </w:r>
                    </w:p>
                  </w:txbxContent>
                </v:textbox>
              </v:shape>
            </w:pict>
          </mc:Fallback>
        </mc:AlternateContent>
      </w:r>
      <w:r w:rsidR="00A43ED6" w:rsidRPr="00896C5F">
        <w:rPr>
          <w:noProof/>
        </w:rPr>
        <w:drawing>
          <wp:inline distT="0" distB="0" distL="0" distR="0" wp14:anchorId="3A7E1FB4" wp14:editId="7B91FB77">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2A6908EE">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1A886050">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7CE3AC55">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45573FD3">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3F3860BD">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3541F77A" w:rsidR="00635047" w:rsidRPr="00247FB2" w:rsidRDefault="00360F8F" w:rsidP="00111917">
      <w:pPr>
        <w:spacing w:line="240" w:lineRule="auto"/>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A43ED6">
      <w:pPr>
        <w:spacing w:line="240" w:lineRule="auto"/>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bookmarkStart w:id="399"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399"/>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5B7C37">
        <w:rPr>
          <w:rFonts w:hint="eastAsia"/>
        </w:rPr>
        <w:t>图</w:t>
      </w:r>
      <w:r w:rsidR="005B7C37">
        <w:rPr>
          <w:rFonts w:hint="eastAsia"/>
        </w:rPr>
        <w:t>4.13</w:t>
      </w:r>
      <w:r>
        <w:fldChar w:fldCharType="end"/>
      </w:r>
      <w:r>
        <w:t>和</w:t>
      </w:r>
      <w:r>
        <w:fldChar w:fldCharType="begin"/>
      </w:r>
      <w:r>
        <w:instrText xml:space="preserve"> REF _Ref510444682 \r \h </w:instrText>
      </w:r>
      <w:r>
        <w:fldChar w:fldCharType="separate"/>
      </w:r>
      <w:r w:rsidR="005B7C37">
        <w:rPr>
          <w:rFonts w:hint="eastAsia"/>
        </w:rPr>
        <w:t>图</w:t>
      </w:r>
      <w:r w:rsidR="005B7C37">
        <w:rPr>
          <w:rFonts w:hint="eastAsia"/>
        </w:rPr>
        <w:t>4.14</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w:lastRenderedPageBreak/>
        <mc:AlternateContent>
          <mc:Choice Requires="wps">
            <w:drawing>
              <wp:anchor distT="45720" distB="45720" distL="114300" distR="114300" simplePos="0" relativeHeight="251642880" behindDoc="0" locked="0" layoutInCell="1" allowOverlap="1" wp14:anchorId="57EFD100" wp14:editId="70E3F964">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FF0AA1" w:rsidRDefault="00FF0AA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FF0AA1" w:rsidRDefault="00FF0AA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0" distB="0" distL="114300" distR="114300" simplePos="0" relativeHeight="251675648" behindDoc="0" locked="0" layoutInCell="1" allowOverlap="1" wp14:anchorId="714C970A" wp14:editId="74E35D26">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FF0AA1" w:rsidRDefault="00FF0AA1" w:rsidP="00701E5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FF0AA1" w:rsidRDefault="00FF0AA1" w:rsidP="00701E50">
                      <w:pPr>
                        <w:ind w:firstLineChars="0" w:firstLine="0"/>
                      </w:pPr>
                      <w:r>
                        <w:rPr>
                          <w:rFonts w:hint="eastAsia"/>
                        </w:rPr>
                        <w:t>纤维</w:t>
                      </w:r>
                      <w:r>
                        <w:t>拉伸失效</w:t>
                      </w:r>
                    </w:p>
                  </w:txbxContent>
                </v:textbox>
              </v:shape>
            </w:pict>
          </mc:Fallback>
        </mc:AlternateContent>
      </w:r>
      <w:r w:rsidR="00317D7A" w:rsidRPr="0031168A">
        <w:rPr>
          <w:noProof/>
        </w:rPr>
        <w:drawing>
          <wp:inline distT="0" distB="0" distL="0" distR="0" wp14:anchorId="322BA613" wp14:editId="51796354">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38E47657">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2F9CC5DE">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2C5F9C7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6B0200EE">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46EA8EC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18077321" w:rsidR="006D67DE" w:rsidRPr="00247FB2" w:rsidRDefault="00FC0F08" w:rsidP="00FC0F08">
      <w:pPr>
        <w:spacing w:line="240" w:lineRule="auto"/>
        <w:ind w:firstLineChars="83" w:firstLine="199"/>
        <w:jc w:val="center"/>
      </w:pPr>
      <w:r>
        <w:t xml:space="preserve">    </w:t>
      </w:r>
      <w:r w:rsidR="006D67DE" w:rsidRPr="00247FB2">
        <w:rPr>
          <w:rFonts w:hint="eastAsia"/>
        </w:rPr>
        <w:t>(</w:t>
      </w:r>
      <w:r w:rsidR="006D67DE" w:rsidRPr="00247FB2">
        <w:t>I</w:t>
      </w:r>
      <w:r w:rsidR="006D67DE"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006D67DE" w:rsidRPr="00247FB2">
        <w:t xml:space="preserve"> </w:t>
      </w:r>
      <w:r w:rsidR="006D67DE">
        <w:t xml:space="preserve">  </w:t>
      </w:r>
      <w:r w:rsidR="006D67DE" w:rsidRPr="00247FB2">
        <w:t>(II)</w:t>
      </w:r>
      <w:r w:rsidR="00193E58">
        <w:t xml:space="preserve"> 0.87mm</w:t>
      </w:r>
      <w:r w:rsidR="00193E58">
        <w:rPr>
          <w:rFonts w:hint="eastAsia"/>
        </w:rPr>
        <w:t>，</w:t>
      </w:r>
      <w:r w:rsidR="00193E58">
        <w:t>24.75KN</w:t>
      </w:r>
      <w:r w:rsidR="00193E58" w:rsidRPr="00193E58">
        <w:t xml:space="preserve">  </w:t>
      </w:r>
      <w:r w:rsidR="006D67DE" w:rsidRPr="00247FB2">
        <w:t xml:space="preserve">  (III)</w:t>
      </w:r>
      <w:r w:rsidR="00F74DDD">
        <w:t xml:space="preserve"> 0.88mm</w:t>
      </w:r>
      <w:r w:rsidR="00F74DDD">
        <w:rPr>
          <w:rFonts w:hint="eastAsia"/>
        </w:rPr>
        <w:t>，</w:t>
      </w:r>
      <w:r w:rsidR="00F74DDD">
        <w:t>11.88KN</w:t>
      </w:r>
    </w:p>
    <w:p w14:paraId="734E3DCA" w14:textId="15E5835C" w:rsidR="006D67DE" w:rsidRDefault="006D67DE" w:rsidP="00C10839">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40832" behindDoc="0" locked="0" layoutInCell="1" allowOverlap="1" wp14:anchorId="78A08ECF" wp14:editId="2F74BD9D">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FF0AA1" w:rsidRDefault="00FF0AA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FF0AA1" w:rsidRDefault="00FF0AA1" w:rsidP="006D67DE">
                      <w:pPr>
                        <w:ind w:firstLineChars="0" w:firstLine="0"/>
                      </w:pPr>
                      <w:r>
                        <w:rPr>
                          <w:rFonts w:hint="eastAsia"/>
                        </w:rPr>
                        <w:t>纤维</w:t>
                      </w:r>
                      <w:r>
                        <w:t>拉伸失效</w:t>
                      </w:r>
                    </w:p>
                  </w:txbxContent>
                </v:textbox>
              </v:shape>
            </w:pict>
          </mc:Fallback>
        </mc:AlternateContent>
      </w:r>
      <w:r w:rsidR="00F94486" w:rsidRPr="00044DC1">
        <w:rPr>
          <w:noProof/>
        </w:rPr>
        <w:drawing>
          <wp:inline distT="0" distB="0" distL="0" distR="0" wp14:anchorId="54191CCA" wp14:editId="2C9B0EE5">
            <wp:extent cx="1393825" cy="1239520"/>
            <wp:effectExtent l="0" t="0" r="0"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53973F62">
            <wp:extent cx="1393825" cy="1239520"/>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6C67646C">
            <wp:extent cx="1393825" cy="123952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39808" behindDoc="0" locked="0" layoutInCell="1" allowOverlap="1" wp14:anchorId="476B2FEF" wp14:editId="55846A8F">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FF0AA1" w:rsidRDefault="00FF0AA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FF0AA1" w:rsidRDefault="00FF0AA1" w:rsidP="006D67DE">
                      <w:pPr>
                        <w:ind w:firstLineChars="0" w:firstLine="0"/>
                      </w:pPr>
                      <w:r>
                        <w:rPr>
                          <w:rFonts w:hint="eastAsia"/>
                        </w:rPr>
                        <w:t>基体</w:t>
                      </w:r>
                      <w:r>
                        <w:t>拉伸失效</w:t>
                      </w:r>
                    </w:p>
                  </w:txbxContent>
                </v:textbox>
              </v:shape>
            </w:pict>
          </mc:Fallback>
        </mc:AlternateContent>
      </w:r>
      <w:r w:rsidR="000E3A78" w:rsidRPr="000E3A78">
        <w:rPr>
          <w:noProof/>
        </w:rPr>
        <w:drawing>
          <wp:inline distT="0" distB="0" distL="0" distR="0" wp14:anchorId="57701E20" wp14:editId="53F8DC5F">
            <wp:extent cx="1407160" cy="1245870"/>
            <wp:effectExtent l="0" t="0" r="2540"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0D2AFBFC">
            <wp:extent cx="1393825" cy="1236345"/>
            <wp:effectExtent l="0" t="0" r="0" b="190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4511B35C">
            <wp:extent cx="1387475" cy="1238250"/>
            <wp:effectExtent l="0" t="0" r="3175"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inline>
        </w:drawing>
      </w:r>
    </w:p>
    <w:p w14:paraId="63D432CA" w14:textId="42DC8D1C" w:rsidR="007D6A33" w:rsidRDefault="00F340A7" w:rsidP="006312F6">
      <w:pPr>
        <w:spacing w:line="240" w:lineRule="auto"/>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3D1BB329" w:rsidR="006D67DE" w:rsidRPr="00247FB2" w:rsidRDefault="006D67DE" w:rsidP="006312F6">
      <w:pPr>
        <w:spacing w:line="240" w:lineRule="auto"/>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Default="006D67DE" w:rsidP="006D67DE">
      <w:pPr>
        <w:pStyle w:val="6"/>
        <w:jc w:val="center"/>
      </w:pPr>
      <w:bookmarkStart w:id="400" w:name="_Ref510444680"/>
      <w:r w:rsidRPr="00247FB2">
        <w:rPr>
          <w:rFonts w:hint="eastAsia"/>
        </w:rPr>
        <w:t>使用线性退化模型的</w:t>
      </w:r>
      <w:r w:rsidR="00443054">
        <w:t>10</w:t>
      </w:r>
      <w:r w:rsidRPr="00247FB2">
        <w:t>0mm</w:t>
      </w:r>
      <w:r w:rsidRPr="00247FB2">
        <w:t>孔径正交铺层失效演化</w:t>
      </w:r>
      <w:bookmarkEnd w:id="400"/>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1339383E" w14:textId="77777777" w:rsidR="004F43F4" w:rsidRDefault="004F43F4" w:rsidP="00085AE4">
      <w:pPr>
        <w:ind w:firstLine="480"/>
      </w:pPr>
    </w:p>
    <w:p w14:paraId="152F5AA6" w14:textId="77777777" w:rsidR="004F43F4" w:rsidRDefault="004F43F4" w:rsidP="00085AE4">
      <w:pPr>
        <w:ind w:firstLine="480"/>
      </w:pPr>
    </w:p>
    <w:p w14:paraId="54B547A7" w14:textId="77777777" w:rsidR="004F43F4" w:rsidRDefault="004F43F4" w:rsidP="00085AE4">
      <w:pPr>
        <w:ind w:firstLine="480"/>
      </w:pPr>
    </w:p>
    <w:p w14:paraId="498AB818" w14:textId="77777777" w:rsidR="004F43F4" w:rsidRPr="00085AE4" w:rsidRDefault="004F43F4" w:rsidP="00085AE4">
      <w:pPr>
        <w:ind w:firstLine="480"/>
      </w:pPr>
    </w:p>
    <w:p w14:paraId="60963D39" w14:textId="03FD408A" w:rsidR="006D67DE" w:rsidRPr="00247FB2" w:rsidRDefault="001A10B9" w:rsidP="00A01921">
      <w:pPr>
        <w:spacing w:line="240" w:lineRule="auto"/>
        <w:ind w:leftChars="400" w:left="960" w:firstLineChars="0" w:firstLine="0"/>
        <w:jc w:val="left"/>
      </w:pPr>
      <w:r w:rsidRPr="00247FB2">
        <w:rPr>
          <w:noProof/>
        </w:rPr>
        <mc:AlternateContent>
          <mc:Choice Requires="wps">
            <w:drawing>
              <wp:anchor distT="45720" distB="45720" distL="114300" distR="114300" simplePos="0" relativeHeight="251648000" behindDoc="0" locked="0" layoutInCell="1" allowOverlap="1" wp14:anchorId="0FDB31DA" wp14:editId="531AAED5">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FF0AA1" w:rsidRDefault="00FF0AA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FF0AA1" w:rsidRDefault="00FF0AA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45720" distB="45720" distL="114300" distR="114300" simplePos="0" relativeHeight="251646976" behindDoc="0" locked="0" layoutInCell="1" allowOverlap="1" wp14:anchorId="057CEE39" wp14:editId="41B1F61F">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FF0AA1" w:rsidRDefault="00FF0AA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FF0AA1" w:rsidRDefault="00FF0AA1" w:rsidP="006D67DE">
                      <w:pPr>
                        <w:ind w:firstLineChars="0" w:firstLine="0"/>
                      </w:pPr>
                      <w:r>
                        <w:rPr>
                          <w:rFonts w:hint="eastAsia"/>
                        </w:rPr>
                        <w:t>纤维</w:t>
                      </w:r>
                      <w:r>
                        <w:t>拉伸失效</w:t>
                      </w:r>
                    </w:p>
                  </w:txbxContent>
                </v:textbox>
              </v:shape>
            </w:pict>
          </mc:Fallback>
        </mc:AlternateContent>
      </w:r>
      <w:r w:rsidR="0022235A" w:rsidRPr="00B31CB4">
        <w:rPr>
          <w:noProof/>
        </w:rPr>
        <w:drawing>
          <wp:inline distT="0" distB="0" distL="0" distR="0" wp14:anchorId="525F68B0" wp14:editId="633BEDCF">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0D1F0348">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79CD95E7">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5EFCBA53">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2084E24A">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24E9E615">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55EB5805" w:rsidR="006D67DE" w:rsidRPr="00247FB2" w:rsidRDefault="006D67DE" w:rsidP="00113B23">
      <w:pPr>
        <w:spacing w:line="240" w:lineRule="auto"/>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295D2B6B" w:rsidR="006D67DE" w:rsidRDefault="006D67DE" w:rsidP="00780658">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45952" behindDoc="0" locked="0" layoutInCell="1" allowOverlap="1" wp14:anchorId="6003CA68" wp14:editId="3C2C8C1F">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FF0AA1" w:rsidRDefault="00FF0AA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FF0AA1" w:rsidRDefault="00FF0AA1" w:rsidP="006D67DE">
                      <w:pPr>
                        <w:ind w:firstLineChars="0" w:firstLine="0"/>
                      </w:pPr>
                      <w:r>
                        <w:rPr>
                          <w:rFonts w:hint="eastAsia"/>
                        </w:rPr>
                        <w:t>纤维</w:t>
                      </w:r>
                      <w:r>
                        <w:t>拉伸失效</w:t>
                      </w:r>
                    </w:p>
                  </w:txbxContent>
                </v:textbox>
              </v:shape>
            </w:pict>
          </mc:Fallback>
        </mc:AlternateContent>
      </w:r>
      <w:r w:rsidR="004E3ABC" w:rsidRPr="00896C5F">
        <w:rPr>
          <w:noProof/>
        </w:rPr>
        <w:drawing>
          <wp:inline distT="0" distB="0" distL="0" distR="0" wp14:anchorId="04628289" wp14:editId="14084899">
            <wp:extent cx="1423035" cy="1260475"/>
            <wp:effectExtent l="0" t="0" r="5715"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1CD5C610">
            <wp:extent cx="1412240" cy="12503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501C1B4B">
            <wp:extent cx="1397000" cy="1237615"/>
            <wp:effectExtent l="0" t="0" r="0" b="635"/>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44928" behindDoc="0" locked="0" layoutInCell="1" allowOverlap="1" wp14:anchorId="40CD9DFF" wp14:editId="614FF106">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FF0AA1" w:rsidRDefault="00FF0AA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FF0AA1" w:rsidRDefault="00FF0AA1" w:rsidP="006D67DE">
                      <w:pPr>
                        <w:ind w:firstLineChars="0" w:firstLine="0"/>
                      </w:pPr>
                      <w:r>
                        <w:rPr>
                          <w:rFonts w:hint="eastAsia"/>
                        </w:rPr>
                        <w:t>基体</w:t>
                      </w:r>
                      <w:r>
                        <w:t>拉伸失效</w:t>
                      </w:r>
                    </w:p>
                  </w:txbxContent>
                </v:textbox>
              </v:shape>
            </w:pict>
          </mc:Fallback>
        </mc:AlternateContent>
      </w:r>
      <w:r w:rsidR="004E3ABC" w:rsidRPr="007C34F8">
        <w:rPr>
          <w:noProof/>
        </w:rPr>
        <w:drawing>
          <wp:inline distT="0" distB="0" distL="0" distR="0" wp14:anchorId="3C17D95D" wp14:editId="52DE58C8">
            <wp:extent cx="1442085" cy="1276350"/>
            <wp:effectExtent l="0" t="0" r="5715"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0BF3FBD4">
            <wp:extent cx="1426845" cy="1276350"/>
            <wp:effectExtent l="0" t="0" r="1905"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inline>
        </w:drawing>
      </w:r>
    </w:p>
    <w:p w14:paraId="4D2DFC00" w14:textId="3CFCFEFE" w:rsidR="0021686C" w:rsidRPr="00247FB2" w:rsidRDefault="004D04A4" w:rsidP="004D04A4">
      <w:pPr>
        <w:spacing w:line="240" w:lineRule="auto"/>
        <w:ind w:firstLineChars="0" w:firstLine="0"/>
        <w:jc w:val="center"/>
      </w:pPr>
      <w:r>
        <w:t xml:space="preserve">      </w:t>
      </w:r>
      <w:r w:rsidR="0021686C" w:rsidRPr="00247FB2">
        <w:rPr>
          <w:rFonts w:hint="eastAsia"/>
        </w:rPr>
        <w:t>(</w:t>
      </w:r>
      <w:r w:rsidR="0021686C" w:rsidRPr="00247FB2">
        <w:t>I</w:t>
      </w:r>
      <w:r w:rsidR="0021686C" w:rsidRPr="00247FB2">
        <w:rPr>
          <w:rFonts w:hint="eastAsia"/>
        </w:rPr>
        <w:t>)</w:t>
      </w:r>
      <w:r w:rsidR="0021686C" w:rsidRPr="0029143E">
        <w:t xml:space="preserve"> </w:t>
      </w:r>
      <w:r w:rsidR="0021686C">
        <w:t>0.</w:t>
      </w:r>
      <w:r w:rsidR="0021686C" w:rsidRPr="0029143E">
        <w:t>98</w:t>
      </w:r>
      <w:r w:rsidR="0021686C">
        <w:t>mm</w:t>
      </w:r>
      <w:r w:rsidR="0021686C">
        <w:rPr>
          <w:rFonts w:hint="eastAsia"/>
        </w:rPr>
        <w:t>，</w:t>
      </w:r>
      <w:r w:rsidR="0021686C">
        <w:t xml:space="preserve">38.90KN    </w:t>
      </w:r>
      <w:r w:rsidR="0021686C" w:rsidRPr="00247FB2">
        <w:t xml:space="preserve">(II) </w:t>
      </w:r>
      <w:r w:rsidR="0021686C">
        <w:t>1.00mm</w:t>
      </w:r>
      <w:r w:rsidR="0021686C">
        <w:rPr>
          <w:rFonts w:hint="eastAsia"/>
        </w:rPr>
        <w:t>，</w:t>
      </w:r>
      <w:r w:rsidR="0021686C">
        <w:t xml:space="preserve">36.52KN   </w:t>
      </w:r>
      <w:r w:rsidR="0021686C" w:rsidRPr="00247FB2">
        <w:t xml:space="preserve"> (III)</w:t>
      </w:r>
      <w:r w:rsidR="0021686C">
        <w:t xml:space="preserve"> 1.01mm</w:t>
      </w:r>
      <w:r w:rsidR="0021686C">
        <w:rPr>
          <w:rFonts w:hint="eastAsia"/>
        </w:rPr>
        <w:t>，</w:t>
      </w:r>
      <w:r w:rsidR="0021686C">
        <w:t>15.05KN</w:t>
      </w:r>
    </w:p>
    <w:p w14:paraId="3673F2D7" w14:textId="6E3D5C74" w:rsidR="006D67DE" w:rsidRPr="00247FB2" w:rsidRDefault="006D67DE" w:rsidP="00960ED0">
      <w:pPr>
        <w:spacing w:line="240" w:lineRule="auto"/>
        <w:ind w:firstLineChars="0" w:firstLine="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937E1B9" w14:textId="2D154033" w:rsidR="006D67DE" w:rsidRPr="00247FB2" w:rsidRDefault="002E2B90" w:rsidP="006D67DE">
      <w:pPr>
        <w:pStyle w:val="6"/>
        <w:jc w:val="center"/>
      </w:pPr>
      <w:bookmarkStart w:id="401"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01"/>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39E39779" w:rsidR="00EF04E0" w:rsidRPr="009D7A17" w:rsidRDefault="00EF04E0" w:rsidP="00EF04E0">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c</w:t>
      </w:r>
      <w:r w:rsidRPr="009D7A17">
        <w:rPr>
          <w:rFonts w:hint="eastAsia"/>
          <w:sz w:val="22"/>
          <w:szCs w:val="22"/>
        </w:rPr>
        <w:t>)</w:t>
      </w:r>
      <w:r w:rsidRPr="009D7A17">
        <w:rPr>
          <w:sz w:val="22"/>
          <w:szCs w:val="22"/>
        </w:rPr>
        <w:t>100mm</w:t>
      </w:r>
      <w:r w:rsidRPr="009D7A17">
        <w:rPr>
          <w:sz w:val="22"/>
          <w:szCs w:val="22"/>
        </w:rPr>
        <w:t>孔径</w:t>
      </w:r>
    </w:p>
    <w:p w14:paraId="6009944B" w14:textId="7358D22C" w:rsidR="00EF04E0" w:rsidRPr="00247FB2" w:rsidRDefault="00603351" w:rsidP="00EF04E0">
      <w:pPr>
        <w:pStyle w:val="6"/>
        <w:jc w:val="center"/>
      </w:pPr>
      <w:bookmarkStart w:id="402"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02"/>
    </w:p>
    <w:p w14:paraId="1DA646AA" w14:textId="493404D1" w:rsidR="006B6107" w:rsidRDefault="008B4108" w:rsidP="00A054BF">
      <w:pPr>
        <w:ind w:firstLine="480"/>
      </w:pPr>
      <w:r>
        <w:fldChar w:fldCharType="begin"/>
      </w:r>
      <w:r>
        <w:instrText xml:space="preserve"> REF _Ref510445377 \r \h </w:instrText>
      </w:r>
      <w:r>
        <w:fldChar w:fldCharType="separate"/>
      </w:r>
      <w:r w:rsidR="005B7C37">
        <w:rPr>
          <w:rFonts w:hint="eastAsia"/>
        </w:rPr>
        <w:t>图</w:t>
      </w:r>
      <w:r w:rsidR="005B7C37">
        <w:rPr>
          <w:rFonts w:hint="eastAsia"/>
        </w:rPr>
        <w:t>4.15</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484A75">
        <w:rPr>
          <w:rFonts w:hint="eastAsia"/>
        </w:rPr>
        <w:t>基体拉伸失效，失效的位置为孔边的应力集中处，紧接着出现的是</w:t>
      </w:r>
      <w:r w:rsidR="00C0151A">
        <w:rPr>
          <w:rFonts w:hint="eastAsia"/>
        </w:rPr>
        <w:t>0</w:t>
      </w:r>
      <w:r w:rsidR="00C0151A">
        <w:rPr>
          <w:rFonts w:hint="eastAsia"/>
        </w:rPr>
        <w:t>°层的基体拉伸失效，</w:t>
      </w:r>
      <w:r w:rsidR="00536B59">
        <w:rPr>
          <w:rFonts w:hint="eastAsia"/>
        </w:rPr>
        <w:t>随着载荷的继续增大，在</w:t>
      </w:r>
      <w:r w:rsidR="00536B59">
        <w:rPr>
          <w:rFonts w:hint="eastAsia"/>
        </w:rPr>
        <w:t>0</w:t>
      </w:r>
      <w:r w:rsidR="00536B59">
        <w:rPr>
          <w:rFonts w:hint="eastAsia"/>
        </w:rPr>
        <w:t>°层出现了纤维拉伸失效，此损伤沿着和拉伸方向垂直的方向扩展，</w:t>
      </w:r>
      <w:r w:rsidR="00902C8D">
        <w:rPr>
          <w:rFonts w:hint="eastAsia"/>
        </w:rPr>
        <w:t>并且在裂纹的周围伴随这基体的拉伸失效同时发生。</w:t>
      </w:r>
      <w:r w:rsidR="003A445D">
        <w:rPr>
          <w:rFonts w:hint="eastAsia"/>
        </w:rPr>
        <w:t>同时，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r w:rsidR="00F919DB">
        <w:fldChar w:fldCharType="begin"/>
      </w:r>
      <w:r w:rsidR="00F919DB">
        <w:instrText xml:space="preserve"> </w:instrText>
      </w:r>
      <w:r w:rsidR="00F919DB">
        <w:rPr>
          <w:rFonts w:hint="eastAsia"/>
        </w:rPr>
        <w:instrText>REF _Ref510614484 \r \h</w:instrText>
      </w:r>
      <w:r w:rsidR="00F919DB">
        <w:instrText xml:space="preserve"> </w:instrText>
      </w:r>
      <w:r w:rsidR="00F919DB">
        <w:fldChar w:fldCharType="separate"/>
      </w:r>
      <w:r w:rsidR="00F919DB">
        <w:rPr>
          <w:rFonts w:hint="eastAsia"/>
        </w:rPr>
        <w:t>表</w:t>
      </w:r>
      <w:r w:rsidR="00F919DB">
        <w:rPr>
          <w:rFonts w:hint="eastAsia"/>
        </w:rPr>
        <w:t>4.5</w:t>
      </w:r>
      <w:r w:rsidR="00F919DB">
        <w:fldChar w:fldCharType="end"/>
      </w:r>
      <w:r w:rsidR="00F919DB">
        <w:t>给出了</w:t>
      </w:r>
      <w:r w:rsidR="00F919DB">
        <w:rPr>
          <w:rFonts w:hint="eastAsia"/>
        </w:rPr>
        <w:t>0</w:t>
      </w:r>
      <w:r w:rsidR="00F919DB">
        <w:rPr>
          <w:rFonts w:hint="eastAsia"/>
        </w:rPr>
        <w:t>°和</w:t>
      </w:r>
      <w:r w:rsidR="00F919DB">
        <w:rPr>
          <w:rFonts w:hint="eastAsia"/>
        </w:rPr>
        <w:t>90</w:t>
      </w:r>
      <w:r w:rsidR="00F919DB">
        <w:rPr>
          <w:rFonts w:hint="eastAsia"/>
        </w:rPr>
        <w:t>°层上出现初始不同模式的损伤时的载荷情况，从中可以看出</w:t>
      </w:r>
      <w:r w:rsidR="00123C2B">
        <w:rPr>
          <w:rFonts w:hint="eastAsia"/>
        </w:rPr>
        <w:t>各层的损伤发生的先后顺序，同时也表明了当孔径增大时，初始损伤时的载荷减小。</w:t>
      </w:r>
    </w:p>
    <w:p w14:paraId="668996B5" w14:textId="219E9245" w:rsidR="006B6107" w:rsidRDefault="005C36EC" w:rsidP="00E16234">
      <w:pPr>
        <w:ind w:firstLine="480"/>
      </w:pPr>
      <w:r>
        <w:rPr>
          <w:rFonts w:hint="eastAsia"/>
        </w:rPr>
        <w:t>值得注意的是，</w:t>
      </w:r>
      <w:r w:rsidR="006B6107">
        <w:rPr>
          <w:rFonts w:hint="eastAsia"/>
        </w:rPr>
        <w:t>和单向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纤维失效的发生，导致</w:t>
      </w:r>
      <w:r w:rsidR="008070B9">
        <w:rPr>
          <w:rFonts w:hint="eastAsia"/>
        </w:rPr>
        <w:t>了</w:t>
      </w:r>
      <w:r w:rsidR="00FB4AD6">
        <w:rPr>
          <w:rFonts w:hint="eastAsia"/>
        </w:rPr>
        <w:t>层合板</w:t>
      </w:r>
      <w:r w:rsidR="00A93C6B">
        <w:rPr>
          <w:rFonts w:hint="eastAsia"/>
        </w:rPr>
        <w:t>无论是达到极限载荷还是彻底失效都是比较快速的过程</w:t>
      </w:r>
    </w:p>
    <w:p w14:paraId="237526E2" w14:textId="68D5E202" w:rsidR="00787E7D" w:rsidRDefault="0052715A" w:rsidP="00A054BF">
      <w:pPr>
        <w:ind w:firstLine="480"/>
      </w:pPr>
      <w:r>
        <w:rPr>
          <w:rFonts w:hint="eastAsia"/>
        </w:rPr>
        <w:t>通过分析</w:t>
      </w:r>
      <w:r w:rsidR="00A71CF7">
        <w:rPr>
          <w:rFonts w:hint="eastAsia"/>
        </w:rPr>
        <w:t>损伤的</w:t>
      </w:r>
      <w:r w:rsidR="00CC143A">
        <w:rPr>
          <w:rFonts w:hint="eastAsia"/>
        </w:rPr>
        <w:t>演化</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7059CA">
        <w:rPr>
          <w:rFonts w:hint="eastAsia"/>
        </w:rPr>
        <w:t>实验和计算都</w:t>
      </w:r>
      <w:r w:rsidR="00A71CF7">
        <w:rPr>
          <w:rFonts w:hint="eastAsia"/>
        </w:rPr>
        <w:t>说明</w:t>
      </w:r>
      <w:r w:rsidR="007059CA">
        <w:rPr>
          <w:rFonts w:hint="eastAsia"/>
        </w:rPr>
        <w:t>了</w:t>
      </w:r>
      <w:r w:rsidR="00D01427">
        <w:rPr>
          <w:rFonts w:hint="eastAsia"/>
        </w:rPr>
        <w:t>正交铺层</w:t>
      </w:r>
      <w:r w:rsidR="00A71CF7">
        <w:rPr>
          <w:rFonts w:hint="eastAsia"/>
        </w:rPr>
        <w:t>层合板在单向拉伸载荷下的破坏</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03"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03"/>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5D79E5">
        <w:trPr>
          <w:jc w:val="center"/>
        </w:trPr>
        <w:tc>
          <w:tcPr>
            <w:tcW w:w="1411" w:type="dxa"/>
          </w:tcPr>
          <w:p w14:paraId="618A3217" w14:textId="77777777" w:rsidR="00CD1C88" w:rsidRPr="00247FB2" w:rsidRDefault="00CD1C88" w:rsidP="005D79E5">
            <w:pPr>
              <w:ind w:firstLine="480"/>
              <w:jc w:val="center"/>
              <w:rPr>
                <w:szCs w:val="21"/>
              </w:rPr>
            </w:pPr>
            <w:bookmarkStart w:id="404"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5D79E5">
            <w:pPr>
              <w:ind w:firstLine="480"/>
              <w:jc w:val="center"/>
              <w:rPr>
                <w:szCs w:val="21"/>
              </w:rPr>
            </w:pPr>
            <w:r w:rsidRPr="00247FB2">
              <w:rPr>
                <w:szCs w:val="21"/>
              </w:rPr>
              <w:t>60mm</w:t>
            </w:r>
          </w:p>
        </w:tc>
        <w:tc>
          <w:tcPr>
            <w:tcW w:w="1663" w:type="dxa"/>
          </w:tcPr>
          <w:p w14:paraId="7C12787D" w14:textId="77777777" w:rsidR="00CD1C88" w:rsidRPr="00247FB2" w:rsidRDefault="00CD1C88" w:rsidP="005D79E5">
            <w:pPr>
              <w:ind w:firstLine="480"/>
              <w:jc w:val="center"/>
              <w:rPr>
                <w:szCs w:val="21"/>
              </w:rPr>
            </w:pPr>
            <w:r w:rsidRPr="00247FB2">
              <w:rPr>
                <w:szCs w:val="21"/>
              </w:rPr>
              <w:t>80mm</w:t>
            </w:r>
          </w:p>
        </w:tc>
        <w:tc>
          <w:tcPr>
            <w:tcW w:w="2040" w:type="dxa"/>
          </w:tcPr>
          <w:p w14:paraId="6BA54D9E" w14:textId="77777777" w:rsidR="00CD1C88" w:rsidRPr="00247FB2" w:rsidRDefault="00CD1C88" w:rsidP="005D79E5">
            <w:pPr>
              <w:ind w:firstLine="480"/>
              <w:jc w:val="center"/>
              <w:rPr>
                <w:szCs w:val="21"/>
              </w:rPr>
            </w:pPr>
            <w:r w:rsidRPr="00247FB2">
              <w:rPr>
                <w:szCs w:val="21"/>
              </w:rPr>
              <w:t>100mm</w:t>
            </w:r>
          </w:p>
        </w:tc>
      </w:tr>
      <w:tr w:rsidR="00CD1C88" w:rsidRPr="00247FB2" w14:paraId="7562757F" w14:textId="77777777" w:rsidTr="005D79E5">
        <w:trPr>
          <w:trHeight w:val="184"/>
          <w:jc w:val="center"/>
        </w:trPr>
        <w:tc>
          <w:tcPr>
            <w:tcW w:w="1411" w:type="dxa"/>
            <w:vMerge w:val="restart"/>
            <w:vAlign w:val="center"/>
          </w:tcPr>
          <w:p w14:paraId="6682E4D5" w14:textId="77777777" w:rsidR="00CD1C88" w:rsidRPr="00247FB2" w:rsidRDefault="00CD1C88" w:rsidP="005D79E5">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5D79E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5D79E5">
        <w:trPr>
          <w:trHeight w:val="183"/>
          <w:jc w:val="center"/>
        </w:trPr>
        <w:tc>
          <w:tcPr>
            <w:tcW w:w="1411" w:type="dxa"/>
            <w:vMerge/>
            <w:vAlign w:val="center"/>
          </w:tcPr>
          <w:p w14:paraId="5D426F6A" w14:textId="77777777" w:rsidR="00CD1C88" w:rsidRDefault="00CD1C88" w:rsidP="005D79E5">
            <w:pPr>
              <w:ind w:firstLine="360"/>
              <w:jc w:val="center"/>
              <w:rPr>
                <w:sz w:val="18"/>
                <w:szCs w:val="18"/>
              </w:rPr>
            </w:pPr>
          </w:p>
        </w:tc>
        <w:tc>
          <w:tcPr>
            <w:tcW w:w="184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5D79E5">
        <w:trPr>
          <w:trHeight w:val="151"/>
          <w:jc w:val="center"/>
        </w:trPr>
        <w:tc>
          <w:tcPr>
            <w:tcW w:w="1411" w:type="dxa"/>
            <w:vAlign w:val="center"/>
          </w:tcPr>
          <w:p w14:paraId="7376AF34" w14:textId="77777777" w:rsidR="00CD1C88" w:rsidRPr="00247FB2" w:rsidRDefault="00CD1C88" w:rsidP="005D79E5">
            <w:pPr>
              <w:ind w:firstLine="360"/>
              <w:jc w:val="center"/>
            </w:pPr>
            <w:r>
              <w:rPr>
                <w:rFonts w:hint="eastAsia"/>
                <w:sz w:val="18"/>
                <w:szCs w:val="18"/>
              </w:rPr>
              <w:t>9</w:t>
            </w:r>
            <w:r>
              <w:rPr>
                <w:sz w:val="18"/>
                <w:szCs w:val="18"/>
              </w:rPr>
              <w:t>0°</w:t>
            </w:r>
            <w:r>
              <w:rPr>
                <w:sz w:val="18"/>
                <w:szCs w:val="18"/>
              </w:rPr>
              <w:t>层</w:t>
            </w:r>
          </w:p>
        </w:tc>
        <w:tc>
          <w:tcPr>
            <w:tcW w:w="184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405" w:name="_Toc510446969"/>
      <w:bookmarkEnd w:id="394"/>
      <w:bookmarkEnd w:id="395"/>
      <w:bookmarkEnd w:id="404"/>
      <w:r w:rsidRPr="00247FB2">
        <w:rPr>
          <w:rFonts w:hint="eastAsia"/>
        </w:rPr>
        <w:lastRenderedPageBreak/>
        <w:t>角铺层大开口层合板的失效</w:t>
      </w:r>
      <w:bookmarkEnd w:id="405"/>
    </w:p>
    <w:p w14:paraId="3F14E129" w14:textId="3ACB6821" w:rsidR="001F762F" w:rsidRDefault="00C2776A" w:rsidP="00000294">
      <w:pPr>
        <w:ind w:firstLine="480"/>
      </w:pPr>
      <w:r>
        <w:fldChar w:fldCharType="begin"/>
      </w:r>
      <w:r>
        <w:instrText xml:space="preserve"> REF _Ref510614714 \r \h </w:instrText>
      </w:r>
      <w:r>
        <w:fldChar w:fldCharType="separate"/>
      </w:r>
      <w:r>
        <w:rPr>
          <w:rFonts w:hint="eastAsia"/>
        </w:rPr>
        <w:t>图</w:t>
      </w:r>
      <w:r>
        <w:rPr>
          <w:rFonts w:hint="eastAsia"/>
        </w:rPr>
        <w:t>4.16</w:t>
      </w:r>
      <w:r>
        <w:fldChar w:fldCharType="end"/>
      </w:r>
      <w:r>
        <w:t>和</w:t>
      </w:r>
      <w:r>
        <w:fldChar w:fldCharType="begin"/>
      </w:r>
      <w:r>
        <w:instrText xml:space="preserve"> REF _Ref510614715 \r \h </w:instrText>
      </w:r>
      <w:r>
        <w:fldChar w:fldCharType="separate"/>
      </w:r>
      <w:r>
        <w:rPr>
          <w:rFonts w:hint="eastAsia"/>
        </w:rPr>
        <w:t>图</w:t>
      </w:r>
      <w:r>
        <w:rPr>
          <w:rFonts w:hint="eastAsia"/>
        </w:rPr>
        <w:t>4.17</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C66544">
        <w:rPr>
          <w:rFonts w:hint="eastAsia"/>
        </w:rPr>
        <w:t>演化过程，图中分别给出了层合板中</w:t>
      </w:r>
      <w:r w:rsidR="009B3636">
        <w:rPr>
          <w:rFonts w:hint="eastAsia"/>
        </w:rPr>
        <w:t>基体</w:t>
      </w:r>
      <w:r w:rsidR="00C66544">
        <w:rPr>
          <w:rFonts w:hint="eastAsia"/>
        </w:rPr>
        <w:t>的损伤情况：</w:t>
      </w:r>
      <w:r w:rsidR="00000294">
        <w:t xml:space="preserve"> </w:t>
      </w:r>
    </w:p>
    <w:p w14:paraId="08933E49" w14:textId="010AF20B" w:rsidR="00A4303C" w:rsidRDefault="00055D04" w:rsidP="00A314D9">
      <w:pPr>
        <w:spacing w:line="240" w:lineRule="auto"/>
        <w:ind w:firstLineChars="0" w:firstLine="0"/>
        <w:jc w:val="center"/>
      </w:pPr>
      <w:bookmarkStart w:id="406" w:name="OLE_LINK235"/>
      <w:bookmarkStart w:id="407" w:name="OLE_LINK236"/>
      <w:bookmarkStart w:id="408"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311541EC" w:rsidR="00360A04" w:rsidRDefault="00A314D9" w:rsidP="00502CA7">
      <w:pPr>
        <w:spacing w:line="240" w:lineRule="auto"/>
        <w:ind w:firstLineChars="700" w:firstLine="1680"/>
        <w:jc w:val="left"/>
      </w:pPr>
      <w:r w:rsidRPr="00247FB2">
        <w:t>(a)</w:t>
      </w:r>
      <w:r>
        <w:t xml:space="preserve"> 0.67mm</w:t>
      </w:r>
      <w:r>
        <w:rPr>
          <w:rFonts w:hint="eastAsia"/>
        </w:rPr>
        <w:t>，</w:t>
      </w:r>
      <w:r>
        <w:rPr>
          <w:rFonts w:hint="eastAsia"/>
        </w:rPr>
        <w:t>16.27KN</w:t>
      </w:r>
      <w:r>
        <w:t xml:space="preserve">        </w:t>
      </w:r>
      <w:r w:rsidRPr="005B0862">
        <w:t xml:space="preserve"> </w:t>
      </w:r>
      <w:r>
        <w:t xml:space="preserve"> </w:t>
      </w:r>
      <w:r w:rsidRPr="00247FB2">
        <w:rPr>
          <w:rFonts w:hint="eastAsia"/>
        </w:rPr>
        <w:t>(</w:t>
      </w:r>
      <w:r w:rsidRPr="00247FB2">
        <w:t>b</w:t>
      </w:r>
      <w:r w:rsidRPr="00247FB2">
        <w:rPr>
          <w:rFonts w:hint="eastAsia"/>
        </w:rPr>
        <w:t>)</w:t>
      </w:r>
      <w:r>
        <w:t xml:space="preserve"> 0.94mm</w:t>
      </w:r>
      <w:r>
        <w:rPr>
          <w:rFonts w:hint="eastAsia"/>
        </w:rPr>
        <w:t>，</w:t>
      </w:r>
      <w: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78261A64" w:rsidR="00A41E99" w:rsidRPr="00247FB2" w:rsidRDefault="00A41E99" w:rsidP="000C457E">
      <w:pPr>
        <w:spacing w:line="240" w:lineRule="auto"/>
        <w:ind w:firstLineChars="700" w:firstLine="1680"/>
        <w:jc w:val="left"/>
      </w:pPr>
      <w:r w:rsidRPr="00247FB2">
        <w:t>(c)</w:t>
      </w:r>
      <w:r w:rsidR="00A55F14">
        <w:t xml:space="preserve"> 0.99mm</w:t>
      </w:r>
      <w:r w:rsidR="00A55F14">
        <w:rPr>
          <w:rFonts w:hint="eastAsia"/>
        </w:rPr>
        <w:t>，</w:t>
      </w:r>
      <w:r w:rsidR="00A55F14">
        <w:t>20.32KN</w:t>
      </w:r>
      <w:r>
        <w:rPr>
          <w:rFonts w:hint="eastAsia"/>
        </w:rPr>
        <w:t xml:space="preserve">     </w:t>
      </w:r>
      <w:r w:rsidR="000C457E">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2584A3BA" w14:textId="53C1E1E8" w:rsidR="006F3E71" w:rsidRDefault="00A41E99" w:rsidP="005A24F1">
      <w:pPr>
        <w:pStyle w:val="6"/>
        <w:ind w:left="0"/>
        <w:jc w:val="center"/>
      </w:pPr>
      <w:bookmarkStart w:id="409" w:name="_Ref510614714"/>
      <w:r w:rsidRPr="00247FB2">
        <w:rPr>
          <w:rFonts w:hint="eastAsia"/>
        </w:rPr>
        <w:t>使用线性退化模型的</w:t>
      </w:r>
      <w:r w:rsidRPr="00247FB2">
        <w:t>60mm</w:t>
      </w:r>
      <w:r>
        <w:t>孔径角</w:t>
      </w:r>
      <w:r w:rsidRPr="00247FB2">
        <w:t>铺层失效演化</w:t>
      </w:r>
      <w:bookmarkEnd w:id="409"/>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65ED09B5" w:rsidR="00C23AF4" w:rsidRDefault="001B0A6B" w:rsidP="00FE38D1">
      <w:pPr>
        <w:spacing w:line="240" w:lineRule="auto"/>
        <w:ind w:firstLineChars="0" w:firstLine="0"/>
        <w:jc w:val="center"/>
      </w:pPr>
      <w:r w:rsidRPr="00247FB2">
        <w:t>(a)</w:t>
      </w:r>
      <w:r>
        <w:t xml:space="preserve"> 0.61mm</w:t>
      </w:r>
      <w:r>
        <w:rPr>
          <w:rFonts w:hint="eastAsia"/>
        </w:rPr>
        <w:t>，</w:t>
      </w:r>
      <w:r>
        <w:t xml:space="preserve">14.76KN       </w:t>
      </w:r>
      <w:r w:rsidRPr="005B0862">
        <w:t xml:space="preserve"> </w:t>
      </w:r>
      <w:r>
        <w:t xml:space="preserve"> </w:t>
      </w:r>
      <w:r w:rsidRPr="00247FB2">
        <w:rPr>
          <w:rFonts w:hint="eastAsia"/>
        </w:rPr>
        <w:t>(</w:t>
      </w:r>
      <w:r w:rsidRPr="00247FB2">
        <w:t>b</w:t>
      </w:r>
      <w:r w:rsidRPr="00247FB2">
        <w:rPr>
          <w:rFonts w:hint="eastAsia"/>
        </w:rPr>
        <w:t>)</w:t>
      </w:r>
      <w:r>
        <w:t xml:space="preserve"> </w:t>
      </w:r>
      <w:r w:rsidRPr="007C3153">
        <w:t>1.20</w:t>
      </w:r>
      <w:r>
        <w:rPr>
          <w:rFonts w:hint="eastAsia"/>
        </w:rPr>
        <w:t>mm</w:t>
      </w:r>
      <w:r>
        <w:rPr>
          <w:rFonts w:hint="eastAsia"/>
        </w:rPr>
        <w:t>，</w:t>
      </w:r>
      <w: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17D5B303" w:rsidR="00ED5FFB" w:rsidRPr="00247FB2" w:rsidRDefault="00ED5FFB" w:rsidP="008C6DDD">
      <w:pPr>
        <w:spacing w:line="240" w:lineRule="auto"/>
        <w:ind w:firstLineChars="0" w:firstLine="0"/>
        <w:jc w:val="center"/>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bookmarkStart w:id="410"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10"/>
    </w:p>
    <w:p w14:paraId="6242A502" w14:textId="708CC5C8" w:rsidR="00A4303C" w:rsidRDefault="00626E1B" w:rsidP="000B7597">
      <w:pPr>
        <w:ind w:firstLine="480"/>
      </w:pPr>
      <w:r>
        <w:lastRenderedPageBreak/>
        <w:fldChar w:fldCharType="begin"/>
      </w:r>
      <w:r>
        <w:instrText xml:space="preserve"> REF _Ref510615018 \r \h </w:instrText>
      </w:r>
      <w:r>
        <w:fldChar w:fldCharType="separate"/>
      </w:r>
      <w:r>
        <w:rPr>
          <w:rFonts w:hint="eastAsia"/>
        </w:rPr>
        <w:t>图</w:t>
      </w:r>
      <w:r>
        <w:rPr>
          <w:rFonts w:hint="eastAsia"/>
        </w:rPr>
        <w:t>4.18</w:t>
      </w:r>
      <w:r>
        <w:fldChar w:fldCharType="end"/>
      </w:r>
      <w:r>
        <w:t>和</w:t>
      </w:r>
      <w:r>
        <w:fldChar w:fldCharType="begin"/>
      </w:r>
      <w:r>
        <w:instrText xml:space="preserve"> REF _Ref510615020 \r \h </w:instrText>
      </w:r>
      <w:r>
        <w:fldChar w:fldCharType="separate"/>
      </w:r>
      <w:r>
        <w:rPr>
          <w:rFonts w:hint="eastAsia"/>
        </w:rPr>
        <w:t>图</w:t>
      </w:r>
      <w:r>
        <w:rPr>
          <w:rFonts w:hint="eastAsia"/>
        </w:rPr>
        <w:t>4.19</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51CC659B" w:rsidR="006E4FD9" w:rsidRDefault="000A0F0C" w:rsidP="000A0F0C">
      <w:pPr>
        <w:spacing w:line="240" w:lineRule="auto"/>
        <w:ind w:firstLineChars="0" w:firstLine="0"/>
        <w:jc w:val="center"/>
      </w:pPr>
      <w:r w:rsidRPr="00247FB2">
        <w:t>(a)</w:t>
      </w:r>
      <w:r w:rsidRPr="00434DFD">
        <w:t xml:space="preserve"> </w:t>
      </w:r>
      <w:r>
        <w:t>0.67mm</w:t>
      </w:r>
      <w:r>
        <w:rPr>
          <w:rFonts w:hint="eastAsia"/>
        </w:rPr>
        <w:t>，</w:t>
      </w:r>
      <w:r>
        <w:t>12.95KN</w:t>
      </w:r>
      <w:r w:rsidRPr="00434DFD">
        <w:t xml:space="preserve"> </w:t>
      </w:r>
      <w:r w:rsidRPr="00EB4954">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76C55A96" w:rsidR="00F35C24" w:rsidRPr="00247FB2" w:rsidRDefault="000A0F0C" w:rsidP="003C3283">
      <w:pPr>
        <w:spacing w:line="240" w:lineRule="auto"/>
        <w:ind w:firstLineChars="0" w:firstLine="0"/>
        <w:jc w:val="center"/>
      </w:pPr>
      <w:r w:rsidRPr="00247FB2">
        <w:t xml:space="preserve"> </w:t>
      </w:r>
      <w:r w:rsidR="00F35C24" w:rsidRPr="00247FB2">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sidR="00F35C24">
        <w:rPr>
          <w:rFonts w:hint="eastAsia"/>
        </w:rPr>
        <w:t xml:space="preserve">     </w:t>
      </w:r>
      <w:r w:rsidR="00F35C24">
        <w:t xml:space="preserve">  </w:t>
      </w:r>
      <w:r w:rsidR="00F35C24">
        <w:rPr>
          <w:rFonts w:hint="eastAsia"/>
        </w:rPr>
        <w:t xml:space="preserve"> </w:t>
      </w:r>
      <w:r w:rsidR="00F35C24">
        <w:t xml:space="preserve">   </w:t>
      </w:r>
      <w:r w:rsidR="00F35C24" w:rsidRPr="00247FB2">
        <w:rPr>
          <w:rFonts w:hint="eastAsia"/>
        </w:rPr>
        <w:t>(</w:t>
      </w:r>
      <w:r w:rsidR="00F35C24" w:rsidRPr="00247FB2">
        <w:t>d</w:t>
      </w:r>
      <w:r w:rsidR="00F35C24" w:rsidRPr="00247FB2">
        <w:rPr>
          <w:rFonts w:hint="eastAsia"/>
        </w:rPr>
        <w:t>)</w:t>
      </w:r>
      <w:r w:rsidR="0074199C">
        <w:t xml:space="preserve"> 1.00mm</w:t>
      </w:r>
      <w:r w:rsidR="0074199C">
        <w:rPr>
          <w:rFonts w:hint="eastAsia"/>
        </w:rPr>
        <w:t>，</w:t>
      </w:r>
      <w:r w:rsidR="0074199C">
        <w:t>15.88KN</w:t>
      </w:r>
    </w:p>
    <w:p w14:paraId="0EF8DF48" w14:textId="62BAE182" w:rsidR="00A4323A" w:rsidRPr="00A4323A" w:rsidRDefault="00F35C24" w:rsidP="005A24F1">
      <w:pPr>
        <w:pStyle w:val="6"/>
        <w:jc w:val="center"/>
      </w:pPr>
      <w:bookmarkStart w:id="411" w:name="_Ref510615018"/>
      <w:r w:rsidRPr="00247FB2">
        <w:rPr>
          <w:rFonts w:hint="eastAsia"/>
        </w:rPr>
        <w:t>使用线性退化模型的</w:t>
      </w:r>
      <w:r>
        <w:t>8</w:t>
      </w:r>
      <w:r w:rsidRPr="00247FB2">
        <w:t>0mm</w:t>
      </w:r>
      <w:r>
        <w:t>孔径角</w:t>
      </w:r>
      <w:r w:rsidRPr="00247FB2">
        <w:t>铺层失效演化</w:t>
      </w:r>
      <w:bookmarkEnd w:id="411"/>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15BF6483" w:rsidR="006B543A" w:rsidRDefault="00B67029" w:rsidP="006B543A">
      <w:pPr>
        <w:spacing w:line="240" w:lineRule="auto"/>
        <w:ind w:firstLineChars="0" w:firstLine="0"/>
        <w:jc w:val="center"/>
      </w:pPr>
      <w:r w:rsidRPr="00247FB2">
        <w:t>(a)</w:t>
      </w:r>
      <w:r>
        <w:t xml:space="preserve"> 0.61mm</w:t>
      </w:r>
      <w:r>
        <w:rPr>
          <w:rFonts w:hint="eastAsia"/>
        </w:rPr>
        <w:t>，</w:t>
      </w:r>
      <w:r>
        <w:t xml:space="preserve">11.75KN      </w:t>
      </w:r>
      <w:r w:rsidRPr="005B0862">
        <w:t xml:space="preserve"> </w:t>
      </w:r>
      <w:r>
        <w:t xml:space="preserve"> </w:t>
      </w:r>
      <w:r w:rsidRPr="00247FB2">
        <w:rPr>
          <w:rFonts w:hint="eastAsia"/>
        </w:rPr>
        <w:t>(</w:t>
      </w:r>
      <w:r w:rsidRPr="00247FB2">
        <w:t>b</w:t>
      </w:r>
      <w:r w:rsidRPr="00247FB2">
        <w:rPr>
          <w:rFonts w:hint="eastAsia"/>
        </w:rPr>
        <w:t>)</w:t>
      </w:r>
      <w:r w:rsidRPr="001D0B9A">
        <w:t xml:space="preserve"> </w:t>
      </w:r>
      <w:r>
        <w:t>1.23mm</w:t>
      </w:r>
      <w:r>
        <w:rPr>
          <w:rFonts w:hint="eastAsia"/>
        </w:rPr>
        <w:t>，</w:t>
      </w:r>
      <w: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78EF552F" w:rsidR="00F35C24" w:rsidRPr="00247FB2" w:rsidRDefault="00F35C24" w:rsidP="006B543A">
      <w:pPr>
        <w:spacing w:line="240" w:lineRule="auto"/>
        <w:ind w:firstLineChars="0" w:firstLine="0"/>
        <w:jc w:val="center"/>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bookmarkStart w:id="412"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12"/>
    </w:p>
    <w:p w14:paraId="5CC52CE4" w14:textId="1A296452" w:rsidR="00A4303C" w:rsidRDefault="00E85D41" w:rsidP="00E85D41">
      <w:pPr>
        <w:ind w:firstLine="480"/>
      </w:pPr>
      <w:r>
        <w:fldChar w:fldCharType="begin"/>
      </w:r>
      <w:r>
        <w:instrText xml:space="preserve"> REF _Ref510615081 \r \h </w:instrText>
      </w:r>
      <w:r>
        <w:fldChar w:fldCharType="separate"/>
      </w:r>
      <w:r>
        <w:rPr>
          <w:rFonts w:hint="eastAsia"/>
        </w:rPr>
        <w:t>图</w:t>
      </w:r>
      <w:r>
        <w:rPr>
          <w:rFonts w:hint="eastAsia"/>
        </w:rPr>
        <w:t>4.20</w:t>
      </w:r>
      <w:r>
        <w:fldChar w:fldCharType="end"/>
      </w:r>
      <w:r>
        <w:t>和</w:t>
      </w:r>
      <w:r>
        <w:fldChar w:fldCharType="begin"/>
      </w:r>
      <w:r>
        <w:instrText xml:space="preserve"> REF _Ref510615082 \r \h </w:instrText>
      </w:r>
      <w:r>
        <w:fldChar w:fldCharType="separate"/>
      </w:r>
      <w:r>
        <w:rPr>
          <w:rFonts w:hint="eastAsia"/>
        </w:rPr>
        <w:t>图</w:t>
      </w:r>
      <w:r>
        <w:rPr>
          <w:rFonts w:hint="eastAsia"/>
        </w:rPr>
        <w:t>4.21</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lastRenderedPageBreak/>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0C2D0788" w:rsidR="00896E95" w:rsidRDefault="002255E0" w:rsidP="00AA1EA6">
      <w:pPr>
        <w:spacing w:line="240" w:lineRule="auto"/>
        <w:ind w:firstLineChars="0" w:firstLine="0"/>
        <w:jc w:val="center"/>
      </w:pPr>
      <w:r w:rsidRPr="00247FB2">
        <w:t>(a)</w:t>
      </w:r>
      <w:r>
        <w:t xml:space="preserve"> 0.67mm</w:t>
      </w:r>
      <w:r>
        <w:rPr>
          <w:rFonts w:hint="eastAsia"/>
        </w:rPr>
        <w:t>，</w:t>
      </w:r>
      <w:r>
        <w:t xml:space="preserve">9.70KN     </w:t>
      </w:r>
      <w:r w:rsidRPr="005B0862">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6D9BE0EE" w:rsidR="00B2740B" w:rsidRPr="00247FB2" w:rsidRDefault="00B2740B" w:rsidP="00AA1EA6">
      <w:pPr>
        <w:spacing w:line="240" w:lineRule="auto"/>
        <w:ind w:firstLineChars="0" w:firstLine="0"/>
        <w:jc w:val="center"/>
      </w:pPr>
      <w:r w:rsidRPr="00247FB2">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bookmarkStart w:id="413" w:name="_Ref510615081"/>
      <w:r w:rsidRPr="00247FB2">
        <w:rPr>
          <w:rFonts w:hint="eastAsia"/>
        </w:rPr>
        <w:t>使用线性退化模型的</w:t>
      </w:r>
      <w:r w:rsidR="00816F28">
        <w:t>10</w:t>
      </w:r>
      <w:r w:rsidRPr="00247FB2">
        <w:t>0mm</w:t>
      </w:r>
      <w:r>
        <w:t>孔径角</w:t>
      </w:r>
      <w:r w:rsidRPr="00247FB2">
        <w:t>铺层失效演化</w:t>
      </w:r>
      <w:bookmarkEnd w:id="413"/>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4ECC2D8C" w:rsidR="00381BD6" w:rsidRDefault="0077619C" w:rsidP="00554C32">
      <w:pPr>
        <w:spacing w:line="240" w:lineRule="auto"/>
        <w:ind w:firstLineChars="0" w:firstLine="0"/>
        <w:jc w:val="center"/>
      </w:pPr>
      <w:r w:rsidRPr="00247FB2">
        <w:t>(a)</w:t>
      </w:r>
      <w:r>
        <w:t xml:space="preserve"> 0.61mm,</w:t>
      </w:r>
      <w:r>
        <w:rPr>
          <w:rFonts w:hint="eastAsia"/>
        </w:rPr>
        <w:t>，</w:t>
      </w:r>
      <w:r>
        <w:t xml:space="preserve">8.80KN      </w:t>
      </w:r>
      <w:r w:rsidRPr="005B0862">
        <w:t xml:space="preserve"> </w:t>
      </w:r>
      <w:r>
        <w:t xml:space="preserve"> </w:t>
      </w:r>
      <w:r w:rsidRPr="00247FB2">
        <w:rPr>
          <w:rFonts w:hint="eastAsia"/>
        </w:rPr>
        <w:t>(</w:t>
      </w:r>
      <w:r w:rsidRPr="00247FB2">
        <w:t>b</w:t>
      </w:r>
      <w:r w:rsidRPr="00247FB2">
        <w:rPr>
          <w:rFonts w:hint="eastAsia"/>
        </w:rPr>
        <w:t>)</w:t>
      </w:r>
      <w:r w:rsidRPr="001748B2">
        <w:t xml:space="preserve"> 1.2</w:t>
      </w:r>
      <w:r>
        <w:t>2mm</w:t>
      </w:r>
      <w:r>
        <w:rPr>
          <w:rFonts w:hint="eastAsia"/>
        </w:rPr>
        <w:t>，</w:t>
      </w:r>
      <w: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7FA6B6A3" w:rsidR="00B2740B" w:rsidRPr="00247FB2" w:rsidRDefault="00B2740B" w:rsidP="003058FF">
      <w:pPr>
        <w:spacing w:line="240" w:lineRule="auto"/>
        <w:ind w:firstLineChars="0" w:firstLine="0"/>
        <w:jc w:val="center"/>
      </w:pPr>
      <w:r w:rsidRPr="00247FB2">
        <w:t>(c)</w:t>
      </w:r>
      <w:r w:rsidR="009E3A9C">
        <w:t xml:space="preserve"> 1.26mm</w:t>
      </w:r>
      <w:r w:rsidR="009E3A9C">
        <w:rPr>
          <w:rFonts w:hint="eastAsia"/>
        </w:rPr>
        <w:t>，</w:t>
      </w:r>
      <w:r w:rsidR="009E3A9C">
        <w:t>14.51KN</w:t>
      </w:r>
      <w:r w:rsidR="009E3A9C" w:rsidRPr="009E3A9C">
        <w:t xml:space="preserve"> </w:t>
      </w:r>
      <w:r w:rsidR="00DF5DAE">
        <w:t xml:space="preserve">    </w:t>
      </w:r>
      <w:r>
        <w:t xml:space="preserve">   </w:t>
      </w:r>
      <w:r w:rsidRPr="00247FB2">
        <w:rPr>
          <w:rFonts w:hint="eastAsia"/>
        </w:rPr>
        <w:t>(</w:t>
      </w:r>
      <w:r w:rsidRPr="00247FB2">
        <w:t>d</w:t>
      </w:r>
      <w:r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bookmarkStart w:id="414"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14"/>
    </w:p>
    <w:bookmarkEnd w:id="406"/>
    <w:bookmarkEnd w:id="407"/>
    <w:bookmarkEnd w:id="408"/>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lastRenderedPageBreak/>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17"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9D7A17" w:rsidRDefault="00FF7873" w:rsidP="00FF7873">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c</w:t>
      </w:r>
      <w:r w:rsidRPr="009D7A17">
        <w:rPr>
          <w:rFonts w:hint="eastAsia"/>
          <w:sz w:val="22"/>
          <w:szCs w:val="22"/>
        </w:rPr>
        <w:t>)</w:t>
      </w:r>
      <w:r w:rsidRPr="009D7A17">
        <w:rPr>
          <w:sz w:val="22"/>
          <w:szCs w:val="22"/>
        </w:rPr>
        <w:t>100mm</w:t>
      </w:r>
      <w:r w:rsidRPr="009D7A17">
        <w:rPr>
          <w:sz w:val="22"/>
          <w:szCs w:val="22"/>
        </w:rPr>
        <w:t>孔径</w:t>
      </w:r>
    </w:p>
    <w:p w14:paraId="2570F114" w14:textId="42B74219" w:rsidR="00FF7873" w:rsidRPr="00247FB2" w:rsidRDefault="00FF7873" w:rsidP="00FF7873">
      <w:pPr>
        <w:pStyle w:val="6"/>
        <w:jc w:val="center"/>
      </w:pPr>
      <w:bookmarkStart w:id="415"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15"/>
    </w:p>
    <w:p w14:paraId="0C0CFD21" w14:textId="77777777" w:rsidR="00980044"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5B7C37">
        <w:rPr>
          <w:rFonts w:hint="eastAsia"/>
        </w:rPr>
        <w:t>图</w:t>
      </w:r>
      <w:r w:rsidR="005B7C37">
        <w:rPr>
          <w:rFonts w:hint="eastAsia"/>
        </w:rPr>
        <w:t>4.22</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照片</w:t>
      </w:r>
      <w:r w:rsidR="008D53E1">
        <w:rPr>
          <w:rFonts w:hint="eastAsia"/>
        </w:rPr>
        <w:t>，通过和将模拟的结果和实验结果进行对比，</w:t>
      </w:r>
      <w:r w:rsidR="007C3FE4">
        <w:rPr>
          <w:rFonts w:hint="eastAsia"/>
        </w:rPr>
        <w:t>可以总结出角铺层层合板的失效过程：</w:t>
      </w:r>
      <w:r w:rsidR="00623631">
        <w:rPr>
          <w:rFonts w:hint="eastAsia"/>
        </w:rPr>
        <w:t>在单向拉伸载荷的作用下，初始损伤出现在孔边应力集中的位置</w:t>
      </w:r>
      <w:r w:rsidR="0060383E">
        <w:rPr>
          <w:rFonts w:hint="eastAsia"/>
        </w:rPr>
        <w:t>，损伤的模式为基体拉伸损伤，而后，随着载荷的增加，</w:t>
      </w:r>
      <w:r w:rsidR="00290BDE">
        <w:rPr>
          <w:rFonts w:hint="eastAsia"/>
        </w:rPr>
        <w:t>损伤沿着</w:t>
      </w:r>
      <w:r w:rsidR="00290BDE">
        <w:rPr>
          <w:rFonts w:hint="eastAsia"/>
        </w:rPr>
        <w:t>45</w:t>
      </w:r>
      <w:r w:rsidR="00290BDE">
        <w:rPr>
          <w:rFonts w:hint="eastAsia"/>
        </w:rPr>
        <w:t>°方向向</w:t>
      </w:r>
      <w:r w:rsidR="003D0178">
        <w:rPr>
          <w:rFonts w:hint="eastAsia"/>
        </w:rPr>
        <w:t>边界扩展，</w:t>
      </w:r>
      <w:r w:rsidR="004D2E5E">
        <w:rPr>
          <w:rFonts w:hint="eastAsia"/>
        </w:rPr>
        <w:t>一直到结构达到极限载荷，此时损伤并未离边界仍有一段距离，</w:t>
      </w:r>
      <w:r w:rsidR="008D53E1">
        <w:rPr>
          <w:rFonts w:hint="eastAsia"/>
        </w:rPr>
        <w:t>材料的</w:t>
      </w:r>
      <w:r w:rsidR="004D2E5E">
        <w:rPr>
          <w:rFonts w:hint="eastAsia"/>
        </w:rPr>
        <w:t>承载能力</w:t>
      </w:r>
      <w:r w:rsidR="008D53E1">
        <w:rPr>
          <w:rFonts w:hint="eastAsia"/>
        </w:rPr>
        <w:t>下降</w:t>
      </w:r>
      <w:r w:rsidR="004D2E5E">
        <w:rPr>
          <w:rFonts w:hint="eastAsia"/>
        </w:rPr>
        <w:t>，进一步地加载，裂纹最终扩展至边界处，结构彻底</w:t>
      </w:r>
      <w:r w:rsidR="008D53E1">
        <w:rPr>
          <w:rFonts w:hint="eastAsia"/>
        </w:rPr>
        <w:t>失效。</w:t>
      </w:r>
    </w:p>
    <w:p w14:paraId="77376DD2" w14:textId="67CE68A6"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46787A">
        <w:rPr>
          <w:rFonts w:hint="eastAsia"/>
        </w:rPr>
        <w:t>铺层层合板在单向拉伸载荷下的损伤演化</w:t>
      </w:r>
      <w:r>
        <w:rPr>
          <w:rFonts w:hint="eastAsia"/>
        </w:rPr>
        <w:t>并不受开孔大小的影响。并且</w:t>
      </w:r>
      <w:r w:rsidR="006F7509">
        <w:rPr>
          <w:rFonts w:hint="eastAsia"/>
        </w:rPr>
        <w:t>在角铺层</w:t>
      </w:r>
      <w:r>
        <w:rPr>
          <w:rFonts w:hint="eastAsia"/>
        </w:rPr>
        <w:t>层合板的破坏过程中，</w:t>
      </w:r>
      <w:r w:rsidR="006F7509">
        <w:rPr>
          <w:rFonts w:hint="eastAsia"/>
        </w:rPr>
        <w:t>只出现了</w:t>
      </w:r>
      <w:r>
        <w:rPr>
          <w:rFonts w:hint="eastAsia"/>
        </w:rPr>
        <w:t>基体拉伸</w:t>
      </w:r>
      <w:r w:rsidR="006F7509">
        <w:rPr>
          <w:rFonts w:hint="eastAsia"/>
        </w:rPr>
        <w:t>这一种失效模式。</w:t>
      </w:r>
      <w:r w:rsidR="00CD1FD4">
        <w:fldChar w:fldCharType="begin"/>
      </w:r>
      <w:r w:rsidR="00CD1FD4">
        <w:instrText xml:space="preserve"> REF _Ref510615175 \r \h </w:instrText>
      </w:r>
      <w:r w:rsidR="00CD1FD4">
        <w:fldChar w:fldCharType="separate"/>
      </w:r>
      <w:r w:rsidR="00CD1FD4">
        <w:rPr>
          <w:rFonts w:hint="eastAsia"/>
        </w:rPr>
        <w:t>表</w:t>
      </w:r>
      <w:r w:rsidR="00CD1FD4">
        <w:rPr>
          <w:rFonts w:hint="eastAsia"/>
        </w:rPr>
        <w:t>4.6</w:t>
      </w:r>
      <w:r w:rsidR="00CD1FD4">
        <w:fldChar w:fldCharType="end"/>
      </w:r>
      <w:r w:rsidR="00CD1FD4">
        <w:t>展示了各孔径角铺层</w:t>
      </w:r>
      <w:r w:rsidR="00CD1FD4">
        <w:rPr>
          <w:rFonts w:hint="eastAsia"/>
        </w:rPr>
        <w:t>层合板</w:t>
      </w:r>
      <w:r w:rsidR="00A22E63">
        <w:rPr>
          <w:rFonts w:hint="eastAsia"/>
        </w:rPr>
        <w:t>出现初始损伤时的载荷</w:t>
      </w:r>
      <w:r w:rsidR="00CD1FD4">
        <w:rPr>
          <w:rFonts w:hint="eastAsia"/>
        </w:rPr>
        <w:t>，</w:t>
      </w:r>
      <w:r w:rsidR="008839A6">
        <w:rPr>
          <w:rFonts w:hint="eastAsia"/>
        </w:rPr>
        <w:t>初始失效载荷随着孔径的增大而不断减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p>
    <w:p w14:paraId="7E6278AB" w14:textId="77777777" w:rsidR="00825105" w:rsidRPr="00247FB2" w:rsidRDefault="00825105" w:rsidP="00825105">
      <w:pPr>
        <w:pStyle w:val="7"/>
      </w:pPr>
      <w:bookmarkStart w:id="416" w:name="_Ref510615175"/>
      <w:r>
        <w:t>各孔径角</w:t>
      </w:r>
      <w:r w:rsidRPr="00247FB2">
        <w:t>铺层层合板出现初始损伤时的载荷</w:t>
      </w:r>
      <w:r w:rsidRPr="00247FB2">
        <w:rPr>
          <w:rFonts w:hint="eastAsia"/>
        </w:rPr>
        <w:t>（</w:t>
      </w:r>
      <w:r w:rsidRPr="00247FB2">
        <w:rPr>
          <w:rFonts w:hint="eastAsia"/>
        </w:rPr>
        <w:t>KN</w:t>
      </w:r>
      <w:r w:rsidRPr="00247FB2">
        <w:rPr>
          <w:rFonts w:hint="eastAsia"/>
        </w:rPr>
        <w:t>）</w:t>
      </w:r>
      <w:bookmarkEnd w:id="416"/>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17" w:name="OLE_LINK322"/>
            <w:bookmarkStart w:id="418"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5D79E5">
            <w:pPr>
              <w:ind w:firstLine="480"/>
              <w:jc w:val="center"/>
              <w:rPr>
                <w:szCs w:val="21"/>
              </w:rPr>
            </w:pPr>
            <w:r w:rsidRPr="00247FB2">
              <w:rPr>
                <w:szCs w:val="21"/>
              </w:rPr>
              <w:t>60mm</w:t>
            </w:r>
          </w:p>
        </w:tc>
        <w:tc>
          <w:tcPr>
            <w:tcW w:w="1663" w:type="dxa"/>
          </w:tcPr>
          <w:p w14:paraId="1B0603B0" w14:textId="77777777" w:rsidR="00825105" w:rsidRPr="00247FB2" w:rsidRDefault="00825105" w:rsidP="005D79E5">
            <w:pPr>
              <w:ind w:firstLine="480"/>
              <w:jc w:val="center"/>
              <w:rPr>
                <w:szCs w:val="21"/>
              </w:rPr>
            </w:pPr>
            <w:r w:rsidRPr="00247FB2">
              <w:rPr>
                <w:szCs w:val="21"/>
              </w:rPr>
              <w:t>80mm</w:t>
            </w:r>
          </w:p>
        </w:tc>
        <w:tc>
          <w:tcPr>
            <w:tcW w:w="2040" w:type="dxa"/>
          </w:tcPr>
          <w:p w14:paraId="50C8289D" w14:textId="77777777" w:rsidR="00825105" w:rsidRPr="00247FB2" w:rsidRDefault="00825105" w:rsidP="005D79E5">
            <w:pPr>
              <w:ind w:firstLine="480"/>
              <w:jc w:val="center"/>
              <w:rPr>
                <w:szCs w:val="21"/>
              </w:rPr>
            </w:pPr>
            <w:r w:rsidRPr="00247FB2">
              <w:rPr>
                <w:szCs w:val="21"/>
              </w:rPr>
              <w:t>10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3056D8CE" w:rsidR="00BF5E00" w:rsidRDefault="00BF5E00" w:rsidP="00BF5E00">
      <w:pPr>
        <w:pStyle w:val="2"/>
      </w:pPr>
      <w:bookmarkStart w:id="419" w:name="_Toc510446970"/>
      <w:bookmarkEnd w:id="417"/>
      <w:bookmarkEnd w:id="418"/>
      <w:r>
        <w:t>大开孔</w:t>
      </w:r>
      <w:r>
        <w:rPr>
          <w:rFonts w:hint="eastAsia"/>
        </w:rPr>
        <w:t>层合板的</w:t>
      </w:r>
      <w:r w:rsidRPr="00247FB2">
        <w:t>失效载荷</w:t>
      </w:r>
      <w:r>
        <w:rPr>
          <w:rFonts w:hint="eastAsia"/>
        </w:rPr>
        <w:t>计算</w:t>
      </w:r>
      <w:r w:rsidRPr="00247FB2">
        <w:rPr>
          <w:rFonts w:hint="eastAsia"/>
        </w:rPr>
        <w:t>：</w:t>
      </w:r>
      <w:bookmarkEnd w:id="419"/>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20" w:name="OLE_LINK265"/>
      <w:bookmarkStart w:id="421" w:name="OLE_LINK266"/>
      <w:bookmarkStart w:id="422"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20"/>
      <w:bookmarkEnd w:id="421"/>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22"/>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23" w:name="_Toc510446971"/>
      <w:bookmarkStart w:id="424" w:name="_Ref510452098"/>
      <w:r>
        <w:rPr>
          <w:rFonts w:hint="eastAsia"/>
        </w:rPr>
        <w:t>位移</w:t>
      </w:r>
      <w:r w:rsidR="003013BA">
        <w:rPr>
          <w:rFonts w:hint="eastAsia"/>
        </w:rPr>
        <w:t>载荷曲线</w:t>
      </w:r>
      <w:bookmarkEnd w:id="423"/>
      <w:bookmarkEnd w:id="424"/>
    </w:p>
    <w:p w14:paraId="320A7F23" w14:textId="570F3D10" w:rsidR="008D1DCA" w:rsidRDefault="00533D12" w:rsidP="005D3EAB">
      <w:pPr>
        <w:ind w:firstLine="480"/>
      </w:pPr>
      <w:r>
        <w:fldChar w:fldCharType="begin"/>
      </w:r>
      <w:r>
        <w:instrText xml:space="preserve"> REF _Ref510447542 \r \h </w:instrText>
      </w:r>
      <w:r>
        <w:fldChar w:fldCharType="separate"/>
      </w:r>
      <w:r w:rsidR="005B7C37">
        <w:rPr>
          <w:rFonts w:hint="eastAsia"/>
        </w:rPr>
        <w:t>图</w:t>
      </w:r>
      <w:r w:rsidR="005B7C37">
        <w:rPr>
          <w:rFonts w:hint="eastAsia"/>
        </w:rPr>
        <w:t>4.23</w:t>
      </w:r>
      <w:r>
        <w:fldChar w:fldCharType="end"/>
      </w:r>
      <w:r>
        <w:t>和</w:t>
      </w:r>
      <w:r>
        <w:fldChar w:fldCharType="begin"/>
      </w:r>
      <w:r>
        <w:instrText xml:space="preserve"> REF _Ref510447544 \r \h </w:instrText>
      </w:r>
      <w:r>
        <w:fldChar w:fldCharType="separate"/>
      </w:r>
      <w:r w:rsidR="005B7C37">
        <w:rPr>
          <w:rFonts w:hint="eastAsia"/>
        </w:rPr>
        <w:t>图</w:t>
      </w:r>
      <w:r w:rsidR="005B7C37">
        <w:rPr>
          <w:rFonts w:hint="eastAsia"/>
        </w:rPr>
        <w:t>4.24</w:t>
      </w:r>
      <w:r>
        <w:fldChar w:fldCharType="end"/>
      </w:r>
      <w:bookmarkStart w:id="425"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25"/>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5B7C37">
        <w:rPr>
          <w:rFonts w:hint="eastAsia"/>
        </w:rPr>
        <w:t>图</w:t>
      </w:r>
      <w:r w:rsidR="005B7C37">
        <w:rPr>
          <w:rFonts w:hint="eastAsia"/>
        </w:rPr>
        <w:t>4.24</w:t>
      </w:r>
      <w:r w:rsidR="007E6B55">
        <w:fldChar w:fldCharType="end"/>
      </w:r>
      <w:r w:rsidR="007E6B55">
        <w:t>中</w:t>
      </w:r>
      <w:r w:rsidR="007E6B55">
        <w:rPr>
          <w:rFonts w:hint="eastAsia"/>
        </w:rPr>
        <w:t>，</w:t>
      </w:r>
      <w:bookmarkStart w:id="426" w:name="OLE_LINK272"/>
      <w:bookmarkStart w:id="427" w:name="OLE_LINK273"/>
      <w:r w:rsidR="007E6B55">
        <w:t>实线为使用线性退化模型计算得到的结果</w:t>
      </w:r>
      <w:r w:rsidR="007E6B55">
        <w:rPr>
          <w:rFonts w:hint="eastAsia"/>
        </w:rPr>
        <w:t>，</w:t>
      </w:r>
      <w:r w:rsidR="007E6B55">
        <w:t>虚线为使</w:t>
      </w:r>
      <w:r w:rsidR="007E6B55">
        <w:lastRenderedPageBreak/>
        <w:t>用指数退化模型计算得到的结果</w:t>
      </w:r>
      <w:r w:rsidR="007E6B55">
        <w:rPr>
          <w:rFonts w:hint="eastAsia"/>
        </w:rPr>
        <w:t>：</w:t>
      </w:r>
      <w:bookmarkEnd w:id="426"/>
      <w:bookmarkEnd w:id="427"/>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28" w:name="_Ref510447542"/>
    <w:bookmarkStart w:id="429" w:name="OLE_LINK262"/>
    <w:bookmarkStart w:id="430" w:name="OLE_LINK250"/>
    <w:bookmarkStart w:id="431" w:name="OLE_LINK251"/>
    <w:bookmarkStart w:id="432" w:name="OLE_LINK248"/>
    <w:bookmarkStart w:id="433" w:name="OLE_LINK249"/>
    <w:p w14:paraId="0717ED7C" w14:textId="4CD2DB17" w:rsidR="00BF5E00" w:rsidRDefault="00EB793F"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34" w:name="OLE_LINK263"/>
      <w:bookmarkStart w:id="435" w:name="OLE_LINK264"/>
      <w:r w:rsidR="00282825">
        <w:rPr>
          <w:rFonts w:hint="eastAsia"/>
        </w:rPr>
        <w:t>单向铺层层合板的位移</w:t>
      </w:r>
      <w:r w:rsidR="00282825">
        <w:rPr>
          <w:rFonts w:hint="eastAsia"/>
        </w:rPr>
        <w:t>-</w:t>
      </w:r>
      <w:r w:rsidR="00282825">
        <w:rPr>
          <w:rFonts w:hint="eastAsia"/>
        </w:rPr>
        <w:t>载荷曲线实验结果</w:t>
      </w:r>
      <w:bookmarkEnd w:id="428"/>
    </w:p>
    <w:bookmarkEnd w:id="429"/>
    <w:bookmarkEnd w:id="434"/>
    <w:bookmarkEnd w:id="435"/>
    <w:p w14:paraId="32BE6A57" w14:textId="77777777" w:rsidR="0094619A" w:rsidRPr="0094619A" w:rsidRDefault="0094619A" w:rsidP="0094619A">
      <w:pPr>
        <w:ind w:firstLine="480"/>
      </w:pPr>
    </w:p>
    <w:bookmarkEnd w:id="430"/>
    <w:bookmarkEnd w:id="431"/>
    <w:p w14:paraId="4EB4270D" w14:textId="2CA4229E" w:rsidR="00A21478" w:rsidRPr="00A21478" w:rsidRDefault="00A21478" w:rsidP="005C2689">
      <w:pPr>
        <w:spacing w:line="240" w:lineRule="auto"/>
        <w:ind w:firstLine="480"/>
        <w:jc w:val="center"/>
      </w:pPr>
      <w:r w:rsidRPr="00A21478">
        <w:rPr>
          <w:noProof/>
        </w:rPr>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36" w:name="_Ref510447544"/>
    <w:bookmarkEnd w:id="432"/>
    <w:bookmarkEnd w:id="433"/>
    <w:p w14:paraId="7BA2920D" w14:textId="2AD153FF" w:rsidR="00A21478" w:rsidRDefault="00EB793F"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36"/>
    </w:p>
    <w:p w14:paraId="7E79B77A" w14:textId="2ABFA6B1" w:rsidR="005C53B5" w:rsidRDefault="00AF6A91" w:rsidP="005C53B5">
      <w:pPr>
        <w:ind w:firstLine="480"/>
      </w:pPr>
      <w:bookmarkStart w:id="437" w:name="OLE_LINK269"/>
      <w:bookmarkStart w:id="438"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C65498" w:rsidRPr="00C65498">
        <w:rPr>
          <w:rFonts w:hint="eastAsia"/>
        </w:rPr>
        <w:t>的失效过程为脆性断裂</w:t>
      </w:r>
      <w:r w:rsidR="00C65498">
        <w:rPr>
          <w:rFonts w:hint="eastAsia"/>
        </w:rPr>
        <w:t>行为</w:t>
      </w:r>
      <w:r w:rsidR="00E834C8">
        <w:rPr>
          <w:rFonts w:hint="eastAsia"/>
        </w:rPr>
        <w:t>，</w:t>
      </w:r>
      <w:bookmarkStart w:id="439" w:name="OLE_LINK271"/>
      <w:r w:rsidR="00E834C8">
        <w:rPr>
          <w:rFonts w:hint="eastAsia"/>
        </w:rPr>
        <w:t>而</w:t>
      </w:r>
      <w:r w:rsidR="00610655">
        <w:rPr>
          <w:rFonts w:hint="eastAsia"/>
        </w:rPr>
        <w:t>从</w:t>
      </w:r>
      <w:r w:rsidR="00E834C8">
        <w:rPr>
          <w:rFonts w:hint="eastAsia"/>
        </w:rPr>
        <w:t>数值</w:t>
      </w:r>
      <w:r w:rsidR="00B702AD">
        <w:rPr>
          <w:rFonts w:hint="eastAsia"/>
        </w:rPr>
        <w:t>计算</w:t>
      </w:r>
      <w:r w:rsidR="00E834C8">
        <w:rPr>
          <w:rFonts w:hint="eastAsia"/>
        </w:rPr>
        <w:t>得到的结果</w:t>
      </w:r>
      <w:r w:rsidR="00610655">
        <w:rPr>
          <w:rFonts w:hint="eastAsia"/>
        </w:rPr>
        <w:t>也可以看出，不论是线性退化模型还是指数退化模型都能</w:t>
      </w:r>
      <w:r w:rsidR="0020796C">
        <w:rPr>
          <w:rFonts w:hint="eastAsia"/>
        </w:rPr>
        <w:t>比较准确的</w:t>
      </w:r>
      <w:r w:rsidR="00B702AD">
        <w:rPr>
          <w:rFonts w:hint="eastAsia"/>
        </w:rPr>
        <w:t>模拟</w:t>
      </w:r>
      <w:r w:rsidR="0020796C">
        <w:rPr>
          <w:rFonts w:hint="eastAsia"/>
        </w:rPr>
        <w:t>出了这种脆性断裂。</w:t>
      </w:r>
      <w:bookmarkEnd w:id="439"/>
    </w:p>
    <w:bookmarkEnd w:id="437"/>
    <w:bookmarkEnd w:id="438"/>
    <w:p w14:paraId="1E80CBD8" w14:textId="1D5F0D95" w:rsidR="005C53B5" w:rsidRPr="005C53B5" w:rsidRDefault="005C53B5" w:rsidP="005C53B5">
      <w:pPr>
        <w:ind w:firstLine="480"/>
      </w:pPr>
    </w:p>
    <w:p w14:paraId="3BFE5DC7" w14:textId="7756892D" w:rsidR="00BF5E00" w:rsidRPr="00247FB2" w:rsidRDefault="00BF5E00" w:rsidP="00BF5E00">
      <w:pPr>
        <w:ind w:firstLine="480"/>
      </w:pPr>
    </w:p>
    <w:p w14:paraId="28607832" w14:textId="1F4019A9" w:rsidR="00BF5E00" w:rsidRPr="00247FB2" w:rsidRDefault="00BF5E00" w:rsidP="00BF5E00">
      <w:pPr>
        <w:ind w:firstLine="480"/>
      </w:pPr>
    </w:p>
    <w:p w14:paraId="17EFE9B6" w14:textId="59AB0C0D" w:rsidR="00BF5E00" w:rsidRPr="00247FB2" w:rsidRDefault="00BF5E00" w:rsidP="00BF5E00">
      <w:pPr>
        <w:ind w:firstLine="480"/>
      </w:pPr>
    </w:p>
    <w:p w14:paraId="6FEDCB73" w14:textId="2C679C8A" w:rsidR="00AE154F" w:rsidRDefault="00AE154F" w:rsidP="0092522E">
      <w:pPr>
        <w:ind w:firstLineChars="0" w:firstLine="0"/>
      </w:pPr>
    </w:p>
    <w:p w14:paraId="645D9A2A" w14:textId="77777777" w:rsidR="00E61BCD" w:rsidRDefault="00E61BCD" w:rsidP="0092522E">
      <w:pPr>
        <w:ind w:firstLineChars="0" w:firstLine="0"/>
      </w:pPr>
    </w:p>
    <w:p w14:paraId="75F03C68" w14:textId="2139E5F4"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5B7C37">
        <w:rPr>
          <w:rFonts w:hint="eastAsia"/>
        </w:rPr>
        <w:t>图</w:t>
      </w:r>
      <w:r w:rsidR="005B7C37">
        <w:rPr>
          <w:rFonts w:hint="eastAsia"/>
        </w:rPr>
        <w:t>4.25</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5B7C37">
        <w:rPr>
          <w:rFonts w:hint="eastAsia"/>
        </w:rPr>
        <w:t>图</w:t>
      </w:r>
      <w:r w:rsidR="005B7C37">
        <w:rPr>
          <w:rFonts w:hint="eastAsia"/>
        </w:rPr>
        <w:t>4.26</w:t>
      </w:r>
      <w:r>
        <w:fldChar w:fldCharType="end"/>
      </w:r>
      <w:bookmarkStart w:id="440" w:name="OLE_LINK268"/>
      <w:r w:rsidR="002A4E3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40"/>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5B7C37">
        <w:rPr>
          <w:rFonts w:hint="eastAsia"/>
        </w:rPr>
        <w:t>图</w:t>
      </w:r>
      <w:r w:rsidR="005B7C37">
        <w:rPr>
          <w:rFonts w:hint="eastAsia"/>
        </w:rPr>
        <w:t>4.26</w:t>
      </w:r>
      <w:r w:rsidR="00441A21">
        <w:fldChar w:fldCharType="end"/>
      </w:r>
      <w:r w:rsidR="00441A21">
        <w:t>中</w:t>
      </w:r>
      <w:r w:rsidR="00441A21">
        <w:rPr>
          <w:rFonts w:hint="eastAsia"/>
        </w:rPr>
        <w:t>，</w:t>
      </w:r>
      <w:bookmarkStart w:id="441" w:name="OLE_LINK277"/>
      <w:bookmarkStart w:id="442" w:name="OLE_LINK278"/>
      <w:bookmarkStart w:id="443"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41"/>
      <w:bookmarkEnd w:id="442"/>
      <w:bookmarkEnd w:id="443"/>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44"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44"/>
    </w:p>
    <w:p w14:paraId="3EEC34B0" w14:textId="40788714" w:rsidR="00344F73" w:rsidRDefault="00344F73" w:rsidP="00344F73">
      <w:pPr>
        <w:pStyle w:val="6"/>
        <w:jc w:val="center"/>
      </w:pPr>
      <w:bookmarkStart w:id="445" w:name="OLE_LINK252"/>
      <w:bookmarkStart w:id="446" w:name="OLE_LINK253"/>
      <w:bookmarkStart w:id="447" w:name="_Ref510447751"/>
      <w:bookmarkStart w:id="448" w:name="OLE_LINK254"/>
      <w:r>
        <w:rPr>
          <w:rFonts w:hint="eastAsia"/>
        </w:rPr>
        <w:t>[</w:t>
      </w:r>
      <w:r>
        <w:t>0/90</w:t>
      </w:r>
      <w:r>
        <w:rPr>
          <w:rFonts w:hint="eastAsia"/>
        </w:rPr>
        <w:t>]</w:t>
      </w:r>
      <w:r w:rsidRPr="00344F73">
        <w:rPr>
          <w:vertAlign w:val="subscript"/>
        </w:rPr>
        <w:t>5</w:t>
      </w:r>
      <w:bookmarkEnd w:id="445"/>
      <w:bookmarkEnd w:id="446"/>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47"/>
    </w:p>
    <w:p w14:paraId="158C3F80" w14:textId="645A5CE8" w:rsidR="00610655" w:rsidRDefault="00610655" w:rsidP="00610655">
      <w:pPr>
        <w:ind w:firstLine="480"/>
      </w:pPr>
      <w:bookmarkStart w:id="449" w:name="OLE_LINK286"/>
      <w:bookmarkEnd w:id="448"/>
      <w:r>
        <w:t>从实验结果可以看出</w:t>
      </w:r>
      <w:r>
        <w:rPr>
          <w:rFonts w:hint="eastAsia"/>
        </w:rPr>
        <w:t>，</w:t>
      </w:r>
      <w:r w:rsidR="001F3322">
        <w:rPr>
          <w:rFonts w:hint="eastAsia"/>
        </w:rPr>
        <w:t>[</w:t>
      </w:r>
      <w:r w:rsidR="001F3322">
        <w:t>0/90</w:t>
      </w:r>
      <w:r w:rsidR="001F3322">
        <w:rPr>
          <w:rFonts w:hint="eastAsia"/>
        </w:rPr>
        <w:t>]</w:t>
      </w:r>
      <w:r w:rsidR="001F3322" w:rsidRPr="00251900">
        <w:rPr>
          <w:vertAlign w:val="subscript"/>
        </w:rPr>
        <w:t>5</w:t>
      </w:r>
      <w:r>
        <w:t>正交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w:t>
      </w:r>
      <w:r w:rsidR="001A4563">
        <w:rPr>
          <w:rFonts w:hint="eastAsia"/>
        </w:rPr>
        <w:t>而从数值计算得到的结果也可以看出，不论是线性退化模型还是指数退化模型都能比较准确的模拟出了这种脆性断裂。</w:t>
      </w:r>
    </w:p>
    <w:bookmarkEnd w:id="449"/>
    <w:p w14:paraId="57138B5F" w14:textId="337409D4" w:rsidR="00A21478" w:rsidRDefault="00A21478" w:rsidP="0092522E">
      <w:pPr>
        <w:ind w:firstLineChars="0" w:firstLine="0"/>
      </w:pPr>
    </w:p>
    <w:p w14:paraId="23D6985A" w14:textId="3B444682" w:rsidR="00A21478" w:rsidRDefault="00A21478" w:rsidP="0092522E">
      <w:pPr>
        <w:ind w:firstLineChars="0" w:firstLine="0"/>
      </w:pPr>
    </w:p>
    <w:p w14:paraId="78570661" w14:textId="56B14C5C" w:rsidR="00CD0167" w:rsidRDefault="00CD0167" w:rsidP="0092522E">
      <w:pPr>
        <w:ind w:firstLineChars="0" w:firstLine="0"/>
      </w:pPr>
    </w:p>
    <w:p w14:paraId="3D9CBBF0" w14:textId="6B4ABFA4" w:rsidR="00CD0167" w:rsidRDefault="00A92176" w:rsidP="00A92176">
      <w:pPr>
        <w:ind w:firstLine="480"/>
      </w:pPr>
      <w:r>
        <w:lastRenderedPageBreak/>
        <w:fldChar w:fldCharType="begin"/>
      </w:r>
      <w:r>
        <w:instrText xml:space="preserve"> </w:instrText>
      </w:r>
      <w:r>
        <w:rPr>
          <w:rFonts w:hint="eastAsia"/>
        </w:rPr>
        <w:instrText>REF _Ref510447985 \r \h</w:instrText>
      </w:r>
      <w:r>
        <w:instrText xml:space="preserve"> </w:instrText>
      </w:r>
      <w:r>
        <w:fldChar w:fldCharType="separate"/>
      </w:r>
      <w:r w:rsidR="005B7C37">
        <w:rPr>
          <w:rFonts w:hint="eastAsia"/>
        </w:rPr>
        <w:t>图</w:t>
      </w:r>
      <w:r w:rsidR="005B7C37">
        <w:rPr>
          <w:rFonts w:hint="eastAsia"/>
        </w:rPr>
        <w:t>4.27</w:t>
      </w:r>
      <w:r>
        <w:fldChar w:fldCharType="end"/>
      </w:r>
      <w:r>
        <w:t>和</w:t>
      </w:r>
      <w:r>
        <w:fldChar w:fldCharType="begin"/>
      </w:r>
      <w:r>
        <w:instrText xml:space="preserve"> REF _Ref510447987 \r \h </w:instrText>
      </w:r>
      <w:r>
        <w:fldChar w:fldCharType="separate"/>
      </w:r>
      <w:r w:rsidR="005B7C37">
        <w:rPr>
          <w:rFonts w:hint="eastAsia"/>
        </w:rPr>
        <w:t>图</w:t>
      </w:r>
      <w:r w:rsidR="005B7C37">
        <w:rPr>
          <w:rFonts w:hint="eastAsia"/>
        </w:rPr>
        <w:t>4.28</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ED1FDF" w:rsidRPr="00247FB2">
        <w:t>铺层</w:t>
      </w:r>
      <w:r w:rsidR="00ED1FDF">
        <w:t>层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50" w:name="_Ref510447985"/>
      <w:bookmarkStart w:id="451" w:name="OLE_LINK255"/>
      <w:bookmarkStart w:id="452"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50"/>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53" w:name="_Ref510447987"/>
      <w:bookmarkEnd w:id="451"/>
      <w:bookmarkEnd w:id="452"/>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53"/>
    </w:p>
    <w:p w14:paraId="0BE347A5" w14:textId="64FE8670" w:rsidR="00561B62" w:rsidRDefault="00561B62" w:rsidP="00561B62">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而从数值计算得到的结果也可以看出，不论是线性退化模型还是指数退化模型都能比较准确的模拟出了这种脆性断裂。</w:t>
      </w:r>
      <w:r w:rsidR="00BA3A13">
        <w:rPr>
          <w:rFonts w:hint="eastAsia"/>
        </w:rPr>
        <w:t>但是与前面两种铺层不同的是，</w:t>
      </w:r>
      <w:bookmarkStart w:id="454" w:name="OLE_LINK293"/>
      <w:bookmarkStart w:id="455" w:name="OLE_LINK294"/>
      <w:r w:rsidR="00DC2F33">
        <w:rPr>
          <w:rFonts w:hint="eastAsia"/>
        </w:rPr>
        <w:t>角铺层中的位移和载荷呈非线性的关系，</w:t>
      </w:r>
      <w:bookmarkEnd w:id="454"/>
      <w:bookmarkEnd w:id="455"/>
      <w:r w:rsidR="001132BC">
        <w:rPr>
          <w:rFonts w:hint="eastAsia"/>
        </w:rPr>
        <w:t>但是计算结果中却是线性关系，这是由于没有考虑剪切非线性造成的，后面的小节中将使用剪切非线性理论进行修正。</w:t>
      </w:r>
    </w:p>
    <w:p w14:paraId="5421B2E8" w14:textId="0DBDC02A" w:rsidR="00CD0167" w:rsidRDefault="00CD0167" w:rsidP="004211FC">
      <w:pPr>
        <w:ind w:left="420" w:firstLineChars="0" w:firstLine="0"/>
      </w:pPr>
    </w:p>
    <w:p w14:paraId="548FFAFD" w14:textId="2E48451D" w:rsidR="00971310" w:rsidRPr="00247FB2" w:rsidRDefault="00971310" w:rsidP="0092522E">
      <w:pPr>
        <w:ind w:firstLineChars="0" w:firstLine="0"/>
      </w:pPr>
    </w:p>
    <w:p w14:paraId="16EDDDC4" w14:textId="4B8A4C82" w:rsidR="00BF5E00" w:rsidRDefault="00AE154F" w:rsidP="00AE154F">
      <w:pPr>
        <w:pStyle w:val="3"/>
      </w:pPr>
      <w:bookmarkStart w:id="456" w:name="_Toc510446972"/>
      <w:r>
        <w:lastRenderedPageBreak/>
        <w:t>极限</w:t>
      </w:r>
      <w:r w:rsidR="00983CFD">
        <w:t>破坏</w:t>
      </w:r>
      <w:r>
        <w:t>载荷</w:t>
      </w:r>
      <w:bookmarkEnd w:id="456"/>
    </w:p>
    <w:p w14:paraId="6216C49C" w14:textId="56FECC22" w:rsidR="004D6AE2" w:rsidRPr="004D6AE2" w:rsidRDefault="00253BF1" w:rsidP="009642A0">
      <w:pPr>
        <w:ind w:firstLine="480"/>
      </w:pPr>
      <w:r>
        <w:fldChar w:fldCharType="begin"/>
      </w:r>
      <w:r>
        <w:instrText xml:space="preserve"> REF _Ref510452093 \r \h  \* MERGEFORMAT </w:instrText>
      </w:r>
      <w:r>
        <w:fldChar w:fldCharType="separate"/>
      </w:r>
      <w:r w:rsidR="005B7C37">
        <w:rPr>
          <w:rFonts w:hint="eastAsia"/>
        </w:rPr>
        <w:t>表</w:t>
      </w:r>
      <w:r w:rsidR="005B7C37">
        <w:rPr>
          <w:rFonts w:hint="eastAsia"/>
        </w:rPr>
        <w:t>4.4</w:t>
      </w:r>
      <w:r>
        <w:fldChar w:fldCharType="end"/>
      </w:r>
      <w:r>
        <w:rPr>
          <w:rFonts w:hint="eastAsia"/>
        </w:rPr>
        <w:t>、</w:t>
      </w:r>
      <w:r>
        <w:fldChar w:fldCharType="begin"/>
      </w:r>
      <w:r>
        <w:instrText xml:space="preserve"> REF _Ref510452094 \r \h  \* MERGEFORMAT </w:instrText>
      </w:r>
      <w:r>
        <w:fldChar w:fldCharType="separate"/>
      </w:r>
      <w:r w:rsidR="005B7C37">
        <w:rPr>
          <w:rFonts w:hint="eastAsia"/>
        </w:rPr>
        <w:t>表</w:t>
      </w:r>
      <w:r w:rsidR="005B7C37">
        <w:rPr>
          <w:rFonts w:hint="eastAsia"/>
        </w:rPr>
        <w:t>4.5</w:t>
      </w:r>
      <w:r>
        <w:fldChar w:fldCharType="end"/>
      </w:r>
      <w:r>
        <w:t>以及</w:t>
      </w:r>
      <w:r>
        <w:fldChar w:fldCharType="begin"/>
      </w:r>
      <w:r>
        <w:instrText xml:space="preserve"> REF _Ref510452096 \r \h  \* MERGEFORMAT </w:instrText>
      </w:r>
      <w:r>
        <w:fldChar w:fldCharType="separate"/>
      </w:r>
      <w:r w:rsidR="005B7C37">
        <w:rPr>
          <w:rFonts w:hint="eastAsia"/>
        </w:rPr>
        <w:t>表</w:t>
      </w:r>
      <w:r w:rsidR="005B7C37">
        <w:rPr>
          <w:rFonts w:hint="eastAsia"/>
        </w:rPr>
        <w:t>4.6</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w:t>
      </w:r>
      <w:bookmarkStart w:id="457" w:name="OLE_LINK309"/>
      <w:r>
        <w:t>实验结果的</w:t>
      </w:r>
      <w:bookmarkEnd w:id="457"/>
      <w:r>
        <w:t>对比</w:t>
      </w:r>
      <w:r w:rsidR="00163575">
        <w:rPr>
          <w:rFonts w:hint="eastAsia"/>
        </w:rPr>
        <w:t>，</w:t>
      </w:r>
      <w:r w:rsidR="00163575">
        <w:t>每种铺层层合板有三种不同的孔径</w:t>
      </w:r>
      <w:r w:rsidR="00163575">
        <w:rPr>
          <w:rFonts w:hint="eastAsia"/>
        </w:rPr>
        <w:t>，</w:t>
      </w:r>
      <w:r w:rsidR="00AB421B">
        <w:rPr>
          <w:rFonts w:hint="eastAsia"/>
        </w:rPr>
        <w:t>每张表都给出了使用线性退化和指数退化两种退化模型计算所得到得结果和实验结果的误差对比</w:t>
      </w:r>
      <w:r w:rsidR="00895830">
        <w:rPr>
          <w:rFonts w:hint="eastAsia"/>
        </w:rPr>
        <w:t>。</w:t>
      </w:r>
    </w:p>
    <w:p w14:paraId="3E6156CF" w14:textId="77777777" w:rsidR="00BF5E00" w:rsidRPr="00247FB2" w:rsidRDefault="00BF5E00" w:rsidP="00D853FE">
      <w:pPr>
        <w:pStyle w:val="7"/>
      </w:pPr>
      <w:bookmarkStart w:id="458" w:name="_Ref510452093"/>
      <w:bookmarkStart w:id="459" w:name="OLE_LINK238"/>
      <w:bookmarkStart w:id="460" w:name="OLE_LINK239"/>
      <w:r w:rsidRPr="00247FB2">
        <w:t>各孔径单向铺层层合板的极限载荷计算结果和实验对比</w:t>
      </w:r>
      <w:bookmarkEnd w:id="458"/>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61" w:name="_Hlk510798668"/>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0A6270BF" w:rsidR="007C6F83" w:rsidRDefault="00192F90" w:rsidP="008F7749">
      <w:pPr>
        <w:ind w:firstLine="480"/>
      </w:pPr>
      <w:bookmarkStart w:id="462" w:name="OLE_LINK288"/>
      <w:bookmarkEnd w:id="459"/>
      <w:bookmarkEnd w:id="460"/>
      <w:bookmarkEnd w:id="461"/>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5B7C37">
        <w:rPr>
          <w:rFonts w:hint="eastAsia"/>
        </w:rPr>
        <w:t>表</w:t>
      </w:r>
      <w:r w:rsidR="005B7C37">
        <w:rPr>
          <w:rFonts w:hint="eastAsia"/>
        </w:rPr>
        <w:t>4.4</w:t>
      </w:r>
      <w:r w:rsidR="007C6F83">
        <w:fldChar w:fldCharType="end"/>
      </w:r>
      <w:r w:rsidR="00A361A6">
        <w:t>可以看出</w:t>
      </w:r>
      <w:r w:rsidR="00A361A6">
        <w:rPr>
          <w:rFonts w:hint="eastAsia"/>
        </w:rPr>
        <w:t>，</w:t>
      </w:r>
      <w:bookmarkStart w:id="463" w:name="OLE_LINK317"/>
      <w:bookmarkStart w:id="464"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65" w:name="_Ref510452094"/>
      <w:bookmarkEnd w:id="462"/>
      <w:bookmarkEnd w:id="463"/>
      <w:bookmarkEnd w:id="464"/>
      <w:r>
        <w:t>各孔径正交</w:t>
      </w:r>
      <w:r w:rsidR="0092522E" w:rsidRPr="00247FB2">
        <w:t>铺层层合板的极限载荷计算结果和实验对比</w:t>
      </w:r>
      <w:bookmarkEnd w:id="465"/>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66" w:name="OLE_LINK240"/>
            <w:bookmarkStart w:id="467" w:name="OLE_LINK241"/>
            <w:r>
              <w:rPr>
                <w:rFonts w:hint="eastAsia"/>
                <w:sz w:val="22"/>
                <w:szCs w:val="22"/>
              </w:rPr>
              <w:t>12.15</w:t>
            </w:r>
            <w:r w:rsidR="0092522E" w:rsidRPr="00247FB2">
              <w:rPr>
                <w:rFonts w:hint="eastAsia"/>
                <w:sz w:val="22"/>
                <w:szCs w:val="22"/>
              </w:rPr>
              <w:t>%</w:t>
            </w:r>
            <w:bookmarkEnd w:id="466"/>
            <w:bookmarkEnd w:id="467"/>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7813B67A" w14:textId="7EF4FB38" w:rsidR="007931BD" w:rsidRDefault="007E6F95" w:rsidP="007B3853">
      <w:pPr>
        <w:ind w:firstLine="480"/>
      </w:pPr>
      <w:bookmarkStart w:id="468" w:name="OLE_LINK292"/>
      <w:r>
        <w:rPr>
          <w:rFonts w:hint="eastAsia"/>
        </w:rPr>
        <w:t>从</w:t>
      </w:r>
      <w:r w:rsidR="003E03EF">
        <w:fldChar w:fldCharType="begin"/>
      </w:r>
      <w:r w:rsidR="003E03EF">
        <w:instrText xml:space="preserve"> REF _Ref510452096 \r \h </w:instrText>
      </w:r>
      <w:r w:rsidR="003E03EF">
        <w:fldChar w:fldCharType="separate"/>
      </w:r>
      <w:r w:rsidR="005B7C37">
        <w:rPr>
          <w:rFonts w:hint="eastAsia"/>
        </w:rPr>
        <w:t>表</w:t>
      </w:r>
      <w:r w:rsidR="005B7C37">
        <w:rPr>
          <w:rFonts w:hint="eastAsia"/>
        </w:rPr>
        <w:t>4.6</w:t>
      </w:r>
      <w:r w:rsidR="003E03EF">
        <w:fldChar w:fldCharType="end"/>
      </w:r>
      <w:r>
        <w:t>可以看出</w:t>
      </w:r>
      <w:r>
        <w:rPr>
          <w:rFonts w:hint="eastAsia"/>
        </w:rPr>
        <w:t>，对于</w:t>
      </w:r>
      <w:r w:rsidR="00EB5F99">
        <w:rPr>
          <w:rFonts w:hint="eastAsia"/>
        </w:rPr>
        <w:t>正交铺层</w:t>
      </w:r>
      <w:r>
        <w:rPr>
          <w:rFonts w:hint="eastAsia"/>
        </w:rPr>
        <w:t>层合板，</w:t>
      </w:r>
      <w:r w:rsidR="00452FA5">
        <w:rPr>
          <w:rFonts w:hint="eastAsia"/>
        </w:rPr>
        <w:t>最大的</w:t>
      </w:r>
      <w:r>
        <w:rPr>
          <w:rFonts w:hint="eastAsia"/>
        </w:rPr>
        <w:t>计算的误差</w:t>
      </w:r>
      <w:r w:rsidR="00452FA5">
        <w:rPr>
          <w:rFonts w:hint="eastAsia"/>
        </w:rPr>
        <w:t>为</w:t>
      </w:r>
      <w:r>
        <w:rPr>
          <w:rFonts w:hint="eastAsia"/>
        </w:rPr>
        <w:t>12</w:t>
      </w:r>
      <w:r w:rsidR="00452FA5">
        <w:t>.5</w:t>
      </w:r>
      <w:r>
        <w:rPr>
          <w:rFonts w:hint="eastAsia"/>
        </w:rPr>
        <w:t>%</w:t>
      </w:r>
      <w:r>
        <w:rPr>
          <w:rFonts w:hint="eastAsia"/>
        </w:rPr>
        <w:t>，并且指数退化模型计算结果的</w:t>
      </w:r>
      <w:r w:rsidR="002F0B1F">
        <w:rPr>
          <w:rFonts w:hint="eastAsia"/>
        </w:rPr>
        <w:t>显然比</w:t>
      </w:r>
      <w:r>
        <w:rPr>
          <w:rFonts w:hint="eastAsia"/>
        </w:rPr>
        <w:t>线性退化模型</w:t>
      </w:r>
      <w:r w:rsidR="002F0B1F">
        <w:rPr>
          <w:rFonts w:hint="eastAsia"/>
        </w:rPr>
        <w:t>更加接近实验值</w:t>
      </w:r>
      <w:r>
        <w:rPr>
          <w:rFonts w:hint="eastAsia"/>
        </w:rPr>
        <w:t>。</w:t>
      </w:r>
    </w:p>
    <w:p w14:paraId="383654FD" w14:textId="77777777" w:rsidR="00AA219B" w:rsidRDefault="00AA219B" w:rsidP="007B3853">
      <w:pPr>
        <w:ind w:firstLine="480"/>
      </w:pPr>
    </w:p>
    <w:p w14:paraId="6E7297EF" w14:textId="77777777" w:rsidR="00AA219B" w:rsidRDefault="00AA219B" w:rsidP="007B3853">
      <w:pPr>
        <w:ind w:firstLine="480"/>
      </w:pPr>
    </w:p>
    <w:p w14:paraId="3D3BACDA" w14:textId="77777777" w:rsidR="00AA219B" w:rsidRDefault="00AA219B" w:rsidP="007B3853">
      <w:pPr>
        <w:ind w:firstLine="480"/>
      </w:pPr>
    </w:p>
    <w:p w14:paraId="3562F8F1" w14:textId="77777777" w:rsidR="00AA219B" w:rsidRDefault="00AA219B" w:rsidP="007B3853">
      <w:pPr>
        <w:ind w:firstLine="480"/>
      </w:pPr>
    </w:p>
    <w:p w14:paraId="30F515E9" w14:textId="77777777" w:rsidR="00AA219B" w:rsidRDefault="00AA219B" w:rsidP="007B3853">
      <w:pPr>
        <w:ind w:firstLine="480"/>
      </w:pPr>
    </w:p>
    <w:p w14:paraId="74F6DCB8" w14:textId="7E541F01" w:rsidR="0092522E" w:rsidRPr="00247FB2" w:rsidRDefault="006561AC" w:rsidP="00D853FE">
      <w:pPr>
        <w:pStyle w:val="7"/>
      </w:pPr>
      <w:bookmarkStart w:id="469" w:name="_Ref510452096"/>
      <w:bookmarkStart w:id="470" w:name="OLE_LINK257"/>
      <w:bookmarkStart w:id="471" w:name="OLE_LINK258"/>
      <w:bookmarkEnd w:id="468"/>
      <w:r>
        <w:lastRenderedPageBreak/>
        <w:t>各孔径角</w:t>
      </w:r>
      <w:r w:rsidR="0092522E" w:rsidRPr="00247FB2">
        <w:t>铺层层合板的极限载荷计算结果和实验对比</w:t>
      </w:r>
      <w:bookmarkEnd w:id="469"/>
    </w:p>
    <w:tbl>
      <w:tblPr>
        <w:tblStyle w:val="50"/>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72" w:name="OLE_LINK259"/>
            <w:bookmarkStart w:id="473"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70"/>
    <w:bookmarkEnd w:id="471"/>
    <w:bookmarkEnd w:id="472"/>
    <w:bookmarkEnd w:id="473"/>
    <w:p w14:paraId="4880E8EA" w14:textId="012A7531" w:rsidR="00262747" w:rsidRDefault="00262747" w:rsidP="00262747">
      <w:pPr>
        <w:ind w:firstLine="480"/>
      </w:pPr>
      <w:r>
        <w:rPr>
          <w:rFonts w:hint="eastAsia"/>
        </w:rPr>
        <w:t>从</w:t>
      </w:r>
      <w:r w:rsidR="00816D5A">
        <w:fldChar w:fldCharType="begin"/>
      </w:r>
      <w:r w:rsidR="00816D5A">
        <w:instrText xml:space="preserve"> REF _Ref510452096 \r \h </w:instrText>
      </w:r>
      <w:r w:rsidR="00816D5A">
        <w:fldChar w:fldCharType="separate"/>
      </w:r>
      <w:r w:rsidR="005B7C37">
        <w:rPr>
          <w:rFonts w:hint="eastAsia"/>
        </w:rPr>
        <w:t>表</w:t>
      </w:r>
      <w:r w:rsidR="005B7C37">
        <w:rPr>
          <w:rFonts w:hint="eastAsia"/>
        </w:rPr>
        <w:t>4.6</w:t>
      </w:r>
      <w:r w:rsidR="00816D5A">
        <w:fldChar w:fldCharType="end"/>
      </w:r>
      <w:r>
        <w:t>可以看出</w:t>
      </w:r>
      <w:r>
        <w:rPr>
          <w:rFonts w:hint="eastAsia"/>
        </w:rPr>
        <w:t>，对于</w:t>
      </w:r>
      <w:r w:rsidR="003A3610">
        <w:rPr>
          <w:rFonts w:hint="eastAsia"/>
        </w:rPr>
        <w:t>角</w:t>
      </w:r>
      <w:r>
        <w:rPr>
          <w:rFonts w:hint="eastAsia"/>
        </w:rPr>
        <w:t>铺层层合板，</w:t>
      </w:r>
      <w:r w:rsidR="00721B18">
        <w:rPr>
          <w:rFonts w:hint="eastAsia"/>
        </w:rPr>
        <w:t>指数退化计算出</w:t>
      </w:r>
      <w:r>
        <w:rPr>
          <w:rFonts w:hint="eastAsia"/>
        </w:rPr>
        <w:t>最大的误差为</w:t>
      </w:r>
      <w:r w:rsidR="00721B18">
        <w:rPr>
          <w:rFonts w:hint="eastAsia"/>
        </w:rPr>
        <w:t>14.49</w:t>
      </w:r>
      <w:r>
        <w:rPr>
          <w:rFonts w:hint="eastAsia"/>
        </w:rPr>
        <w:t>%</w:t>
      </w:r>
      <w:r>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721B18">
        <w:rPr>
          <w:vertAlign w:val="subscript"/>
        </w:rPr>
        <w:t>d</w:t>
      </w:r>
      <w:r w:rsidR="00721B18">
        <w:rPr>
          <w:rFonts w:hint="eastAsia"/>
        </w:rPr>
        <w:t>的层合板，指</w:t>
      </w:r>
      <w:r>
        <w:rPr>
          <w:rFonts w:hint="eastAsia"/>
        </w:rPr>
        <w:t>数退化模型计算结果</w:t>
      </w:r>
      <w:r w:rsidR="00F050D7">
        <w:rPr>
          <w:rFonts w:hint="eastAsia"/>
        </w:rPr>
        <w:t>的误差比</w:t>
      </w:r>
      <w:r>
        <w:rPr>
          <w:rFonts w:hint="eastAsia"/>
        </w:rPr>
        <w:t>线性退化模型</w:t>
      </w:r>
      <w:r w:rsidR="00F050D7">
        <w:rPr>
          <w:rFonts w:hint="eastAsia"/>
        </w:rPr>
        <w:t>的误差小</w:t>
      </w:r>
      <w:r w:rsidR="00F050D7">
        <w:rPr>
          <w:rFonts w:hint="eastAsia"/>
        </w:rPr>
        <w:t>2~</w:t>
      </w:r>
      <w:r w:rsidR="00F050D7">
        <w:t>3</w:t>
      </w:r>
      <w:r w:rsidR="00F050D7">
        <w:t>倍</w:t>
      </w:r>
      <w:r w:rsidR="00456D1D">
        <w:rPr>
          <w:rFonts w:hint="eastAsia"/>
        </w:rPr>
        <w:t>。</w:t>
      </w:r>
    </w:p>
    <w:p w14:paraId="1727E698" w14:textId="7081BFE5" w:rsidR="00104F6C" w:rsidRDefault="002E63C6" w:rsidP="00104F6C">
      <w:pPr>
        <w:spacing w:line="240" w:lineRule="auto"/>
        <w:ind w:firstLine="480"/>
        <w:jc w:val="center"/>
      </w:pPr>
      <w:r w:rsidRPr="002E63C6">
        <w:rPr>
          <w:noProof/>
        </w:rPr>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74" w:name="_Ref510527382"/>
      <w:r>
        <w:rPr>
          <w:rFonts w:hint="eastAsia"/>
        </w:rPr>
        <w:t>孔径宽度比和极限载荷关系图</w:t>
      </w:r>
      <w:bookmarkEnd w:id="474"/>
    </w:p>
    <w:p w14:paraId="112BC861" w14:textId="18F9DBD2" w:rsidR="00CC769F" w:rsidRDefault="00CC769F" w:rsidP="00395F4E">
      <w:pPr>
        <w:ind w:firstLine="480"/>
      </w:pPr>
      <w:r>
        <w:fldChar w:fldCharType="begin"/>
      </w:r>
      <w:r>
        <w:instrText xml:space="preserve"> REF _Ref510527382 \r \h </w:instrText>
      </w:r>
      <w:r>
        <w:fldChar w:fldCharType="separate"/>
      </w:r>
      <w:r>
        <w:rPr>
          <w:rFonts w:hint="eastAsia"/>
        </w:rPr>
        <w:t>图</w:t>
      </w:r>
      <w:r>
        <w:rPr>
          <w:rFonts w:hint="eastAsia"/>
        </w:rPr>
        <w:t>4.29</w:t>
      </w:r>
      <w:r>
        <w:fldChar w:fldCharType="end"/>
      </w:r>
      <w:r w:rsidR="00B82727">
        <w:rPr>
          <w:rFonts w:hint="eastAsia"/>
        </w:rPr>
        <w:t>给出了孔径宽度比和极限载荷之间的关系，</w:t>
      </w:r>
      <w:r w:rsidR="00B54746">
        <w:rPr>
          <w:rFonts w:hint="eastAsia"/>
        </w:rPr>
        <w:t>由图可以看出</w:t>
      </w:r>
      <w:r w:rsidR="008C1D4E">
        <w:rPr>
          <w:rFonts w:hint="eastAsia"/>
        </w:rPr>
        <w:t>，</w:t>
      </w:r>
      <w:r w:rsidR="00E62381">
        <w:rPr>
          <w:rFonts w:hint="eastAsia"/>
        </w:rPr>
        <w:t>对于相同铺层的层合板来说，极限载荷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层合板</w:t>
      </w:r>
      <w:r w:rsidR="0042264B">
        <w:rPr>
          <w:rFonts w:hint="eastAsia"/>
        </w:rPr>
        <w:t>的</w:t>
      </w:r>
      <w:r w:rsidR="00651B64">
        <w:rPr>
          <w:rFonts w:hint="eastAsia"/>
        </w:rPr>
        <w:t>的极限载荷最大，</w:t>
      </w:r>
      <w:r w:rsidR="000F7C14">
        <w:rPr>
          <w:rFonts w:hint="eastAsia"/>
        </w:rPr>
        <w:t>[</w:t>
      </w:r>
      <w:r w:rsidR="000F7C14">
        <w:t>0/90</w:t>
      </w:r>
      <w:r w:rsidR="000F7C14">
        <w:rPr>
          <w:rFonts w:hint="eastAsia"/>
        </w:rPr>
        <w:t>]</w:t>
      </w:r>
      <w:r w:rsidR="000F7C14">
        <w:rPr>
          <w:vertAlign w:val="subscript"/>
        </w:rPr>
        <w:t>5</w:t>
      </w:r>
      <w:r w:rsidR="000F7C14">
        <w:rPr>
          <w:rFonts w:hint="eastAsia"/>
        </w:rPr>
        <w:t>正交铺层层合板的的极限载荷次之，极限载荷最小的层合板铺层是</w:t>
      </w:r>
      <w:r w:rsidR="000F7C14">
        <w:rPr>
          <w:rFonts w:hint="eastAsia"/>
        </w:rPr>
        <w:t>[</w:t>
      </w:r>
      <w:r w:rsidR="000F7C14">
        <w:t>45/-45</w:t>
      </w:r>
      <w:r w:rsidR="000F7C14">
        <w:rPr>
          <w:rFonts w:hint="eastAsia"/>
        </w:rPr>
        <w:t>]</w:t>
      </w:r>
      <w:r w:rsidR="000F7C14">
        <w:rPr>
          <w:vertAlign w:val="subscript"/>
        </w:rPr>
        <w:t>5</w:t>
      </w:r>
      <w:r w:rsidR="000F7C14">
        <w:rPr>
          <w:rFonts w:hint="eastAsia"/>
        </w:rPr>
        <w:t>角铺层层合板</w:t>
      </w:r>
      <w:r w:rsidR="000D3BBF">
        <w:rPr>
          <w:rFonts w:hint="eastAsia"/>
        </w:rPr>
        <w:t>。</w:t>
      </w:r>
      <w:r w:rsidR="002E77FA">
        <w:rPr>
          <w:rFonts w:hint="eastAsia"/>
        </w:rPr>
        <w:t>这也说明了在复合材料层合板中，主要承载的是纤维，当拉伸方向的</w:t>
      </w:r>
      <w:r w:rsidR="00DB1294">
        <w:rPr>
          <w:rFonts w:hint="eastAsia"/>
        </w:rPr>
        <w:t>0</w:t>
      </w:r>
      <w:r w:rsidR="00DB1294">
        <w:rPr>
          <w:rFonts w:hint="eastAsia"/>
        </w:rPr>
        <w:t>°层的板所占比例越多，承载的能力也就越强，</w:t>
      </w:r>
      <w:r w:rsidR="00395F4E">
        <w:rPr>
          <w:rFonts w:hint="eastAsia"/>
        </w:rPr>
        <w:t>层合板的极限载荷越大。</w:t>
      </w:r>
    </w:p>
    <w:p w14:paraId="0B56F0E9" w14:textId="42E346AA" w:rsidR="0043089C" w:rsidRDefault="004C3C9A" w:rsidP="00277D5B">
      <w:pPr>
        <w:ind w:firstLine="480"/>
      </w:pPr>
      <w:r>
        <w:t>根</w:t>
      </w:r>
      <w:r w:rsidR="00732E1D">
        <w:t>据以上</w:t>
      </w:r>
      <w:r w:rsidR="00732E1D">
        <w:rPr>
          <w:rFonts w:hint="eastAsia"/>
        </w:rPr>
        <w:t>的分析可知</w:t>
      </w:r>
      <w:r>
        <w:rPr>
          <w:rFonts w:hint="eastAsia"/>
        </w:rPr>
        <w:t>，本文提出了</w:t>
      </w:r>
      <w:r w:rsidR="00B37945">
        <w:rPr>
          <w:rFonts w:hint="eastAsia"/>
        </w:rPr>
        <w:t>计算模型可以比较准确的预测三种铺层层合板在单向拉伸载荷下的极限载荷。并且</w:t>
      </w:r>
      <w:r w:rsidR="00123C22">
        <w:rPr>
          <w:rFonts w:hint="eastAsia"/>
        </w:rPr>
        <w:t>指数退化模型比线性退化模型计算出的结果误差更小</w:t>
      </w:r>
      <w:r w:rsidR="001264E8">
        <w:rPr>
          <w:rFonts w:hint="eastAsia"/>
        </w:rPr>
        <w:t>，指数退化模型显然更加</w:t>
      </w:r>
      <w:r w:rsidR="00201D39">
        <w:rPr>
          <w:rFonts w:hint="eastAsia"/>
        </w:rPr>
        <w:t>接近</w:t>
      </w:r>
      <w:r w:rsidR="00201D39">
        <w:t>真实的材料</w:t>
      </w:r>
      <w:r w:rsidR="00201D39">
        <w:rPr>
          <w:rFonts w:hint="eastAsia"/>
        </w:rPr>
        <w:t>。</w:t>
      </w:r>
    </w:p>
    <w:p w14:paraId="57D55293" w14:textId="4442E2D4" w:rsidR="0092522E" w:rsidRDefault="0092522E" w:rsidP="0092522E">
      <w:pPr>
        <w:pStyle w:val="3"/>
      </w:pPr>
      <w:bookmarkStart w:id="475" w:name="_Toc510446973"/>
      <w:r>
        <w:lastRenderedPageBreak/>
        <w:t>初始失效载荷</w:t>
      </w:r>
      <w:bookmarkEnd w:id="475"/>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76" w:name="_Ref510615526"/>
      <w:r>
        <w:rPr>
          <w:rFonts w:hint="eastAsia"/>
        </w:rPr>
        <w:t>孔径宽度比和初始失效载荷关系图</w:t>
      </w:r>
      <w:bookmarkEnd w:id="476"/>
    </w:p>
    <w:p w14:paraId="2635FAD0" w14:textId="746D6A61"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Pr>
          <w:rFonts w:hint="eastAsia"/>
        </w:rPr>
        <w:t>图</w:t>
      </w:r>
      <w:r>
        <w:rPr>
          <w:rFonts w:hint="eastAsia"/>
        </w:rPr>
        <w:t>4.30</w:t>
      </w:r>
      <w:r>
        <w:fldChar w:fldCharType="end"/>
      </w:r>
      <w:bookmarkStart w:id="477"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6E41F8">
        <w:rPr>
          <w:rFonts w:hint="eastAsia"/>
        </w:rPr>
        <w:t>由图可得：对于三种铺层而言，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478" w:name="OLE_LINK325"/>
      <w:bookmarkEnd w:id="477"/>
      <w:r w:rsidR="0025698D">
        <w:rPr>
          <w:rFonts w:hint="eastAsia"/>
        </w:rPr>
        <w:t>而对于孔径</w:t>
      </w:r>
      <w:r w:rsidR="00BD4D94">
        <w:rPr>
          <w:rFonts w:hint="eastAsia"/>
        </w:rPr>
        <w:t>宽度比</w:t>
      </w:r>
      <w:r w:rsidR="0025698D">
        <w:rPr>
          <w:rFonts w:hint="eastAsia"/>
        </w:rPr>
        <w:t>相同的</w:t>
      </w:r>
      <w:r w:rsidR="00256C72">
        <w:rPr>
          <w:rFonts w:hint="eastAsia"/>
        </w:rPr>
        <w:t>三种铺层的</w:t>
      </w:r>
      <w:r w:rsidR="0025698D">
        <w:rPr>
          <w:rFonts w:hint="eastAsia"/>
        </w:rPr>
        <w:t>层合板，</w:t>
      </w:r>
      <w:r w:rsidR="001B3832">
        <w:rPr>
          <w:rFonts w:hint="eastAsia"/>
        </w:rPr>
        <w:t>[</w:t>
      </w:r>
      <w:r w:rsidR="001B3832">
        <w:t>45/-45</w:t>
      </w:r>
      <w:r w:rsidR="001B3832">
        <w:rPr>
          <w:rFonts w:hint="eastAsia"/>
        </w:rPr>
        <w:t>]</w:t>
      </w:r>
      <w:r w:rsidR="001B3832">
        <w:rPr>
          <w:vertAlign w:val="subscript"/>
        </w:rPr>
        <w:t>5</w:t>
      </w:r>
      <w:r w:rsidR="001B3832">
        <w:rPr>
          <w:rFonts w:hint="eastAsia"/>
        </w:rPr>
        <w:t>角铺层层合板将率先出现失效，失效的模式为基体拉伸失效</w:t>
      </w:r>
      <w:r w:rsidR="00256C72">
        <w:rPr>
          <w:rFonts w:hint="eastAsia"/>
        </w:rPr>
        <w:t>；</w:t>
      </w:r>
      <w:r w:rsidR="00E51E49">
        <w:rPr>
          <w:rFonts w:hint="eastAsia"/>
        </w:rPr>
        <w:t>[</w:t>
      </w:r>
      <w:r w:rsidR="00E51E49">
        <w:t>0/90</w:t>
      </w:r>
      <w:r w:rsidR="00E51E49">
        <w:rPr>
          <w:rFonts w:hint="eastAsia"/>
        </w:rPr>
        <w:t>]</w:t>
      </w:r>
      <w:r w:rsidR="00E51E49">
        <w:rPr>
          <w:vertAlign w:val="subscript"/>
        </w:rPr>
        <w:t>5</w:t>
      </w:r>
      <w:r w:rsidR="00E51E49">
        <w:rPr>
          <w:rFonts w:hint="eastAsia"/>
        </w:rPr>
        <w:t>正交铺层层合板</w:t>
      </w:r>
      <w:r w:rsidR="00256C72">
        <w:rPr>
          <w:rFonts w:hint="eastAsia"/>
        </w:rPr>
        <w:t>将第二个出现损伤，具体损伤模式为</w:t>
      </w:r>
      <w:r w:rsidR="00256C72">
        <w:rPr>
          <w:rFonts w:hint="eastAsia"/>
        </w:rPr>
        <w:t>90</w:t>
      </w:r>
      <w:r w:rsidR="00256C72">
        <w:rPr>
          <w:rFonts w:hint="eastAsia"/>
        </w:rPr>
        <w:t>°层上的基体拉伸损伤，最后发生损伤的铺层是</w:t>
      </w:r>
      <w:r w:rsidR="00256C72">
        <w:rPr>
          <w:rFonts w:hint="eastAsia"/>
        </w:rPr>
        <w:t>[</w:t>
      </w:r>
      <w:r w:rsidR="00256C72">
        <w:t>0</w:t>
      </w:r>
      <w:r w:rsidR="00256C72">
        <w:rPr>
          <w:rFonts w:hint="eastAsia"/>
        </w:rPr>
        <w:t>]</w:t>
      </w:r>
      <w:r w:rsidR="00256C72" w:rsidRPr="00651B64">
        <w:rPr>
          <w:vertAlign w:val="subscript"/>
        </w:rPr>
        <w:t>10</w:t>
      </w:r>
      <w:r w:rsidR="00256C72">
        <w:rPr>
          <w:rFonts w:hint="eastAsia"/>
        </w:rPr>
        <w:t>单向层合板，</w:t>
      </w:r>
      <w:r w:rsidR="00C17570">
        <w:rPr>
          <w:rFonts w:hint="eastAsia"/>
        </w:rPr>
        <w:t>失效模式同样是基体拉伸损伤</w:t>
      </w:r>
      <w:r w:rsidR="00DB7090">
        <w:rPr>
          <w:rFonts w:hint="eastAsia"/>
        </w:rPr>
        <w:t>；而</w:t>
      </w:r>
      <w:r w:rsidR="00DB7090">
        <w:rPr>
          <w:rFonts w:hint="eastAsia"/>
        </w:rPr>
        <w:t>[</w:t>
      </w:r>
      <w:r w:rsidR="00DB7090">
        <w:t>0/90</w:t>
      </w:r>
      <w:r w:rsidR="00DB7090">
        <w:rPr>
          <w:rFonts w:hint="eastAsia"/>
        </w:rPr>
        <w:t>]</w:t>
      </w:r>
      <w:r w:rsidR="00DB7090">
        <w:rPr>
          <w:vertAlign w:val="subscript"/>
        </w:rPr>
        <w:t>5</w:t>
      </w:r>
      <w:r w:rsidR="00DB7090">
        <w:rPr>
          <w:rFonts w:hint="eastAsia"/>
        </w:rPr>
        <w:t>正交铺层层合板上的</w:t>
      </w:r>
      <w:r w:rsidR="00DB7090">
        <w:rPr>
          <w:rFonts w:hint="eastAsia"/>
        </w:rPr>
        <w:t>0</w:t>
      </w:r>
      <w:r w:rsidR="00DB7090">
        <w:rPr>
          <w:rFonts w:hint="eastAsia"/>
        </w:rPr>
        <w:t>°层比</w:t>
      </w:r>
      <w:r w:rsidR="00DB7090">
        <w:rPr>
          <w:rFonts w:hint="eastAsia"/>
        </w:rPr>
        <w:t>[</w:t>
      </w:r>
      <w:r w:rsidR="00DB7090">
        <w:t>0</w:t>
      </w:r>
      <w:r w:rsidR="00DB7090">
        <w:rPr>
          <w:rFonts w:hint="eastAsia"/>
        </w:rPr>
        <w:t>]</w:t>
      </w:r>
      <w:r w:rsidR="00DB7090" w:rsidRPr="00651B64">
        <w:rPr>
          <w:vertAlign w:val="subscript"/>
        </w:rPr>
        <w:t>10</w:t>
      </w:r>
      <w:r w:rsidR="00DB7090">
        <w:rPr>
          <w:rFonts w:hint="eastAsia"/>
        </w:rPr>
        <w:t>单向层合板的</w:t>
      </w:r>
      <w:r w:rsidR="00DB7090">
        <w:rPr>
          <w:rFonts w:hint="eastAsia"/>
        </w:rPr>
        <w:t>0</w:t>
      </w:r>
      <w:r w:rsidR="00DB7090">
        <w:rPr>
          <w:rFonts w:hint="eastAsia"/>
        </w:rPr>
        <w:t>°层出现损伤时的载荷更大</w:t>
      </w:r>
      <w:r w:rsidR="009038D3">
        <w:rPr>
          <w:rFonts w:hint="eastAsia"/>
        </w:rPr>
        <w:t>，说明在</w:t>
      </w:r>
      <w:r w:rsidR="00D849AD">
        <w:rPr>
          <w:rFonts w:hint="eastAsia"/>
        </w:rPr>
        <w:t>[</w:t>
      </w:r>
      <w:r w:rsidR="00D849AD">
        <w:t>0/90</w:t>
      </w:r>
      <w:r w:rsidR="00D849AD">
        <w:rPr>
          <w:rFonts w:hint="eastAsia"/>
        </w:rPr>
        <w:t>]</w:t>
      </w:r>
      <w:r w:rsidR="00D849AD">
        <w:rPr>
          <w:vertAlign w:val="subscript"/>
        </w:rPr>
        <w:t>5</w:t>
      </w:r>
      <w:r w:rsidR="00D849AD">
        <w:rPr>
          <w:rFonts w:hint="eastAsia"/>
        </w:rPr>
        <w:t>正交铺层层合板中，由于</w:t>
      </w:r>
      <w:r w:rsidR="00D849AD">
        <w:rPr>
          <w:rFonts w:hint="eastAsia"/>
        </w:rPr>
        <w:t>90</w:t>
      </w:r>
      <w:r w:rsidR="00D849AD">
        <w:rPr>
          <w:rFonts w:hint="eastAsia"/>
        </w:rPr>
        <w:t>°层的存在，</w:t>
      </w:r>
      <w:r w:rsidR="00F93714">
        <w:rPr>
          <w:rFonts w:hint="eastAsia"/>
        </w:rPr>
        <w:t>增加了</w:t>
      </w:r>
      <w:r w:rsidR="00F93714">
        <w:rPr>
          <w:rFonts w:hint="eastAsia"/>
        </w:rPr>
        <w:t>0</w:t>
      </w:r>
      <w:r w:rsidR="00F93714">
        <w:rPr>
          <w:rFonts w:hint="eastAsia"/>
        </w:rPr>
        <w:t>°层</w:t>
      </w:r>
      <w:r w:rsidR="00DB5401">
        <w:rPr>
          <w:rFonts w:hint="eastAsia"/>
        </w:rPr>
        <w:t>承受载荷的能力。</w:t>
      </w:r>
      <w:bookmarkEnd w:id="478"/>
    </w:p>
    <w:p w14:paraId="2164DFF5" w14:textId="5E393EE2" w:rsidR="0043089C" w:rsidRDefault="0043089C" w:rsidP="003257AF">
      <w:pPr>
        <w:pStyle w:val="2"/>
      </w:pPr>
      <w:bookmarkStart w:id="479" w:name="_Toc510446974"/>
      <w:r>
        <w:t>考虑剪切非线性后的角铺层层合板失效</w:t>
      </w:r>
      <w:bookmarkEnd w:id="479"/>
    </w:p>
    <w:p w14:paraId="13FEE366" w14:textId="7AEF4DD2" w:rsidR="00D4438D" w:rsidRDefault="00D97323" w:rsidP="008D4BC3">
      <w:pPr>
        <w:ind w:firstLine="480"/>
      </w:pPr>
      <w:r>
        <w:t>在</w:t>
      </w:r>
      <w:r>
        <w:fldChar w:fldCharType="begin"/>
      </w:r>
      <w:r>
        <w:instrText xml:space="preserve"> REF _Ref510452098 \r \h </w:instrText>
      </w:r>
      <w:r>
        <w:fldChar w:fldCharType="separate"/>
      </w:r>
      <w:r w:rsidR="005B7C37">
        <w:t>4.4.1</w:t>
      </w:r>
      <w:r>
        <w:fldChar w:fldCharType="end"/>
      </w:r>
      <w:r>
        <w:t>节中</w:t>
      </w:r>
      <w:r>
        <w:rPr>
          <w:rFonts w:hint="eastAsia"/>
        </w:rPr>
        <w:t>，</w:t>
      </w:r>
      <w:r>
        <w:t>从</w:t>
      </w:r>
      <w:r>
        <w:fldChar w:fldCharType="begin"/>
      </w:r>
      <w:r>
        <w:instrText xml:space="preserve"> REF _Ref510447985 \r \h </w:instrText>
      </w:r>
      <w:r>
        <w:fldChar w:fldCharType="separate"/>
      </w:r>
      <w:r w:rsidR="005B7C37">
        <w:rPr>
          <w:rFonts w:hint="eastAsia"/>
        </w:rPr>
        <w:t>图</w:t>
      </w:r>
      <w:r w:rsidR="005B7C37">
        <w:rPr>
          <w:rFonts w:hint="eastAsia"/>
        </w:rPr>
        <w:t>4.27</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C01A20">
        <w:rPr>
          <w:rFonts w:hint="eastAsia"/>
        </w:rPr>
        <w:t>考虑复合材料中的剪切非线性理论，</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5B7C37">
        <w:t>2.3</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DA02B1">
        <w:rPr>
          <w:rFonts w:hint="eastAsia"/>
        </w:rPr>
        <w:t>图</w:t>
      </w:r>
      <w:r w:rsidR="00DA02B1">
        <w:rPr>
          <w:rFonts w:hint="eastAsia"/>
        </w:rPr>
        <w:t>4.29</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lastRenderedPageBreak/>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80"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80"/>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Pr>
          <w:rFonts w:hint="eastAsia"/>
        </w:rPr>
        <w:t>图</w:t>
      </w:r>
      <w:r>
        <w:rPr>
          <w:rFonts w:hint="eastAsia"/>
        </w:rPr>
        <w:t>4.30</w:t>
      </w:r>
      <w:r>
        <w:fldChar w:fldCharType="end"/>
      </w:r>
      <w:r>
        <w:rPr>
          <w:rFonts w:hint="eastAsia"/>
        </w:rPr>
        <w:t>给出了</w:t>
      </w:r>
      <w:r>
        <w:rPr>
          <w:rFonts w:hint="eastAsia"/>
        </w:rPr>
        <w:t>n=2</w:t>
      </w:r>
      <w:r>
        <w:rPr>
          <w:rFonts w:hint="eastAsia"/>
        </w:rPr>
        <w:t>时，考虑剪切非线性后计</w:t>
      </w:r>
      <w:bookmarkStart w:id="481" w:name="OLE_LINK297"/>
      <w:r>
        <w:rPr>
          <w:rFonts w:hint="eastAsia"/>
        </w:rPr>
        <w:t>算出的不</w:t>
      </w:r>
      <w:bookmarkEnd w:id="481"/>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r w:rsidR="00445FC7">
        <w:rPr>
          <w:rFonts w:hint="eastAsia"/>
        </w:rPr>
        <w:t>了角铺层层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82"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82"/>
    </w:p>
    <w:p w14:paraId="6156F6A6" w14:textId="551FFEFD" w:rsidR="00384715" w:rsidRDefault="009C7BA0" w:rsidP="007636DC">
      <w:pPr>
        <w:ind w:firstLine="480"/>
      </w:pPr>
      <w:r>
        <w:fldChar w:fldCharType="begin"/>
      </w:r>
      <w:r>
        <w:instrText xml:space="preserve"> REF _Ref510452175 \r \h </w:instrText>
      </w:r>
      <w:r>
        <w:fldChar w:fldCharType="separate"/>
      </w:r>
      <w:r>
        <w:rPr>
          <w:rFonts w:hint="eastAsia"/>
        </w:rPr>
        <w:t>表</w:t>
      </w:r>
      <w:r>
        <w:rPr>
          <w:rFonts w:hint="eastAsia"/>
        </w:rPr>
        <w:t>4.8</w:t>
      </w:r>
      <w:r>
        <w:fldChar w:fldCharType="end"/>
      </w:r>
      <w:r>
        <w:rPr>
          <w:rFonts w:hint="eastAsia"/>
        </w:rPr>
        <w:t>展示了考虑剪切非线性效应前后计算所得的极限载荷误差对比，从表中可以得出，考虑剪切非线性后，角铺层层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83"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83"/>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lastRenderedPageBreak/>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lastRenderedPageBreak/>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84"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85" w:name="_Toc482018071"/>
      <w:bookmarkStart w:id="486" w:name="_Toc510446975"/>
      <w:bookmarkEnd w:id="484"/>
      <w:r w:rsidRPr="00247FB2">
        <w:rPr>
          <w:rFonts w:hint="eastAsia"/>
        </w:rPr>
        <w:t>本章小结</w:t>
      </w:r>
      <w:bookmarkEnd w:id="485"/>
      <w:bookmarkEnd w:id="486"/>
    </w:p>
    <w:p w14:paraId="5CFCE968" w14:textId="113A9B6F" w:rsidR="00416A81" w:rsidRDefault="00416A81" w:rsidP="00027190">
      <w:pPr>
        <w:ind w:firstLine="480"/>
      </w:pPr>
      <w:r w:rsidRPr="00247FB2">
        <w:rPr>
          <w:rFonts w:hint="eastAsia"/>
        </w:rPr>
        <w:t>本章通过</w:t>
      </w:r>
      <w:r w:rsidR="0031617B">
        <w:rPr>
          <w:rFonts w:hint="eastAsia"/>
        </w:rPr>
        <w:t>有限元软件结合了第二章中提出的计算模型对大开孔层合板在单向拉伸载荷下的损伤进行了数值模拟</w:t>
      </w:r>
      <w:r w:rsidRPr="00247FB2">
        <w:rPr>
          <w:rFonts w:hint="eastAsia"/>
        </w:rPr>
        <w:t>，</w:t>
      </w:r>
      <w:r w:rsidR="00F31352">
        <w:rPr>
          <w:rFonts w:hint="eastAsia"/>
        </w:rPr>
        <w:t>计算的铺层有</w:t>
      </w:r>
      <w:r w:rsidR="005B6A25">
        <w:rPr>
          <w:rFonts w:hint="eastAsia"/>
        </w:rPr>
        <w:t>[</w:t>
      </w:r>
      <w:r w:rsidR="005B6A25">
        <w:t>0</w:t>
      </w:r>
      <w:r w:rsidR="005B6A25">
        <w:rPr>
          <w:rFonts w:hint="eastAsia"/>
        </w:rPr>
        <w:t>]</w:t>
      </w:r>
      <w:r w:rsidR="005B6A25" w:rsidRPr="00651B64">
        <w:rPr>
          <w:vertAlign w:val="subscript"/>
        </w:rPr>
        <w:t>10</w:t>
      </w:r>
      <w:r w:rsidR="005B6A25">
        <w:rPr>
          <w:rFonts w:hint="eastAsia"/>
        </w:rPr>
        <w:t>单向铺层，</w:t>
      </w:r>
      <w:r w:rsidR="005B6A25">
        <w:rPr>
          <w:rFonts w:hint="eastAsia"/>
        </w:rPr>
        <w:t>[</w:t>
      </w:r>
      <w:r w:rsidR="005B6A25">
        <w:t>0/90</w:t>
      </w:r>
      <w:r w:rsidR="005B6A25">
        <w:rPr>
          <w:rFonts w:hint="eastAsia"/>
        </w:rPr>
        <w:t>]</w:t>
      </w:r>
      <w:r w:rsidR="005B6A25">
        <w:rPr>
          <w:vertAlign w:val="subscript"/>
        </w:rPr>
        <w:t>5</w:t>
      </w:r>
      <w:r w:rsidR="005B6A25">
        <w:rPr>
          <w:rFonts w:hint="eastAsia"/>
        </w:rPr>
        <w:t>正交铺层以及和</w:t>
      </w:r>
      <w:r w:rsidR="005B6A25">
        <w:rPr>
          <w:rFonts w:hint="eastAsia"/>
        </w:rPr>
        <w:t>[</w:t>
      </w:r>
      <w:r w:rsidR="005B6A25">
        <w:t>45/-45</w:t>
      </w:r>
      <w:r w:rsidR="005B6A25">
        <w:rPr>
          <w:rFonts w:hint="eastAsia"/>
        </w:rPr>
        <w:t>]</w:t>
      </w:r>
      <w:r w:rsidR="005B6A25">
        <w:rPr>
          <w:vertAlign w:val="subscript"/>
        </w:rPr>
        <w:t>5</w:t>
      </w:r>
      <w:r w:rsidR="005B6A25">
        <w:rPr>
          <w:rFonts w:hint="eastAsia"/>
        </w:rPr>
        <w:t>角铺层，同时每一种铺层还分别计算了三种孔径的层合板</w:t>
      </w:r>
      <w:r w:rsidR="00C50EB8">
        <w:rPr>
          <w:rFonts w:hint="eastAsia"/>
        </w:rPr>
        <w:t>。通过</w:t>
      </w:r>
      <w:r w:rsidR="00420706">
        <w:rPr>
          <w:rFonts w:hint="eastAsia"/>
        </w:rPr>
        <w:t>计算</w:t>
      </w:r>
      <w:r w:rsidR="00C50EB8">
        <w:rPr>
          <w:rFonts w:hint="eastAsia"/>
        </w:rPr>
        <w:t>，</w:t>
      </w:r>
      <w:r w:rsidR="00420706">
        <w:rPr>
          <w:rFonts w:hint="eastAsia"/>
        </w:rPr>
        <w:t>得到了大开孔层合板</w:t>
      </w:r>
      <w:r w:rsidR="00C50EB8">
        <w:rPr>
          <w:rFonts w:hint="eastAsia"/>
        </w:rPr>
        <w:t>从初始损伤到结构彻底失效的</w:t>
      </w:r>
      <w:r w:rsidR="00420706">
        <w:rPr>
          <w:rFonts w:hint="eastAsia"/>
        </w:rPr>
        <w:t>损伤演化过程，</w:t>
      </w:r>
      <w:r w:rsidR="005B6A25">
        <w:rPr>
          <w:rFonts w:hint="eastAsia"/>
        </w:rPr>
        <w:t>并且</w:t>
      </w:r>
      <w:r w:rsidR="00C50EB8">
        <w:rPr>
          <w:rFonts w:hint="eastAsia"/>
        </w:rPr>
        <w:t>得到了拉伸加载过程中的位移载荷曲线，最终破坏时的极限载荷以及初始失效发生时的载荷等诸多结果，</w:t>
      </w:r>
      <w:r w:rsidR="00A31D38">
        <w:rPr>
          <w:rFonts w:hint="eastAsia"/>
        </w:rPr>
        <w:t>并且将这些结果和</w:t>
      </w:r>
      <w:r w:rsidR="00616C55">
        <w:rPr>
          <w:rFonts w:hint="eastAsia"/>
        </w:rPr>
        <w:t>实验结果作了对比。</w:t>
      </w:r>
      <w:r w:rsidRPr="00247FB2">
        <w:t>结果</w:t>
      </w:r>
      <w:r w:rsidR="00027190">
        <w:rPr>
          <w:rFonts w:hint="eastAsia"/>
        </w:rPr>
        <w:t>表明：</w:t>
      </w:r>
      <w:r w:rsidR="00AD3AEC">
        <w:rPr>
          <w:rFonts w:hint="eastAsia"/>
        </w:rPr>
        <w:t>使用</w:t>
      </w:r>
      <w:r w:rsidRPr="00247FB2">
        <w:rPr>
          <w:rFonts w:hint="eastAsia"/>
        </w:rPr>
        <w:t>本文所提出</w:t>
      </w:r>
      <w:r w:rsidR="00AD3AEC">
        <w:rPr>
          <w:rFonts w:hint="eastAsia"/>
        </w:rPr>
        <w:t>模型可以有效地对大开孔层合板在单向载荷下的损伤进行模拟计算</w:t>
      </w:r>
      <w:r w:rsidR="00027190">
        <w:rPr>
          <w:rFonts w:hint="eastAsia"/>
        </w:rPr>
        <w:t>，</w:t>
      </w:r>
      <w:r w:rsidR="001C7926">
        <w:rPr>
          <w:rFonts w:hint="eastAsia"/>
        </w:rPr>
        <w:t>得到了比较符合实验现象的损伤演化的过程，解释了不同铺层层合板损伤演化的机理。同时，</w:t>
      </w:r>
      <w:r w:rsidR="00027190">
        <w:rPr>
          <w:rFonts w:hint="eastAsia"/>
        </w:rPr>
        <w:t>准确</w:t>
      </w:r>
      <w:r w:rsidR="00A53323">
        <w:rPr>
          <w:rFonts w:hint="eastAsia"/>
        </w:rPr>
        <w:t>地</w:t>
      </w:r>
      <w:r w:rsidR="00027190">
        <w:rPr>
          <w:rFonts w:hint="eastAsia"/>
        </w:rPr>
        <w:t>预测</w:t>
      </w:r>
      <w:r w:rsidR="00A53323">
        <w:rPr>
          <w:rFonts w:hint="eastAsia"/>
        </w:rPr>
        <w:t>了</w:t>
      </w:r>
      <w:r w:rsidR="00027190">
        <w:rPr>
          <w:rFonts w:hint="eastAsia"/>
        </w:rPr>
        <w:t>大开口结构的极限载荷</w:t>
      </w:r>
      <w:r w:rsidR="00E04115">
        <w:rPr>
          <w:rFonts w:hint="eastAsia"/>
        </w:rPr>
        <w:t>以及初始失效载荷</w:t>
      </w:r>
      <w:r w:rsidR="00A53323">
        <w:rPr>
          <w:rFonts w:hint="eastAsia"/>
        </w:rPr>
        <w:t>，可以</w:t>
      </w:r>
      <w:r w:rsidR="005C3A67">
        <w:rPr>
          <w:rFonts w:hint="eastAsia"/>
        </w:rPr>
        <w:t>辅助</w:t>
      </w:r>
      <w:r w:rsidR="00A53521">
        <w:rPr>
          <w:rFonts w:hint="eastAsia"/>
        </w:rPr>
        <w:t>工程中</w:t>
      </w:r>
      <w:r w:rsidR="005C3A67">
        <w:rPr>
          <w:rFonts w:hint="eastAsia"/>
        </w:rPr>
        <w:t>对</w:t>
      </w:r>
      <w:r w:rsidR="00E04115">
        <w:rPr>
          <w:rFonts w:hint="eastAsia"/>
        </w:rPr>
        <w:t>大开孔复合材料</w:t>
      </w:r>
      <w:r w:rsidR="00A53521">
        <w:rPr>
          <w:rFonts w:hint="eastAsia"/>
        </w:rPr>
        <w:t>结构</w:t>
      </w:r>
      <w:r w:rsidR="005C3A67">
        <w:rPr>
          <w:rFonts w:hint="eastAsia"/>
        </w:rPr>
        <w:t>进行更加安全合理</w:t>
      </w:r>
      <w:r w:rsidR="00E04115">
        <w:rPr>
          <w:rFonts w:hint="eastAsia"/>
        </w:rPr>
        <w:t>的</w:t>
      </w:r>
      <w:r w:rsidR="00A53521">
        <w:rPr>
          <w:rFonts w:hint="eastAsia"/>
        </w:rPr>
        <w:t>设计</w:t>
      </w:r>
      <w:r w:rsidR="005C3A67">
        <w:rPr>
          <w:rFonts w:hint="eastAsia"/>
        </w:rPr>
        <w:t>和加强。</w:t>
      </w:r>
      <w:r w:rsidR="00404A2C">
        <w:rPr>
          <w:rFonts w:hint="eastAsia"/>
        </w:rPr>
        <w:t>最后，通过使用剪切非线性理论进一步完善了计算的模型，计算出了符合实验结果的非线性的位移载荷曲线。</w:t>
      </w:r>
    </w:p>
    <w:p w14:paraId="6E78C217" w14:textId="77777777" w:rsidR="00404A2C" w:rsidRPr="00247FB2" w:rsidRDefault="00404A2C" w:rsidP="00027190">
      <w:pPr>
        <w:ind w:firstLine="480"/>
      </w:pPr>
    </w:p>
    <w:p w14:paraId="6D931B36" w14:textId="2F5F1A17" w:rsidR="00B62036" w:rsidRPr="00247FB2" w:rsidRDefault="00B62036" w:rsidP="00404A2C">
      <w:pPr>
        <w:ind w:firstLineChars="0" w:firstLine="0"/>
      </w:pPr>
    </w:p>
    <w:p w14:paraId="3F87DE0E" w14:textId="77777777" w:rsidR="00F90E5F" w:rsidRPr="00247FB2" w:rsidRDefault="00F90E5F" w:rsidP="005168CE">
      <w:pPr>
        <w:widowControl/>
        <w:spacing w:line="240" w:lineRule="auto"/>
        <w:ind w:firstLineChars="0" w:firstLine="0"/>
        <w:jc w:val="left"/>
        <w:sectPr w:rsidR="00F90E5F" w:rsidRPr="00247FB2" w:rsidSect="00676C4F">
          <w:headerReference w:type="default" r:id="rId229"/>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247FB2" w:rsidRDefault="00BA1896" w:rsidP="00BA1896">
      <w:pPr>
        <w:pStyle w:val="10"/>
        <w:rPr>
          <w:color w:val="auto"/>
        </w:rPr>
      </w:pPr>
      <w:bookmarkStart w:id="487" w:name="_Toc510446976"/>
      <w:r w:rsidRPr="00247FB2">
        <w:rPr>
          <w:rFonts w:hint="eastAsia"/>
          <w:color w:val="auto"/>
        </w:rPr>
        <w:lastRenderedPageBreak/>
        <w:t>总结与展望</w:t>
      </w:r>
      <w:bookmarkEnd w:id="487"/>
    </w:p>
    <w:p w14:paraId="77772C4A" w14:textId="639D20F0" w:rsidR="00BA1896" w:rsidRPr="00247FB2" w:rsidRDefault="00BA1896" w:rsidP="00BA1896">
      <w:pPr>
        <w:pStyle w:val="2"/>
      </w:pPr>
      <w:bookmarkStart w:id="488" w:name="_Toc510446977"/>
      <w:r w:rsidRPr="00247FB2">
        <w:rPr>
          <w:rFonts w:hint="eastAsia"/>
        </w:rPr>
        <w:t>全文总结</w:t>
      </w:r>
      <w:bookmarkEnd w:id="488"/>
    </w:p>
    <w:p w14:paraId="6C5A421B" w14:textId="29BA2EF3" w:rsidR="009C4651" w:rsidRPr="00247FB2" w:rsidRDefault="009C4651" w:rsidP="009C4651">
      <w:pPr>
        <w:ind w:firstLine="480"/>
      </w:pPr>
      <w:r>
        <w:rPr>
          <w:rFonts w:hint="eastAsia"/>
        </w:rPr>
        <w:t>本</w:t>
      </w:r>
      <w:r w:rsidR="0018479B">
        <w:rPr>
          <w:rFonts w:hint="eastAsia"/>
        </w:rPr>
        <w:t>论</w:t>
      </w:r>
      <w:r>
        <w:rPr>
          <w:rFonts w:hint="eastAsia"/>
        </w:rPr>
        <w:t>文</w:t>
      </w:r>
      <w:r w:rsidRPr="00247FB2">
        <w:rPr>
          <w:rFonts w:hint="eastAsia"/>
        </w:rPr>
        <w:t>主要通过实验以及数值计算两种方式对单向拉伸载荷下的多种铺层和孔径的大开孔复合材料层合板的损伤进行研究，在实验上采用光测法和电测法两种</w:t>
      </w:r>
      <w:r w:rsidR="00B91ED3">
        <w:rPr>
          <w:rFonts w:hint="eastAsia"/>
        </w:rPr>
        <w:t>方式，得到极限载荷以及失效过程中的应变。在数值模拟部分，主要采用</w:t>
      </w:r>
      <w:r w:rsidR="00B91ED3">
        <w:rPr>
          <w:rFonts w:hint="eastAsia"/>
        </w:rPr>
        <w:t>Hashin-Rotem</w:t>
      </w:r>
      <w:r w:rsidR="00B91ED3">
        <w:rPr>
          <w:rFonts w:hint="eastAsia"/>
        </w:rPr>
        <w:t>准则以及</w:t>
      </w:r>
      <w:r w:rsidRPr="00247FB2">
        <w:rPr>
          <w:rFonts w:hint="eastAsia"/>
        </w:rPr>
        <w:t>连续损伤模型对层合板进行渐进失效分析，</w:t>
      </w:r>
      <w:r w:rsidR="00B91ED3">
        <w:rPr>
          <w:rFonts w:hint="eastAsia"/>
        </w:rPr>
        <w:t>同时使用线性退化模型和指数退化模型进行对比，</w:t>
      </w:r>
      <w:r w:rsidR="00B93567">
        <w:rPr>
          <w:rFonts w:hint="eastAsia"/>
        </w:rPr>
        <w:t>并且使用</w:t>
      </w:r>
      <w:r w:rsidR="007C41A0">
        <w:rPr>
          <w:rFonts w:hint="eastAsia"/>
        </w:rPr>
        <w:t>就地强度效应和剪切非线性效应两种理论对模型进行完善和修正。</w:t>
      </w:r>
      <w:r w:rsidR="006B4AFD">
        <w:rPr>
          <w:rFonts w:hint="eastAsia"/>
        </w:rPr>
        <w:t>最终计算出大开孔层合板的损伤演化过程以及极限载荷，</w:t>
      </w:r>
      <w:r w:rsidRPr="00247FB2">
        <w:rPr>
          <w:rFonts w:hint="eastAsia"/>
        </w:rPr>
        <w:t>通过实验和计算的对比</w:t>
      </w:r>
      <w:r w:rsidR="00E144CC">
        <w:rPr>
          <w:rFonts w:hint="eastAsia"/>
        </w:rPr>
        <w:t>分析</w:t>
      </w:r>
      <w:r w:rsidRPr="00247FB2">
        <w:rPr>
          <w:rFonts w:hint="eastAsia"/>
        </w:rPr>
        <w:t>，</w:t>
      </w:r>
      <w:r w:rsidR="009078DF">
        <w:rPr>
          <w:rFonts w:hint="eastAsia"/>
        </w:rPr>
        <w:t>可以得出如下的结论</w:t>
      </w:r>
      <w:r w:rsidRPr="00247FB2">
        <w:rPr>
          <w:rFonts w:hint="eastAsia"/>
        </w:rPr>
        <w:t>：</w:t>
      </w:r>
    </w:p>
    <w:p w14:paraId="5DA6F227" w14:textId="5E78A8DD" w:rsidR="009C4651" w:rsidRPr="00247FB2" w:rsidRDefault="009C4651" w:rsidP="009C4651">
      <w:pPr>
        <w:ind w:firstLine="480"/>
      </w:pPr>
      <w:r w:rsidRPr="00247FB2">
        <w:rPr>
          <w:rFonts w:hint="eastAsia"/>
        </w:rPr>
        <w:t>（</w:t>
      </w:r>
      <w:r w:rsidRPr="00247FB2">
        <w:rPr>
          <w:rFonts w:hint="eastAsia"/>
        </w:rPr>
        <w:t>1</w:t>
      </w:r>
      <w:r w:rsidRPr="00247FB2">
        <w:rPr>
          <w:rFonts w:hint="eastAsia"/>
        </w:rPr>
        <w:t>）</w:t>
      </w:r>
      <w:r w:rsidR="00A86F8B">
        <w:rPr>
          <w:rFonts w:hint="eastAsia"/>
        </w:rPr>
        <w:t>大开孔复合材料层合板在单向拉伸载荷下的破坏是一个脆性断裂的过程，不论是实验还是计算结果都表明了这一现象。</w:t>
      </w:r>
    </w:p>
    <w:p w14:paraId="68A4B52E" w14:textId="139949E1" w:rsidR="009C4651" w:rsidRPr="00247FB2" w:rsidRDefault="009C4651" w:rsidP="009C4651">
      <w:pPr>
        <w:ind w:firstLine="480"/>
      </w:pPr>
      <w:r w:rsidRPr="00247FB2">
        <w:rPr>
          <w:rFonts w:hint="eastAsia"/>
        </w:rPr>
        <w:t>（</w:t>
      </w:r>
      <w:r w:rsidRPr="00247FB2">
        <w:rPr>
          <w:rFonts w:hint="eastAsia"/>
        </w:rPr>
        <w:t>2</w:t>
      </w:r>
      <w:r w:rsidRPr="00247FB2">
        <w:rPr>
          <w:rFonts w:hint="eastAsia"/>
        </w:rPr>
        <w:t>）</w:t>
      </w:r>
      <w:r w:rsidR="00D87186">
        <w:rPr>
          <w:rFonts w:hint="eastAsia"/>
        </w:rPr>
        <w:t>初始失效通常发生在应力集中区域中</w:t>
      </w:r>
      <w:r w:rsidR="00A0206B">
        <w:rPr>
          <w:rFonts w:hint="eastAsia"/>
        </w:rPr>
        <w:t>，并且初始失效发生时的载荷随着孔径的增大而减小</w:t>
      </w:r>
      <w:r w:rsidRPr="00247FB2">
        <w:rPr>
          <w:rFonts w:hint="eastAsia"/>
        </w:rPr>
        <w:t>；</w:t>
      </w:r>
      <w:r w:rsidR="00F97AAB">
        <w:rPr>
          <w:rFonts w:hint="eastAsia"/>
        </w:rPr>
        <w:t>而极限载荷受到铺层的影响，</w:t>
      </w:r>
      <w:r w:rsidR="009A6E3F">
        <w:rPr>
          <w:rFonts w:hint="eastAsia"/>
        </w:rPr>
        <w:t>当纤维方向沿着拉伸方向的层在板中所占比例越多，承载的能力也就越强，极限载荷也就越大</w:t>
      </w:r>
      <w:r w:rsidR="00716BD6">
        <w:rPr>
          <w:rFonts w:hint="eastAsia"/>
        </w:rPr>
        <w:t>，同时，极限载荷随着孔径尺寸增大而减小</w:t>
      </w:r>
      <w:r w:rsidR="009A6E3F">
        <w:rPr>
          <w:rFonts w:hint="eastAsia"/>
        </w:rPr>
        <w:t>。</w:t>
      </w:r>
    </w:p>
    <w:p w14:paraId="11C79EF3" w14:textId="6665E0E7" w:rsidR="009C4651" w:rsidRPr="00247FB2" w:rsidRDefault="009C4651" w:rsidP="009C4651">
      <w:pPr>
        <w:ind w:firstLine="480"/>
      </w:pPr>
      <w:r w:rsidRPr="00247FB2">
        <w:rPr>
          <w:rFonts w:hint="eastAsia"/>
        </w:rPr>
        <w:t>（</w:t>
      </w:r>
      <w:r w:rsidRPr="00247FB2">
        <w:rPr>
          <w:rFonts w:hint="eastAsia"/>
        </w:rPr>
        <w:t>3</w:t>
      </w:r>
      <w:r w:rsidRPr="00247FB2">
        <w:rPr>
          <w:rFonts w:hint="eastAsia"/>
        </w:rPr>
        <w:t>）</w:t>
      </w:r>
      <w:r w:rsidR="006F6044">
        <w:rPr>
          <w:rFonts w:hint="eastAsia"/>
        </w:rPr>
        <w:t>对于同一铺层层合板而言，</w:t>
      </w:r>
      <w:r w:rsidR="006F0F99">
        <w:rPr>
          <w:rFonts w:hint="eastAsia"/>
        </w:rPr>
        <w:t>损伤的演化</w:t>
      </w:r>
      <w:r w:rsidR="006F6044">
        <w:rPr>
          <w:rFonts w:hint="eastAsia"/>
        </w:rPr>
        <w:t>过程并不受孔径大小的影响</w:t>
      </w:r>
      <w:r w:rsidRPr="00247FB2">
        <w:rPr>
          <w:rFonts w:hint="eastAsia"/>
        </w:rPr>
        <w:t>；</w:t>
      </w:r>
      <w:r w:rsidR="00D80794">
        <w:rPr>
          <w:rFonts w:hint="eastAsia"/>
        </w:rPr>
        <w:t>而在损伤过程中</w:t>
      </w:r>
      <w:r w:rsidR="008A2FA5">
        <w:rPr>
          <w:rFonts w:hint="eastAsia"/>
        </w:rPr>
        <w:t>，同一区域往往有不同的模式的损伤同时发生。</w:t>
      </w:r>
    </w:p>
    <w:p w14:paraId="32297FB5" w14:textId="3F42AF2A" w:rsidR="009C4651" w:rsidRPr="00247FB2" w:rsidRDefault="009C4651" w:rsidP="00B47A01">
      <w:pPr>
        <w:ind w:firstLine="480"/>
      </w:pPr>
      <w:r w:rsidRPr="00247FB2">
        <w:rPr>
          <w:rFonts w:hint="eastAsia"/>
        </w:rPr>
        <w:t>（</w:t>
      </w:r>
      <w:r w:rsidRPr="00247FB2">
        <w:rPr>
          <w:rFonts w:hint="eastAsia"/>
        </w:rPr>
        <w:t>4</w:t>
      </w:r>
      <w:r w:rsidRPr="00247FB2">
        <w:rPr>
          <w:rFonts w:hint="eastAsia"/>
        </w:rPr>
        <w:t>）</w:t>
      </w:r>
      <w:r w:rsidR="00A241F7">
        <w:rPr>
          <w:rFonts w:hint="eastAsia"/>
        </w:rPr>
        <w:t>基于</w:t>
      </w:r>
      <w:r w:rsidR="00A241F7" w:rsidRPr="00247FB2">
        <w:rPr>
          <w:rFonts w:hint="eastAsia"/>
        </w:rPr>
        <w:t>连续损伤模型</w:t>
      </w:r>
      <w:r w:rsidR="00A241F7">
        <w:rPr>
          <w:rFonts w:hint="eastAsia"/>
        </w:rPr>
        <w:t>的</w:t>
      </w:r>
      <w:r w:rsidR="00A241F7" w:rsidRPr="00247FB2">
        <w:rPr>
          <w:rFonts w:hint="eastAsia"/>
        </w:rPr>
        <w:t>渐进失效分析</w:t>
      </w:r>
      <w:r w:rsidR="00A241F7">
        <w:rPr>
          <w:rFonts w:hint="eastAsia"/>
        </w:rPr>
        <w:t>可以有效的计算出</w:t>
      </w:r>
      <w:r w:rsidR="00D161F6">
        <w:rPr>
          <w:rFonts w:hint="eastAsia"/>
        </w:rPr>
        <w:t>大开孔</w:t>
      </w:r>
      <w:r w:rsidR="00BA4D72">
        <w:rPr>
          <w:rFonts w:hint="eastAsia"/>
        </w:rPr>
        <w:t>复合材料</w:t>
      </w:r>
      <w:r w:rsidR="00D161F6">
        <w:rPr>
          <w:rFonts w:hint="eastAsia"/>
        </w:rPr>
        <w:t>层合板在单向拉伸载荷下的损伤演化以及极限载荷，</w:t>
      </w:r>
      <w:r w:rsidR="005A5EEB">
        <w:rPr>
          <w:rFonts w:hint="eastAsia"/>
        </w:rPr>
        <w:t>并且</w:t>
      </w:r>
      <w:r w:rsidR="000E38C5">
        <w:rPr>
          <w:rFonts w:hint="eastAsia"/>
        </w:rPr>
        <w:t>使用</w:t>
      </w:r>
      <w:r w:rsidR="003C66ED" w:rsidRPr="003C66ED">
        <w:rPr>
          <w:rFonts w:hint="eastAsia"/>
        </w:rPr>
        <w:t>指数退化模型比线性退化模型可以更加准确得预测大开口层合板的极限载荷。对于</w:t>
      </w:r>
      <w:r w:rsidR="003C66ED" w:rsidRPr="003C66ED">
        <w:rPr>
          <w:rFonts w:hint="eastAsia"/>
        </w:rPr>
        <w:t>[</w:t>
      </w:r>
      <w:r w:rsidR="007E195B">
        <w:rPr>
          <w:rFonts w:hint="eastAsia"/>
        </w:rPr>
        <w:t>45/</w:t>
      </w:r>
      <w:r w:rsidR="007E195B">
        <w:t>45</w:t>
      </w:r>
      <w:r w:rsidR="007E195B">
        <w:rPr>
          <w:rFonts w:hint="eastAsia"/>
        </w:rPr>
        <w:t>]</w:t>
      </w:r>
      <w:r w:rsidR="007E195B" w:rsidRPr="007E195B">
        <w:rPr>
          <w:rFonts w:hint="eastAsia"/>
          <w:vertAlign w:val="subscript"/>
        </w:rPr>
        <w:t>5</w:t>
      </w:r>
      <w:r w:rsidR="007E195B">
        <w:rPr>
          <w:rFonts w:hint="eastAsia"/>
        </w:rPr>
        <w:t>角铺</w:t>
      </w:r>
      <w:r w:rsidR="003C66ED" w:rsidRPr="003C66ED">
        <w:rPr>
          <w:rFonts w:hint="eastAsia"/>
        </w:rPr>
        <w:t>层层合板的计算，必须考虑剪切非线性。</w:t>
      </w:r>
    </w:p>
    <w:p w14:paraId="369CB324" w14:textId="4BE8B9F0" w:rsidR="00505020" w:rsidRPr="00247FB2" w:rsidRDefault="00505020" w:rsidP="00505020">
      <w:pPr>
        <w:pStyle w:val="2"/>
      </w:pPr>
      <w:bookmarkStart w:id="489" w:name="_Toc482018074"/>
      <w:bookmarkStart w:id="490" w:name="_Toc510446978"/>
      <w:r w:rsidRPr="00247FB2">
        <w:rPr>
          <w:rFonts w:hint="eastAsia"/>
        </w:rPr>
        <w:t>展望</w:t>
      </w:r>
      <w:bookmarkEnd w:id="489"/>
      <w:bookmarkEnd w:id="490"/>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377FB800" w:rsidR="00505020" w:rsidRPr="00247FB2" w:rsidRDefault="00505020" w:rsidP="00505020">
      <w:pPr>
        <w:ind w:firstLine="480"/>
      </w:pPr>
      <w:r w:rsidRPr="00247FB2">
        <w:rPr>
          <w:rFonts w:hint="eastAsia"/>
        </w:rPr>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69612218"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w:t>
      </w:r>
      <w:r w:rsidR="00BE78B0">
        <w:rPr>
          <w:rFonts w:hint="eastAsia"/>
        </w:rPr>
        <w:lastRenderedPageBreak/>
        <w:t>的方式必定更加复杂，可以进一步</w:t>
      </w:r>
      <w:r w:rsidR="00830FBF">
        <w:rPr>
          <w:rFonts w:hint="eastAsia"/>
        </w:rPr>
        <w:t>研究</w:t>
      </w:r>
      <w:r w:rsidR="00BE78B0">
        <w:rPr>
          <w:rFonts w:hint="eastAsia"/>
        </w:rPr>
        <w:t>双向拉伸载荷或者载荷下大开孔复合材料的损伤情况</w:t>
      </w:r>
      <w:r w:rsidRPr="00247FB2">
        <w:rPr>
          <w:rFonts w:hint="eastAsia"/>
        </w:rPr>
        <w:t>。</w:t>
      </w:r>
    </w:p>
    <w:p w14:paraId="180A9A85" w14:textId="62311553" w:rsidR="00B850DA" w:rsidRPr="00247FB2"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69D6A3AD" w14:textId="77777777" w:rsidR="00B62036" w:rsidRPr="00247FB2" w:rsidRDefault="00B62036">
      <w:pPr>
        <w:widowControl/>
        <w:spacing w:line="240" w:lineRule="auto"/>
        <w:ind w:firstLineChars="0" w:firstLine="0"/>
        <w:jc w:val="left"/>
      </w:pPr>
      <w:r w:rsidRPr="00247FB2">
        <w:br w:type="page"/>
      </w:r>
    </w:p>
    <w:p w14:paraId="6A520900" w14:textId="77777777" w:rsidR="00C11411" w:rsidRPr="00247FB2" w:rsidRDefault="00C11411" w:rsidP="0033742D">
      <w:pPr>
        <w:ind w:right="240" w:firstLineChars="202" w:firstLine="485"/>
        <w:sectPr w:rsidR="00C11411" w:rsidRPr="00247FB2" w:rsidSect="00676C4F">
          <w:headerReference w:type="default" r:id="rId230"/>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9A5CE7">
      <w:pPr>
        <w:pStyle w:val="10"/>
        <w:rPr>
          <w:color w:val="auto"/>
        </w:rPr>
      </w:pPr>
      <w:bookmarkStart w:id="491" w:name="_Toc510446979"/>
      <w:r w:rsidRPr="00247FB2">
        <w:rPr>
          <w:rFonts w:hint="eastAsia"/>
          <w:color w:val="auto"/>
        </w:rPr>
        <w:lastRenderedPageBreak/>
        <w:t>参考文献</w:t>
      </w:r>
      <w:bookmarkEnd w:id="491"/>
    </w:p>
    <w:p w14:paraId="066B2115" w14:textId="77777777" w:rsidR="001B5C63" w:rsidRPr="001B5C63" w:rsidRDefault="00131DE7" w:rsidP="001B5C63">
      <w:pPr>
        <w:pStyle w:val="EndNoteBibliography"/>
        <w:ind w:firstLine="480"/>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1B5C63" w:rsidRPr="001B5C63">
        <w:t>[1]</w:t>
      </w:r>
      <w:r w:rsidR="001B5C63" w:rsidRPr="001B5C63">
        <w:tab/>
      </w:r>
      <w:r w:rsidR="001B5C63" w:rsidRPr="001B5C63">
        <w:t>沈观林</w:t>
      </w:r>
      <w:r w:rsidR="001B5C63" w:rsidRPr="001B5C63">
        <w:t xml:space="preserve">, </w:t>
      </w:r>
      <w:r w:rsidR="001B5C63" w:rsidRPr="001B5C63">
        <w:t>胡更开</w:t>
      </w:r>
      <w:r w:rsidR="001B5C63" w:rsidRPr="001B5C63">
        <w:t xml:space="preserve">, </w:t>
      </w:r>
      <w:r w:rsidR="001B5C63" w:rsidRPr="001B5C63">
        <w:t>刘彬</w:t>
      </w:r>
      <w:r w:rsidR="001B5C63" w:rsidRPr="001B5C63">
        <w:t xml:space="preserve">. </w:t>
      </w:r>
      <w:r w:rsidR="001B5C63" w:rsidRPr="001B5C63">
        <w:t>复合材料力学</w:t>
      </w:r>
      <w:r w:rsidR="001B5C63" w:rsidRPr="001B5C63">
        <w:t>.</w:t>
      </w:r>
      <w:r w:rsidR="001B5C63" w:rsidRPr="001B5C63">
        <w:t>第</w:t>
      </w:r>
      <w:r w:rsidR="001B5C63" w:rsidRPr="001B5C63">
        <w:t>2</w:t>
      </w:r>
      <w:r w:rsidR="001B5C63" w:rsidRPr="001B5C63">
        <w:t>版</w:t>
      </w:r>
      <w:r w:rsidR="001B5C63" w:rsidRPr="001B5C63">
        <w:t xml:space="preserve"> [M]. </w:t>
      </w:r>
      <w:r w:rsidR="001B5C63" w:rsidRPr="001B5C63">
        <w:t>清华大学出版社</w:t>
      </w:r>
      <w:r w:rsidR="001B5C63" w:rsidRPr="001B5C63">
        <w:t>, 2013.</w:t>
      </w:r>
    </w:p>
    <w:p w14:paraId="0A743C21" w14:textId="77777777" w:rsidR="001B5C63" w:rsidRPr="001B5C63" w:rsidRDefault="001B5C63" w:rsidP="001B5C63">
      <w:pPr>
        <w:pStyle w:val="EndNoteBibliography"/>
        <w:ind w:firstLine="480"/>
      </w:pPr>
      <w:r w:rsidRPr="001B5C63">
        <w:t>[2]</w:t>
      </w:r>
      <w:r w:rsidRPr="001B5C63">
        <w:tab/>
      </w:r>
      <w:r w:rsidRPr="001B5C63">
        <w:t>杜善义</w:t>
      </w:r>
      <w:r w:rsidRPr="001B5C63">
        <w:t xml:space="preserve">, </w:t>
      </w:r>
      <w:r w:rsidRPr="001B5C63">
        <w:t>关志东</w:t>
      </w:r>
      <w:r w:rsidRPr="001B5C63">
        <w:t xml:space="preserve">. </w:t>
      </w:r>
      <w:r w:rsidRPr="001B5C63">
        <w:t>我国大型客机先进复合材料技术应对策略思考</w:t>
      </w:r>
      <w:r w:rsidRPr="001B5C63">
        <w:t xml:space="preserve"> [J]. </w:t>
      </w:r>
      <w:r w:rsidRPr="001B5C63">
        <w:t>复合材料学报</w:t>
      </w:r>
      <w:r w:rsidRPr="001B5C63">
        <w:t>, 2008, 25(1): 5-.</w:t>
      </w:r>
    </w:p>
    <w:p w14:paraId="5B99F11D" w14:textId="77777777" w:rsidR="001B5C63" w:rsidRPr="001B5C63" w:rsidRDefault="001B5C63" w:rsidP="001B5C63">
      <w:pPr>
        <w:pStyle w:val="EndNoteBibliography"/>
        <w:ind w:firstLine="480"/>
      </w:pPr>
      <w:r w:rsidRPr="001B5C63">
        <w:t>[3]</w:t>
      </w:r>
      <w:r w:rsidRPr="001B5C63">
        <w:tab/>
      </w:r>
      <w:r w:rsidRPr="001B5C63">
        <w:t>鲁云</w:t>
      </w:r>
      <w:r w:rsidRPr="001B5C63">
        <w:t xml:space="preserve">. </w:t>
      </w:r>
      <w:r w:rsidRPr="001B5C63">
        <w:t>先进复合材料</w:t>
      </w:r>
      <w:r w:rsidRPr="001B5C63">
        <w:t xml:space="preserve"> [M]. </w:t>
      </w:r>
      <w:r w:rsidRPr="001B5C63">
        <w:t>机械工业出版社</w:t>
      </w:r>
      <w:r w:rsidRPr="001B5C63">
        <w:t>, 2004.</w:t>
      </w:r>
    </w:p>
    <w:p w14:paraId="2E5D201D" w14:textId="77777777" w:rsidR="001B5C63" w:rsidRPr="001B5C63" w:rsidRDefault="001B5C63" w:rsidP="001B5C63">
      <w:pPr>
        <w:pStyle w:val="EndNoteBibliography"/>
        <w:ind w:firstLine="480"/>
      </w:pPr>
      <w:r w:rsidRPr="001B5C63">
        <w:t>[4]</w:t>
      </w:r>
      <w:r w:rsidRPr="001B5C63">
        <w:tab/>
        <w:t>Awerbuch J, Madhukar M S. Notched Strength of Composite Laminates: Predictions and Experiments--A Review [J]. Journal of Reinforced Plastics &amp; Composites, 1985, 4(1): 3-159.</w:t>
      </w:r>
    </w:p>
    <w:p w14:paraId="00AAB66B" w14:textId="77777777" w:rsidR="001B5C63" w:rsidRPr="001B5C63" w:rsidRDefault="001B5C63" w:rsidP="001B5C63">
      <w:pPr>
        <w:pStyle w:val="EndNoteBibliography"/>
        <w:ind w:firstLine="480"/>
      </w:pPr>
      <w:r w:rsidRPr="001B5C63">
        <w:t>[5]</w:t>
      </w:r>
      <w:r w:rsidRPr="001B5C63">
        <w:tab/>
        <w:t>Whitney J M, Nuismer R J. Stress Fracture Criteria for Laminated Composites Containing Stress Concentrations [J]. Journal of Composite Materials, 1974, 8(3): 253-65.</w:t>
      </w:r>
    </w:p>
    <w:p w14:paraId="00EE4B2C" w14:textId="77777777" w:rsidR="001B5C63" w:rsidRPr="001B5C63" w:rsidRDefault="001B5C63" w:rsidP="001B5C63">
      <w:pPr>
        <w:pStyle w:val="EndNoteBibliography"/>
        <w:ind w:firstLine="480"/>
      </w:pPr>
      <w:r w:rsidRPr="001B5C63">
        <w:t>[6]</w:t>
      </w:r>
      <w:r w:rsidRPr="001B5C63">
        <w:tab/>
        <w:t>Aronsson C G. Strength of carbon/epoxy laminates with countersunk hole [J]. Composite Structures, 1993, 24(4): 283-9.</w:t>
      </w:r>
    </w:p>
    <w:p w14:paraId="6C06CF1C" w14:textId="77777777" w:rsidR="001B5C63" w:rsidRPr="001B5C63" w:rsidRDefault="001B5C63" w:rsidP="001B5C63">
      <w:pPr>
        <w:pStyle w:val="EndNoteBibliography"/>
        <w:ind w:firstLine="480"/>
      </w:pPr>
      <w:r w:rsidRPr="001B5C63">
        <w:t>[7]</w:t>
      </w:r>
      <w:r w:rsidRPr="001B5C63">
        <w:tab/>
        <w:t>Ochoa O O, Reddy J N. Finite Element Analysis of Composite Laminates [J]. Nasa Sti/recon Technical Report A, 1992, 94(1): 37-109.</w:t>
      </w:r>
    </w:p>
    <w:p w14:paraId="5CC27C66" w14:textId="77777777" w:rsidR="001B5C63" w:rsidRPr="001B5C63" w:rsidRDefault="001B5C63" w:rsidP="001B5C63">
      <w:pPr>
        <w:pStyle w:val="EndNoteBibliography"/>
        <w:ind w:firstLine="480"/>
      </w:pPr>
      <w:r w:rsidRPr="001B5C63">
        <w:t>[8]</w:t>
      </w:r>
      <w:r w:rsidRPr="001B5C63">
        <w:tab/>
      </w:r>
      <w:r w:rsidRPr="001B5C63">
        <w:t>黄争鸣</w:t>
      </w:r>
      <w:r w:rsidRPr="001B5C63">
        <w:t xml:space="preserve">, </w:t>
      </w:r>
      <w:r w:rsidRPr="001B5C63">
        <w:t>张华山</w:t>
      </w:r>
      <w:r w:rsidRPr="001B5C63">
        <w:t xml:space="preserve">. </w:t>
      </w:r>
      <w:r w:rsidRPr="001B5C63">
        <w:t>纤维增强复合材料强度理论的研究现状与发展趋势</w:t>
      </w:r>
      <w:r w:rsidRPr="001B5C63">
        <w:t>——"</w:t>
      </w:r>
      <w:r w:rsidRPr="001B5C63">
        <w:t>破坏分析奥运会</w:t>
      </w:r>
      <w:r w:rsidRPr="001B5C63">
        <w:t>"</w:t>
      </w:r>
      <w:r w:rsidRPr="001B5C63">
        <w:t>评估综述</w:t>
      </w:r>
      <w:r w:rsidRPr="001B5C63">
        <w:t xml:space="preserve"> [J]. </w:t>
      </w:r>
      <w:r w:rsidRPr="001B5C63">
        <w:t>力学进展</w:t>
      </w:r>
      <w:r w:rsidRPr="001B5C63">
        <w:t>, 2007, 37(1): 80-98.</w:t>
      </w:r>
    </w:p>
    <w:p w14:paraId="1167C535" w14:textId="77777777" w:rsidR="001B5C63" w:rsidRPr="001B5C63" w:rsidRDefault="001B5C63" w:rsidP="001B5C63">
      <w:pPr>
        <w:pStyle w:val="EndNoteBibliography"/>
        <w:ind w:firstLine="480"/>
      </w:pPr>
      <w:r w:rsidRPr="001B5C63">
        <w:t>[9]</w:t>
      </w:r>
      <w:r w:rsidRPr="001B5C63">
        <w:tab/>
        <w:t>Tsai S W, Wu E M. A General Theory of Strength for Anisotropic Materials [J]. Journal of Composite Materials, 1971, 5(1): 58-80.</w:t>
      </w:r>
    </w:p>
    <w:p w14:paraId="46139ABE" w14:textId="77777777" w:rsidR="001B5C63" w:rsidRPr="001B5C63" w:rsidRDefault="001B5C63" w:rsidP="001B5C63">
      <w:pPr>
        <w:pStyle w:val="EndNoteBibliography"/>
        <w:ind w:firstLine="480"/>
      </w:pPr>
      <w:r w:rsidRPr="001B5C63">
        <w:t>[10]</w:t>
      </w:r>
      <w:r w:rsidRPr="001B5C63">
        <w:tab/>
        <w:t>Hashin Z, Rotem A. FATIGUE FAILURE CRITERION FOR FIBER REINFORCED MATERIALS [J]. Journal of Composite Materials, 1973, 7(OCT): 448-64.</w:t>
      </w:r>
    </w:p>
    <w:p w14:paraId="7DC25D93" w14:textId="77777777" w:rsidR="001B5C63" w:rsidRPr="001B5C63" w:rsidRDefault="001B5C63" w:rsidP="001B5C63">
      <w:pPr>
        <w:pStyle w:val="EndNoteBibliography"/>
        <w:ind w:firstLine="480"/>
      </w:pPr>
      <w:r w:rsidRPr="001B5C63">
        <w:t>[11]</w:t>
      </w:r>
      <w:r w:rsidRPr="001B5C63">
        <w:tab/>
        <w:t>Puck A, Schürmann H. Failure analysis of FRP laminates by means of physically based phenomenological models [J]. Composites Science &amp; Technology, 2002, 62(12–13): 1633-62.</w:t>
      </w:r>
    </w:p>
    <w:p w14:paraId="486DE497" w14:textId="77777777" w:rsidR="001B5C63" w:rsidRPr="001B5C63" w:rsidRDefault="001B5C63" w:rsidP="001B5C63">
      <w:pPr>
        <w:pStyle w:val="EndNoteBibliography"/>
        <w:ind w:firstLine="480"/>
      </w:pPr>
      <w:r w:rsidRPr="001B5C63">
        <w:t>[12]</w:t>
      </w:r>
      <w:r w:rsidRPr="001B5C63">
        <w:tab/>
        <w:t xml:space="preserve">Murray Y, Schwer L. IMPLEMENTATION AND VERIFICATION OF FIBER-COMPOSITE DAMAGE MODELS, FAILURE CRITERIA AND ANALYSIS IN DYNAMIC RESPONSE [J]. </w:t>
      </w:r>
      <w:r w:rsidRPr="001B5C63">
        <w:t>牙体牙髓牙周病学杂志</w:t>
      </w:r>
      <w:r w:rsidRPr="001B5C63">
        <w:t>, 1998, 4): 275-6.</w:t>
      </w:r>
    </w:p>
    <w:p w14:paraId="55EDC417" w14:textId="77777777" w:rsidR="001B5C63" w:rsidRPr="001B5C63" w:rsidRDefault="001B5C63" w:rsidP="001B5C63">
      <w:pPr>
        <w:pStyle w:val="EndNoteBibliography"/>
        <w:ind w:firstLine="480"/>
      </w:pPr>
      <w:r w:rsidRPr="001B5C63">
        <w:t>[13]</w:t>
      </w:r>
      <w:r w:rsidRPr="001B5C63">
        <w:tab/>
        <w:t>Krajcinovic D K. Continuum damage mechanics [J]. 1984, 37(1): 1-6.</w:t>
      </w:r>
    </w:p>
    <w:p w14:paraId="18A51019" w14:textId="77777777" w:rsidR="001B5C63" w:rsidRPr="001B5C63" w:rsidRDefault="001B5C63" w:rsidP="001B5C63">
      <w:pPr>
        <w:pStyle w:val="EndNoteBibliography"/>
        <w:ind w:firstLine="480"/>
      </w:pPr>
      <w:r w:rsidRPr="001B5C63">
        <w:t>[14]</w:t>
      </w:r>
      <w:r w:rsidRPr="001B5C63">
        <w:tab/>
        <w:t>Camanho P M P R D C. Application of numerical methods to the strength of mechanically fastened joints in composite laminates [J]. Wear, 1999, 5(2): 114-35.</w:t>
      </w:r>
    </w:p>
    <w:p w14:paraId="6A5766C7" w14:textId="77777777" w:rsidR="001B5C63" w:rsidRPr="001B5C63" w:rsidRDefault="001B5C63" w:rsidP="001B5C63">
      <w:pPr>
        <w:pStyle w:val="EndNoteBibliography"/>
        <w:ind w:firstLine="480"/>
      </w:pPr>
      <w:r w:rsidRPr="001B5C63">
        <w:t>[15]</w:t>
      </w:r>
      <w:r w:rsidRPr="001B5C63">
        <w:tab/>
        <w:t>Camanho P P, Matthews F L. Stress analysis and strength prediction of mechanically fastened joints in FRP: a review [J]. Composites Part A Applied Science &amp; Manufacturing, 1997, 28(6): 529-47.</w:t>
      </w:r>
    </w:p>
    <w:p w14:paraId="7220ACD1" w14:textId="77777777" w:rsidR="001B5C63" w:rsidRPr="001B5C63" w:rsidRDefault="001B5C63" w:rsidP="001B5C63">
      <w:pPr>
        <w:pStyle w:val="EndNoteBibliography"/>
        <w:ind w:firstLine="480"/>
      </w:pPr>
      <w:r w:rsidRPr="001B5C63">
        <w:t>[16]</w:t>
      </w:r>
      <w:r w:rsidRPr="001B5C63">
        <w:tab/>
        <w:t xml:space="preserve">Tsai S W. Strength Characteristics of Composite Materials [J]. Strength Characteristics of Composite Materials, 1965, </w:t>
      </w:r>
    </w:p>
    <w:p w14:paraId="27D6C3E2" w14:textId="77777777" w:rsidR="001B5C63" w:rsidRPr="001B5C63" w:rsidRDefault="001B5C63" w:rsidP="001B5C63">
      <w:pPr>
        <w:pStyle w:val="EndNoteBibliography"/>
        <w:ind w:firstLine="480"/>
      </w:pPr>
      <w:r w:rsidRPr="001B5C63">
        <w:t>[17]</w:t>
      </w:r>
      <w:r w:rsidRPr="001B5C63">
        <w:tab/>
        <w:t>Azzi V D, Tsai S W. Anisotropic strength of composites [J]. Experimental Mechanics, 1965, 5(9): 283-8.</w:t>
      </w:r>
    </w:p>
    <w:p w14:paraId="39576E59" w14:textId="77777777" w:rsidR="001B5C63" w:rsidRPr="001B5C63" w:rsidRDefault="001B5C63" w:rsidP="001B5C63">
      <w:pPr>
        <w:pStyle w:val="EndNoteBibliography"/>
        <w:ind w:firstLine="480"/>
      </w:pPr>
      <w:r w:rsidRPr="001B5C63">
        <w:t>[18]</w:t>
      </w:r>
      <w:r w:rsidRPr="001B5C63">
        <w:tab/>
        <w:t>Hoffman O. The Brittle Strength of Orthotropic Materials [J]. Journal of Composite Materials, 1967, 1(2): 200-6.</w:t>
      </w:r>
    </w:p>
    <w:p w14:paraId="1355711D" w14:textId="77777777" w:rsidR="001B5C63" w:rsidRPr="001B5C63" w:rsidRDefault="001B5C63" w:rsidP="001B5C63">
      <w:pPr>
        <w:pStyle w:val="EndNoteBibliography"/>
        <w:ind w:firstLine="480"/>
      </w:pPr>
      <w:r w:rsidRPr="001B5C63">
        <w:t>[19]</w:t>
      </w:r>
      <w:r w:rsidRPr="001B5C63">
        <w:tab/>
        <w:t xml:space="preserve">Chamis C C. Failure Criteria for Filamentary Composites [J]. Composite Materials Testing &amp; Design Astm Stp, 1969, </w:t>
      </w:r>
    </w:p>
    <w:p w14:paraId="0C12FC8A" w14:textId="77777777" w:rsidR="001B5C63" w:rsidRPr="001B5C63" w:rsidRDefault="001B5C63" w:rsidP="001B5C63">
      <w:pPr>
        <w:pStyle w:val="EndNoteBibliography"/>
        <w:ind w:firstLine="480"/>
      </w:pPr>
      <w:r w:rsidRPr="001B5C63">
        <w:t>[20]</w:t>
      </w:r>
      <w:r w:rsidRPr="001B5C63">
        <w:tab/>
        <w:t>Ochoa O O, Reddy J N. Finite Element Analysis of Composite Laminates [M]. Kluwer Academic Publishers, 1992.</w:t>
      </w:r>
    </w:p>
    <w:p w14:paraId="2C08108B" w14:textId="77777777" w:rsidR="001B5C63" w:rsidRPr="001B5C63" w:rsidRDefault="001B5C63" w:rsidP="001B5C63">
      <w:pPr>
        <w:pStyle w:val="EndNoteBibliography"/>
        <w:ind w:firstLine="480"/>
      </w:pPr>
      <w:r w:rsidRPr="001B5C63">
        <w:t>[21]</w:t>
      </w:r>
      <w:r w:rsidRPr="001B5C63">
        <w:tab/>
        <w:t xml:space="preserve">Poon C, Shokrieh M M, Lessard L B. Three-Dimensional Progressive Failure Analysis of Pin/Bolt Loaded Composite Laminates [J]. 1996, </w:t>
      </w:r>
    </w:p>
    <w:p w14:paraId="68046C50" w14:textId="77777777" w:rsidR="001B5C63" w:rsidRPr="001B5C63" w:rsidRDefault="001B5C63" w:rsidP="001B5C63">
      <w:pPr>
        <w:pStyle w:val="EndNoteBibliography"/>
        <w:ind w:firstLine="480"/>
      </w:pPr>
      <w:r w:rsidRPr="001B5C63">
        <w:t>[22]</w:t>
      </w:r>
      <w:r w:rsidRPr="001B5C63">
        <w:tab/>
        <w:t>Chang F K, Chang K Y. Post-Failure Analysis of Bolted Composite Joints in Tension or Shear-Out Mode Failure [J]. Journal of Composite Materials, 1987, 21(9): 809-33.</w:t>
      </w:r>
    </w:p>
    <w:p w14:paraId="04EDADF5" w14:textId="77777777" w:rsidR="001B5C63" w:rsidRPr="001B5C63" w:rsidRDefault="001B5C63" w:rsidP="001B5C63">
      <w:pPr>
        <w:pStyle w:val="EndNoteBibliography"/>
        <w:ind w:firstLine="480"/>
      </w:pPr>
      <w:r w:rsidRPr="001B5C63">
        <w:t>[23]</w:t>
      </w:r>
      <w:r w:rsidRPr="001B5C63">
        <w:tab/>
        <w:t>Camanho P P. A progressive Damage Model for Mechanically Fastened Joints in Composite Laminates [J]. Journal of Composite Materials, 1999, 33(24): 2248-80.</w:t>
      </w:r>
    </w:p>
    <w:p w14:paraId="76AE0BD5" w14:textId="77777777" w:rsidR="001B5C63" w:rsidRPr="001B5C63" w:rsidRDefault="001B5C63" w:rsidP="001B5C63">
      <w:pPr>
        <w:pStyle w:val="EndNoteBibliography"/>
        <w:ind w:firstLine="480"/>
      </w:pPr>
      <w:r w:rsidRPr="001B5C63">
        <w:t>[24]</w:t>
      </w:r>
      <w:r w:rsidRPr="001B5C63">
        <w:tab/>
        <w:t>Talreja R. Modeling of Damage Development in Composites Using Internal Variables Concepts [J]. Water Resources Research, 2015, 139(10): n/a-n/a.</w:t>
      </w:r>
    </w:p>
    <w:p w14:paraId="05C8F724" w14:textId="77777777" w:rsidR="001B5C63" w:rsidRPr="001B5C63" w:rsidRDefault="001B5C63" w:rsidP="001B5C63">
      <w:pPr>
        <w:pStyle w:val="EndNoteBibliography"/>
        <w:ind w:firstLine="480"/>
      </w:pPr>
      <w:r w:rsidRPr="001B5C63">
        <w:t>[25]</w:t>
      </w:r>
      <w:r w:rsidRPr="001B5C63">
        <w:tab/>
        <w:t xml:space="preserve">Ladeveze P, Ledantec E. Damage modelling of the elementary ply for laminated </w:t>
      </w:r>
      <w:r w:rsidRPr="001B5C63">
        <w:lastRenderedPageBreak/>
        <w:t>composites [J]. Composites Science &amp; Technology, 1992, 43(3): 257-67.</w:t>
      </w:r>
    </w:p>
    <w:p w14:paraId="3646D001" w14:textId="77777777" w:rsidR="001B5C63" w:rsidRPr="001B5C63" w:rsidRDefault="001B5C63" w:rsidP="001B5C63">
      <w:pPr>
        <w:pStyle w:val="EndNoteBibliography"/>
        <w:ind w:firstLine="480"/>
      </w:pPr>
      <w:r w:rsidRPr="001B5C63">
        <w:t>[26]</w:t>
      </w:r>
      <w:r w:rsidRPr="001B5C63">
        <w:tab/>
        <w:t>Shahid I, Chang F K. Accumulative damage model for tensile and shear failures of laminated composite plates [J]. Journal of Composite Materials, 1995, 29(7): 926-81.</w:t>
      </w:r>
    </w:p>
    <w:p w14:paraId="4A6A71DB" w14:textId="77777777" w:rsidR="001B5C63" w:rsidRPr="001B5C63" w:rsidRDefault="001B5C63" w:rsidP="001B5C63">
      <w:pPr>
        <w:pStyle w:val="EndNoteBibliography"/>
        <w:ind w:firstLine="480"/>
      </w:pPr>
      <w:r w:rsidRPr="001B5C63">
        <w:t>[27]</w:t>
      </w:r>
      <w:r w:rsidRPr="001B5C63">
        <w:tab/>
        <w:t>Chang F K, Chang K Y. A Progressive Damage Model for Laminated Composites Containing Stress Concentrations [J]. Journal of Composite Materials, 1987, 21(9): 834-55.</w:t>
      </w:r>
    </w:p>
    <w:p w14:paraId="15F7DD01" w14:textId="77777777" w:rsidR="001B5C63" w:rsidRPr="001B5C63" w:rsidRDefault="001B5C63" w:rsidP="001B5C63">
      <w:pPr>
        <w:pStyle w:val="EndNoteBibliography"/>
        <w:ind w:firstLine="480"/>
      </w:pPr>
      <w:r w:rsidRPr="001B5C63">
        <w:t>[28]</w:t>
      </w:r>
      <w:r w:rsidRPr="001B5C63">
        <w:tab/>
        <w:t>Barbero E J, Lonetti P. An Inelastic Damage Model for Fiber Reinforced Laminates [J]. Journal of Composite Materials, 2001, 36(8): 941-62.</w:t>
      </w:r>
    </w:p>
    <w:p w14:paraId="73F40DBE" w14:textId="77777777" w:rsidR="001B5C63" w:rsidRPr="001B5C63" w:rsidRDefault="001B5C63" w:rsidP="001B5C63">
      <w:pPr>
        <w:pStyle w:val="EndNoteBibliography"/>
        <w:ind w:firstLine="480"/>
      </w:pPr>
      <w:r w:rsidRPr="001B5C63">
        <w:t>[29]</w:t>
      </w:r>
      <w:r w:rsidRPr="001B5C63">
        <w:tab/>
        <w:t>Maimí P, Camanho P P, Mayugo J A, et al. A continuum damage model for composite laminates: Part II – Computational implementation and validation [J]. Mechanics of Materials, 2007, 39(10): 909-19.</w:t>
      </w:r>
    </w:p>
    <w:p w14:paraId="5C3C1281" w14:textId="77777777" w:rsidR="001B5C63" w:rsidRPr="001B5C63" w:rsidRDefault="001B5C63" w:rsidP="001B5C63">
      <w:pPr>
        <w:pStyle w:val="EndNoteBibliography"/>
        <w:ind w:firstLine="480"/>
      </w:pPr>
      <w:r w:rsidRPr="001B5C63">
        <w:t>[30]</w:t>
      </w:r>
      <w:r w:rsidRPr="001B5C63">
        <w:tab/>
        <w:t>Lapczyk I, Hurtado J A. Progressive damage modeling in fiber-reinforced materials [J]. Composites Part A Applied Science &amp; Manufacturing, 2007, 38(11): 2333-41.</w:t>
      </w:r>
    </w:p>
    <w:p w14:paraId="6E8E09A8" w14:textId="77777777" w:rsidR="001B5C63" w:rsidRPr="001B5C63" w:rsidRDefault="001B5C63" w:rsidP="001B5C63">
      <w:pPr>
        <w:pStyle w:val="EndNoteBibliography"/>
        <w:ind w:firstLine="480"/>
      </w:pPr>
      <w:r w:rsidRPr="001B5C63">
        <w:t>[31]</w:t>
      </w:r>
      <w:r w:rsidRPr="001B5C63">
        <w:tab/>
        <w:t>Lee C S, Kim J H, Kim S K, et al. Initial and progressive failure analyses for composite laminates using Puck failure criterion and damage-coupled finite element method [J]. Composite Structures, 2015, 121(406-19.</w:t>
      </w:r>
    </w:p>
    <w:p w14:paraId="33B45D93" w14:textId="77777777" w:rsidR="001B5C63" w:rsidRPr="001B5C63" w:rsidRDefault="001B5C63" w:rsidP="001B5C63">
      <w:pPr>
        <w:pStyle w:val="EndNoteBibliography"/>
        <w:ind w:firstLine="480"/>
      </w:pPr>
      <w:r w:rsidRPr="001B5C63">
        <w:t>[32]</w:t>
      </w:r>
      <w:r w:rsidRPr="001B5C63">
        <w:tab/>
        <w:t>Sedov L I. INTRODUCTION TO THE MECHANICS OF A CONTINUOUS MEDIUM [J]. Lancet, 1969, 2(7826): 443.</w:t>
      </w:r>
    </w:p>
    <w:p w14:paraId="475FB5DA" w14:textId="77777777" w:rsidR="001B5C63" w:rsidRPr="001B5C63" w:rsidRDefault="001B5C63" w:rsidP="001B5C63">
      <w:pPr>
        <w:pStyle w:val="EndNoteBibliography"/>
        <w:ind w:firstLine="480"/>
      </w:pPr>
      <w:r w:rsidRPr="001B5C63">
        <w:t>[33]</w:t>
      </w:r>
      <w:r w:rsidRPr="001B5C63">
        <w:tab/>
        <w:t>Dvorak G J, Laws N. Analysis of Progressive Matrix Cracking In Composite Laminates II. First Ply Failure [J]. Journal of Composite Materials, 1987, 21(4): 309-29.</w:t>
      </w:r>
    </w:p>
    <w:p w14:paraId="3AA8AFB1" w14:textId="77777777" w:rsidR="001B5C63" w:rsidRPr="001B5C63" w:rsidRDefault="001B5C63" w:rsidP="001B5C63">
      <w:pPr>
        <w:pStyle w:val="EndNoteBibliography"/>
        <w:ind w:firstLine="480"/>
      </w:pPr>
      <w:r w:rsidRPr="001B5C63">
        <w:t>[34]</w:t>
      </w:r>
      <w:r w:rsidRPr="001B5C63">
        <w:tab/>
        <w:t>Flaggs D L, Kural M H. Experimental Determination of the In Situ Transverse Lamina Strength in Graphite/Epoxy Laminates [J]. Journal of Composite Materials, 1982, 16(2): 103-16.</w:t>
      </w:r>
    </w:p>
    <w:p w14:paraId="1AFBD528" w14:textId="77777777" w:rsidR="001B5C63" w:rsidRPr="001B5C63" w:rsidRDefault="001B5C63" w:rsidP="001B5C63">
      <w:pPr>
        <w:pStyle w:val="EndNoteBibliography"/>
        <w:ind w:firstLine="480"/>
      </w:pPr>
      <w:r w:rsidRPr="001B5C63">
        <w:t>[35]</w:t>
      </w:r>
      <w:r w:rsidRPr="001B5C63">
        <w:tab/>
        <w:t>Parvizi A, Garrett K W, Bailey J E. Constrained cracking in glass fibre-reinforced epoxy cross-ply laminates [J]. Journal of Materials Science, 1978, 13(1): 195-201.</w:t>
      </w:r>
    </w:p>
    <w:p w14:paraId="66F58854" w14:textId="77777777" w:rsidR="001B5C63" w:rsidRPr="001B5C63" w:rsidRDefault="001B5C63" w:rsidP="001B5C63">
      <w:pPr>
        <w:pStyle w:val="EndNoteBibliography"/>
        <w:ind w:firstLine="480"/>
      </w:pPr>
      <w:r w:rsidRPr="001B5C63">
        <w:t>[36]</w:t>
      </w:r>
      <w:r w:rsidRPr="001B5C63">
        <w:tab/>
        <w:t>Wang J, Karihaloo B L. Optimum In Situ Strength Design of Composite Laminates. Part I: In Situ Strength Parameters [J]. Journal of Composite Materials, 1996, 30(12): 1314-37.</w:t>
      </w:r>
    </w:p>
    <w:p w14:paraId="4ED744D7" w14:textId="77777777" w:rsidR="001B5C63" w:rsidRPr="001B5C63" w:rsidRDefault="001B5C63" w:rsidP="001B5C63">
      <w:pPr>
        <w:pStyle w:val="EndNoteBibliography"/>
        <w:ind w:firstLine="480"/>
      </w:pPr>
      <w:r w:rsidRPr="001B5C63">
        <w:t>[37]</w:t>
      </w:r>
      <w:r w:rsidRPr="001B5C63">
        <w:tab/>
        <w:t>Sun C T, Tao J. Prediction of failure envelopes and stress-strain behavior of composite laminates [M]. Elsevier Ltd, 2004.</w:t>
      </w:r>
    </w:p>
    <w:p w14:paraId="50F64964" w14:textId="77777777" w:rsidR="001B5C63" w:rsidRPr="001B5C63" w:rsidRDefault="001B5C63" w:rsidP="001B5C63">
      <w:pPr>
        <w:pStyle w:val="EndNoteBibliography"/>
        <w:ind w:firstLine="480"/>
      </w:pPr>
      <w:r w:rsidRPr="001B5C63">
        <w:t>[38]</w:t>
      </w:r>
      <w:r w:rsidRPr="001B5C63">
        <w:tab/>
        <w:t>Rotem A. PREDICTION OF LAMINATE FAILURE WITH THE ROTEM FAILURE CRITERION 1 [J]. Composites Science &amp; Technology, 1998, 58(7): 1083-94.</w:t>
      </w:r>
    </w:p>
    <w:p w14:paraId="718EB9EC" w14:textId="77777777" w:rsidR="001B5C63" w:rsidRPr="001B5C63" w:rsidRDefault="001B5C63" w:rsidP="001B5C63">
      <w:pPr>
        <w:pStyle w:val="EndNoteBibliography"/>
        <w:ind w:firstLine="480"/>
      </w:pPr>
      <w:r w:rsidRPr="001B5C63">
        <w:t>[39]</w:t>
      </w:r>
      <w:r w:rsidRPr="001B5C63">
        <w:tab/>
        <w:t>He Y, Makeev A, Shonkwiler B. Characterization of nonlinear shear properties for composite materials using digital image correlation and finite element analysis [J]. Composites Science &amp; Technology, 2012, 73(64-71.</w:t>
      </w:r>
    </w:p>
    <w:p w14:paraId="34551FA1" w14:textId="77777777" w:rsidR="001B5C63" w:rsidRPr="001B5C63" w:rsidRDefault="001B5C63" w:rsidP="001B5C63">
      <w:pPr>
        <w:pStyle w:val="EndNoteBibliography"/>
        <w:ind w:firstLine="480"/>
      </w:pPr>
      <w:r w:rsidRPr="001B5C63">
        <w:t>[40]</w:t>
      </w:r>
      <w:r w:rsidRPr="001B5C63">
        <w:tab/>
        <w:t>Chamis C C, Sinclair J H. Ten-deg off-axis test for shear properties in fiber composites [J]. Experimental Mechanics, 1977, 17(9): 339-46.</w:t>
      </w:r>
    </w:p>
    <w:p w14:paraId="457036BD" w14:textId="77777777" w:rsidR="001B5C63" w:rsidRPr="001B5C63" w:rsidRDefault="001B5C63" w:rsidP="001B5C63">
      <w:pPr>
        <w:pStyle w:val="EndNoteBibliography"/>
        <w:ind w:firstLine="480"/>
      </w:pPr>
      <w:r w:rsidRPr="001B5C63">
        <w:t>[41]</w:t>
      </w:r>
      <w:r w:rsidRPr="001B5C63">
        <w:tab/>
        <w:t>Swanson S R, Messick M, Toombes G R. Comparison of torsion tube and Iosipescu in-plane shear test results for a carbon fibre-reinforced epoxy composite [J]. Composites, 1985, 16(3): 220-4.</w:t>
      </w:r>
    </w:p>
    <w:p w14:paraId="3B30FDAC" w14:textId="77777777" w:rsidR="001B5C63" w:rsidRPr="001B5C63" w:rsidRDefault="001B5C63" w:rsidP="001B5C63">
      <w:pPr>
        <w:pStyle w:val="EndNoteBibliography"/>
        <w:ind w:firstLine="480"/>
      </w:pPr>
      <w:r w:rsidRPr="001B5C63">
        <w:t>[42]</w:t>
      </w:r>
      <w:r w:rsidRPr="001B5C63">
        <w:tab/>
        <w:t>Weinberg M. Shear testing of neat thermoplastic resins and their unidirectional graphite composites [J]. Composites, 1987, 18(5): 386-92.</w:t>
      </w:r>
    </w:p>
    <w:p w14:paraId="435D285B" w14:textId="77777777" w:rsidR="001B5C63" w:rsidRPr="001B5C63" w:rsidRDefault="001B5C63" w:rsidP="001B5C63">
      <w:pPr>
        <w:pStyle w:val="EndNoteBibliography"/>
        <w:ind w:firstLine="480"/>
      </w:pPr>
      <w:r w:rsidRPr="001B5C63">
        <w:t>[43]</w:t>
      </w:r>
      <w:r w:rsidRPr="001B5C63">
        <w:tab/>
        <w:t>Lee S, Munro M, Scott R F. Evaluation of three in-plane shear test methods for advanced composite materials [J]. Composites, 1990, 21(6): 495-502.</w:t>
      </w:r>
    </w:p>
    <w:p w14:paraId="2463A1FB" w14:textId="77777777" w:rsidR="001B5C63" w:rsidRPr="001B5C63" w:rsidRDefault="001B5C63" w:rsidP="001B5C63">
      <w:pPr>
        <w:pStyle w:val="EndNoteBibliography"/>
        <w:ind w:firstLine="480"/>
      </w:pPr>
      <w:r w:rsidRPr="001B5C63">
        <w:t>[44]</w:t>
      </w:r>
      <w:r w:rsidRPr="001B5C63">
        <w:tab/>
        <w:t>Soutis C, Turkmen D. Moisture and Temperature Effects of the Compressive Failure of CFRP Unidirectional Laminates [J]. Journal of Composite Materials, 1999, 31(8): 832-49.</w:t>
      </w:r>
    </w:p>
    <w:p w14:paraId="378B2E37" w14:textId="77777777" w:rsidR="001B5C63" w:rsidRPr="001B5C63" w:rsidRDefault="001B5C63" w:rsidP="001B5C63">
      <w:pPr>
        <w:pStyle w:val="EndNoteBibliography"/>
        <w:ind w:firstLine="480"/>
      </w:pPr>
      <w:r w:rsidRPr="001B5C63">
        <w:t>[45]</w:t>
      </w:r>
      <w:r w:rsidRPr="001B5C63">
        <w:tab/>
        <w:t>Lagattu F, Lafarie-Frenot M C. Variation of PEEK matrix crystallinity in APC2 composite subjected to large shearing deformations [J]. Composites Science &amp; Technology, 2000, 60(4): 605-12.</w:t>
      </w:r>
    </w:p>
    <w:p w14:paraId="316B7B5A" w14:textId="77777777" w:rsidR="001B5C63" w:rsidRPr="001B5C63" w:rsidRDefault="001B5C63" w:rsidP="001B5C63">
      <w:pPr>
        <w:pStyle w:val="EndNoteBibliography"/>
        <w:ind w:firstLine="480"/>
      </w:pPr>
      <w:r w:rsidRPr="001B5C63">
        <w:t>[46]</w:t>
      </w:r>
      <w:r w:rsidRPr="001B5C63">
        <w:tab/>
        <w:t>Lomakin E V. Constitutive Models of Mechanical Behavior of Media with Stress State Dependent Material Properties [M]. Springer Berlin Heidelberg, 2011.</w:t>
      </w:r>
    </w:p>
    <w:p w14:paraId="7035C138" w14:textId="77777777" w:rsidR="001B5C63" w:rsidRPr="001B5C63" w:rsidRDefault="001B5C63" w:rsidP="001B5C63">
      <w:pPr>
        <w:pStyle w:val="EndNoteBibliography"/>
        <w:ind w:firstLine="480"/>
      </w:pPr>
      <w:r w:rsidRPr="001B5C63">
        <w:t>[47]</w:t>
      </w:r>
      <w:r w:rsidRPr="001B5C63">
        <w:tab/>
        <w:t>Fedulov B, Fedorenko A, Safonov A, et al. Nonlinear shear behavior and failure of composite materials under plane stress conditions [J]. Acta Mechanica, 2017, 1-8.</w:t>
      </w:r>
    </w:p>
    <w:p w14:paraId="67C125FC" w14:textId="77777777" w:rsidR="001B5C63" w:rsidRPr="001B5C63" w:rsidRDefault="001B5C63" w:rsidP="001B5C63">
      <w:pPr>
        <w:pStyle w:val="EndNoteBibliography"/>
        <w:ind w:firstLine="480"/>
      </w:pPr>
      <w:r w:rsidRPr="001B5C63">
        <w:lastRenderedPageBreak/>
        <w:t>[48]</w:t>
      </w:r>
      <w:r w:rsidRPr="001B5C63">
        <w:tab/>
        <w:t>Hahn H T, Tsai S W. Nonlinear Elastic Behavior of Unidirectional Composite Laminae [J]. Journal of Composite Materials, 1973, 7(1): 102-18.</w:t>
      </w:r>
    </w:p>
    <w:p w14:paraId="1623449B" w14:textId="77777777" w:rsidR="001B5C63" w:rsidRPr="001B5C63" w:rsidRDefault="001B5C63" w:rsidP="001B5C63">
      <w:pPr>
        <w:pStyle w:val="EndNoteBibliography"/>
        <w:ind w:firstLine="480"/>
      </w:pPr>
      <w:r w:rsidRPr="001B5C63">
        <w:t>[49]</w:t>
      </w:r>
      <w:r w:rsidRPr="001B5C63">
        <w:tab/>
        <w:t>Paepegem W V, Baere I D, Degrieck J. Modelling the nonlinear shear stress–strain response of glass fibre-reinforced composites. Part I: Experimental results [J]. Composites Science &amp; Technology, 2006, 66(10): 1455-64.</w:t>
      </w:r>
    </w:p>
    <w:p w14:paraId="1876FC19" w14:textId="77777777" w:rsidR="001B5C63" w:rsidRPr="001B5C63" w:rsidRDefault="001B5C63" w:rsidP="001B5C63">
      <w:pPr>
        <w:pStyle w:val="EndNoteBibliography"/>
        <w:ind w:firstLine="480"/>
      </w:pPr>
      <w:r w:rsidRPr="001B5C63">
        <w:t>[50]</w:t>
      </w:r>
      <w:r w:rsidRPr="001B5C63">
        <w:tab/>
        <w:t>Chang F K, Lessard L B. Damage Tolerance of Laminated Composites Containing an Open Hole and Subjected to Compressive Loadings: Part I--Analysis [J]. Journal of Composite Materials, 1991, 25(1): 44-64.</w:t>
      </w:r>
    </w:p>
    <w:p w14:paraId="7359FBCA" w14:textId="77777777" w:rsidR="001B5C63" w:rsidRPr="001B5C63" w:rsidRDefault="001B5C63" w:rsidP="001B5C63">
      <w:pPr>
        <w:pStyle w:val="EndNoteBibliography"/>
        <w:ind w:firstLine="480"/>
      </w:pPr>
      <w:r w:rsidRPr="001B5C63">
        <w:t>[51]</w:t>
      </w:r>
      <w:r w:rsidRPr="001B5C63">
        <w:tab/>
      </w:r>
      <w:r w:rsidRPr="001B5C63">
        <w:t>刘魏光</w:t>
      </w:r>
      <w:r w:rsidRPr="001B5C63">
        <w:t xml:space="preserve">, </w:t>
      </w:r>
      <w:r w:rsidRPr="001B5C63">
        <w:t>余音</w:t>
      </w:r>
      <w:r w:rsidRPr="001B5C63">
        <w:t xml:space="preserve">, </w:t>
      </w:r>
      <w:r w:rsidRPr="001B5C63">
        <w:t>汪海</w:t>
      </w:r>
      <w:r w:rsidRPr="001B5C63">
        <w:t xml:space="preserve">. </w:t>
      </w:r>
      <w:r w:rsidRPr="001B5C63">
        <w:t>考虑剪切非线性的复合材料渐进损伤模型</w:t>
      </w:r>
      <w:r w:rsidRPr="001B5C63">
        <w:t xml:space="preserve"> [J]. </w:t>
      </w:r>
      <w:r w:rsidRPr="001B5C63">
        <w:t>上海交通大学学报</w:t>
      </w:r>
      <w:r w:rsidRPr="001B5C63">
        <w:t>, 2016, 50(2): 194-9.</w:t>
      </w:r>
    </w:p>
    <w:p w14:paraId="1F337A5C" w14:textId="77777777" w:rsidR="001B5C63" w:rsidRPr="001B5C63" w:rsidRDefault="001B5C63" w:rsidP="001B5C63">
      <w:pPr>
        <w:pStyle w:val="EndNoteBibliography"/>
        <w:ind w:firstLine="480"/>
      </w:pPr>
      <w:r w:rsidRPr="001B5C63">
        <w:t>[52]</w:t>
      </w:r>
      <w:r w:rsidRPr="001B5C63">
        <w:tab/>
        <w:t xml:space="preserve">Aiaa. Finite element analysis of inelastic structures [J]. 2000, </w:t>
      </w:r>
    </w:p>
    <w:p w14:paraId="6CC97026" w14:textId="77777777" w:rsidR="001B5C63" w:rsidRPr="001B5C63" w:rsidRDefault="001B5C63" w:rsidP="001B5C63">
      <w:pPr>
        <w:pStyle w:val="EndNoteBibliography"/>
        <w:ind w:firstLine="480"/>
      </w:pPr>
      <w:r w:rsidRPr="001B5C63">
        <w:t>[53]</w:t>
      </w:r>
      <w:r w:rsidRPr="001B5C63">
        <w:tab/>
        <w:t>Camanho P P, Maimí P, Dávila C G. Prediction of size effects in notched laminates using continuum damage mechanics [J]. Composites Science &amp; Technology, 2007, 67(13): 2715-27.</w:t>
      </w:r>
    </w:p>
    <w:p w14:paraId="6875FFF9" w14:textId="77777777" w:rsidR="001B5C63" w:rsidRPr="001B5C63" w:rsidRDefault="001B5C63" w:rsidP="001B5C63">
      <w:pPr>
        <w:pStyle w:val="EndNoteBibliography"/>
        <w:ind w:firstLine="480"/>
      </w:pPr>
      <w:r w:rsidRPr="001B5C63">
        <w:t>[54]</w:t>
      </w:r>
      <w:r w:rsidRPr="001B5C63">
        <w:tab/>
      </w:r>
      <w:r w:rsidRPr="001B5C63">
        <w:t>庄茁</w:t>
      </w:r>
      <w:r w:rsidRPr="001B5C63">
        <w:t>. ABAQUS/Standard</w:t>
      </w:r>
      <w:r w:rsidRPr="001B5C63">
        <w:t>有限元软件入门指南</w:t>
      </w:r>
      <w:r w:rsidRPr="001B5C63">
        <w:t xml:space="preserve"> [M]. </w:t>
      </w:r>
      <w:r w:rsidRPr="001B5C63">
        <w:t>清华大学出版社</w:t>
      </w:r>
      <w:r w:rsidRPr="001B5C63">
        <w:t>, 1998.</w:t>
      </w:r>
    </w:p>
    <w:p w14:paraId="790EA521" w14:textId="77777777" w:rsidR="001B5C63" w:rsidRPr="001B5C63" w:rsidRDefault="001B5C63" w:rsidP="001B5C63">
      <w:pPr>
        <w:pStyle w:val="EndNoteBibliography"/>
        <w:ind w:firstLine="480"/>
      </w:pPr>
      <w:r w:rsidRPr="001B5C63">
        <w:t>[55]</w:t>
      </w:r>
      <w:r w:rsidRPr="001B5C63">
        <w:tab/>
        <w:t>Bažant Z P, Oh B H. Crack band theory for fracture of concrete [J]. Matériaux Et Construction, 1983, 16(3): 155-77.</w:t>
      </w:r>
    </w:p>
    <w:p w14:paraId="101AF478" w14:textId="77777777" w:rsidR="001B5C63" w:rsidRPr="001B5C63" w:rsidRDefault="001B5C63" w:rsidP="001B5C63">
      <w:pPr>
        <w:pStyle w:val="EndNoteBibliography"/>
        <w:ind w:firstLine="480"/>
      </w:pPr>
      <w:r w:rsidRPr="001B5C63">
        <w:t>[56]</w:t>
      </w:r>
      <w:r w:rsidRPr="001B5C63">
        <w:tab/>
        <w:t xml:space="preserve">Maimí P, Camanho P P, Dávila C G. A Thermodynamically Consistent Damage Model for Advanced Composites [J]. Recercat Principal, 2006, </w:t>
      </w:r>
    </w:p>
    <w:p w14:paraId="69524227" w14:textId="77777777" w:rsidR="001B5C63" w:rsidRPr="001B5C63" w:rsidRDefault="001B5C63" w:rsidP="001B5C63">
      <w:pPr>
        <w:pStyle w:val="EndNoteBibliography"/>
        <w:ind w:firstLine="480"/>
      </w:pPr>
      <w:r w:rsidRPr="001B5C63">
        <w:t>[57]</w:t>
      </w:r>
      <w:r w:rsidRPr="001B5C63">
        <w:tab/>
        <w:t>Cervenka V, Pukl R, Ožbolt J, et al. Mesh sensitivity effects in smeared finite element analysis of concrete fracture [M]. 1995.</w:t>
      </w:r>
    </w:p>
    <w:p w14:paraId="64201D0A" w14:textId="77777777" w:rsidR="001B5C63" w:rsidRPr="001B5C63" w:rsidRDefault="001B5C63" w:rsidP="001B5C63">
      <w:pPr>
        <w:pStyle w:val="EndNoteBibliography"/>
        <w:ind w:firstLine="480"/>
      </w:pPr>
      <w:r w:rsidRPr="001B5C63">
        <w:t>[58]</w:t>
      </w:r>
      <w:r w:rsidRPr="001B5C63">
        <w:tab/>
        <w:t xml:space="preserve">Duvaut G, Lions J L. Inequalities in Mechanics and Physics [J]. Journal of Applied Mechanics, 1976, 44(2): </w:t>
      </w:r>
    </w:p>
    <w:p w14:paraId="57B48317" w14:textId="77777777" w:rsidR="001B5C63" w:rsidRPr="001B5C63" w:rsidRDefault="001B5C63" w:rsidP="001B5C63">
      <w:pPr>
        <w:pStyle w:val="EndNoteBibliography"/>
        <w:ind w:firstLine="480"/>
      </w:pPr>
      <w:r w:rsidRPr="001B5C63">
        <w:t>[59]</w:t>
      </w:r>
      <w:r w:rsidRPr="001B5C63">
        <w:tab/>
        <w:t xml:space="preserve">Vries T J D. Blunt and Sharp Notch Behaviour of Glare Laminates [J]. Delft University Press, 2001, </w:t>
      </w:r>
    </w:p>
    <w:p w14:paraId="23D01728" w14:textId="09A345AC" w:rsidR="00D43B59" w:rsidRPr="00247FB2" w:rsidRDefault="00131DE7" w:rsidP="00AE0B22">
      <w:pPr>
        <w:pStyle w:val="8"/>
        <w:numPr>
          <w:ilvl w:val="0"/>
          <w:numId w:val="0"/>
        </w:numPr>
      </w:pPr>
      <w:r w:rsidRPr="00247FB2">
        <w:fldChar w:fldCharType="end"/>
      </w:r>
    </w:p>
    <w:p w14:paraId="0115145B" w14:textId="77777777" w:rsidR="00D43B59" w:rsidRPr="00247FB2" w:rsidRDefault="00D43B59" w:rsidP="00851FD5">
      <w:pPr>
        <w:ind w:firstLine="480"/>
      </w:pPr>
    </w:p>
    <w:p w14:paraId="20BA8ABA" w14:textId="77777777" w:rsidR="00D43B59" w:rsidRPr="00247FB2" w:rsidRDefault="00D43B59" w:rsidP="00851FD5">
      <w:pPr>
        <w:ind w:firstLine="480"/>
      </w:pPr>
    </w:p>
    <w:p w14:paraId="2F68C6BB" w14:textId="77777777" w:rsidR="00D43B59" w:rsidRPr="00247FB2" w:rsidRDefault="00D43B59" w:rsidP="00851FD5">
      <w:pPr>
        <w:ind w:firstLine="480"/>
      </w:pPr>
    </w:p>
    <w:p w14:paraId="619CCC03" w14:textId="77777777" w:rsidR="00D43B59" w:rsidRPr="00247FB2" w:rsidRDefault="00D43B59" w:rsidP="00851FD5">
      <w:pPr>
        <w:ind w:firstLine="480"/>
      </w:pPr>
    </w:p>
    <w:p w14:paraId="574B69A4" w14:textId="77777777" w:rsidR="00D43B59" w:rsidRPr="00247FB2" w:rsidRDefault="00D43B59" w:rsidP="00851FD5">
      <w:pPr>
        <w:ind w:firstLine="480"/>
      </w:pPr>
    </w:p>
    <w:p w14:paraId="032092F2" w14:textId="77777777" w:rsidR="00851FD5" w:rsidRPr="00247FB2" w:rsidRDefault="00851FD5" w:rsidP="00851FD5">
      <w:pPr>
        <w:ind w:firstLine="480"/>
      </w:pPr>
    </w:p>
    <w:p w14:paraId="13B203A4" w14:textId="77777777" w:rsidR="00851FD5" w:rsidRPr="00247FB2" w:rsidRDefault="00851FD5" w:rsidP="00851FD5">
      <w:pPr>
        <w:ind w:firstLine="480"/>
      </w:pPr>
    </w:p>
    <w:p w14:paraId="0D7DC9BC" w14:textId="77777777" w:rsidR="00533FB4" w:rsidRPr="00247FB2" w:rsidRDefault="00533FB4" w:rsidP="00851FD5">
      <w:pPr>
        <w:ind w:firstLine="480"/>
      </w:pPr>
    </w:p>
    <w:p w14:paraId="306FD21D" w14:textId="77777777" w:rsidR="00533FB4" w:rsidRPr="00247FB2" w:rsidRDefault="00533FB4" w:rsidP="00851FD5">
      <w:pPr>
        <w:ind w:firstLine="480"/>
      </w:pPr>
    </w:p>
    <w:p w14:paraId="4CDC7315" w14:textId="77777777" w:rsidR="00533FB4" w:rsidRPr="00247FB2" w:rsidRDefault="00533FB4" w:rsidP="00851FD5">
      <w:pPr>
        <w:ind w:firstLine="480"/>
      </w:pPr>
    </w:p>
    <w:p w14:paraId="4037D095" w14:textId="77777777" w:rsidR="00533FB4" w:rsidRPr="00247FB2" w:rsidRDefault="00533FB4" w:rsidP="00851FD5">
      <w:pPr>
        <w:ind w:firstLine="480"/>
      </w:pPr>
    </w:p>
    <w:p w14:paraId="3849C9CF" w14:textId="77777777" w:rsidR="00533FB4" w:rsidRPr="00247FB2" w:rsidRDefault="00533FB4" w:rsidP="00851FD5">
      <w:pPr>
        <w:ind w:firstLine="480"/>
      </w:pPr>
    </w:p>
    <w:p w14:paraId="01CFD056" w14:textId="77777777" w:rsidR="00533FB4" w:rsidRPr="00247FB2" w:rsidRDefault="00533FB4" w:rsidP="00851FD5">
      <w:pPr>
        <w:ind w:firstLine="480"/>
      </w:pPr>
    </w:p>
    <w:p w14:paraId="1C782752" w14:textId="77777777" w:rsidR="00533FB4" w:rsidRPr="00247FB2" w:rsidRDefault="00533FB4" w:rsidP="00851FD5">
      <w:pPr>
        <w:ind w:firstLine="480"/>
      </w:pPr>
    </w:p>
    <w:p w14:paraId="4889317C" w14:textId="77777777" w:rsidR="00533FB4" w:rsidRPr="00247FB2" w:rsidRDefault="00533FB4" w:rsidP="00851FD5">
      <w:pPr>
        <w:ind w:firstLine="480"/>
      </w:pPr>
    </w:p>
    <w:p w14:paraId="523C3178" w14:textId="77777777" w:rsidR="00533FB4" w:rsidRPr="00247FB2" w:rsidRDefault="00533FB4" w:rsidP="00851FD5">
      <w:pPr>
        <w:ind w:firstLine="480"/>
      </w:pPr>
    </w:p>
    <w:p w14:paraId="6A42B71C" w14:textId="77777777" w:rsidR="00533FB4" w:rsidRPr="00247FB2" w:rsidRDefault="00533FB4" w:rsidP="00851FD5">
      <w:pPr>
        <w:ind w:firstLine="480"/>
      </w:pPr>
    </w:p>
    <w:p w14:paraId="35CD32DA" w14:textId="77777777" w:rsidR="00533FB4" w:rsidRDefault="00533FB4" w:rsidP="00851FD5">
      <w:pPr>
        <w:ind w:firstLine="480"/>
      </w:pPr>
    </w:p>
    <w:p w14:paraId="217AF81D" w14:textId="77777777" w:rsidR="003F49CF" w:rsidRPr="00247FB2" w:rsidRDefault="003F49CF" w:rsidP="0042199D">
      <w:pPr>
        <w:pStyle w:val="10"/>
        <w:numPr>
          <w:ilvl w:val="0"/>
          <w:numId w:val="0"/>
        </w:numPr>
        <w:ind w:left="432"/>
      </w:pPr>
      <w:bookmarkStart w:id="492" w:name="_Toc450565150"/>
      <w:bookmarkStart w:id="493" w:name="_Toc510446980"/>
      <w:bookmarkStart w:id="494" w:name="OLE_LINK242"/>
      <w:bookmarkStart w:id="495" w:name="OLE_LINK243"/>
      <w:bookmarkStart w:id="496" w:name="OLE_LINK244"/>
      <w:r w:rsidRPr="00247FB2">
        <w:rPr>
          <w:rFonts w:hint="eastAsia"/>
        </w:rPr>
        <w:lastRenderedPageBreak/>
        <w:t>致谢</w:t>
      </w:r>
      <w:bookmarkEnd w:id="492"/>
      <w:bookmarkEnd w:id="493"/>
    </w:p>
    <w:p w14:paraId="058D40F0" w14:textId="2DC327C9"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9842BC">
        <w:rPr>
          <w:rFonts w:hint="eastAsia"/>
        </w:rPr>
        <w:t>给我的各方面都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4735BA">
        <w:t>我收益匪浅</w:t>
      </w:r>
      <w:r w:rsidRPr="00247FB2">
        <w:t>，</w:t>
      </w:r>
      <w:r w:rsidR="00250372">
        <w:t>每当遇到困难</w:t>
      </w:r>
      <w:r w:rsidR="00266D22">
        <w:rPr>
          <w:rFonts w:hint="eastAsia"/>
        </w:rPr>
        <w:t>时，</w:t>
      </w:r>
      <w:bookmarkStart w:id="497" w:name="_GoBack"/>
      <w:bookmarkEnd w:id="497"/>
      <w:r w:rsidR="00266D22">
        <w:rPr>
          <w:rFonts w:hint="eastAsia"/>
        </w:rPr>
        <w:t>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D51E32">
        <w:rPr>
          <w:rFonts w:hint="eastAsia"/>
        </w:rPr>
        <w:t>励老师总是尽其所能的为组内营造自由宽松的学术氛围，</w:t>
      </w:r>
      <w:r w:rsidR="006C0B9B">
        <w:rPr>
          <w:rFonts w:hint="eastAsia"/>
        </w:rPr>
        <w:t>尽力</w:t>
      </w:r>
      <w:r w:rsidR="0086459B">
        <w:rPr>
          <w:rFonts w:hint="eastAsia"/>
        </w:rPr>
        <w:t>满足每个学生在学术上的需求</w:t>
      </w:r>
      <w:r w:rsidR="009A5404">
        <w:rPr>
          <w:rFonts w:hint="eastAsia"/>
        </w:rPr>
        <w:t>。</w:t>
      </w:r>
      <w:r w:rsidR="00CA25BE">
        <w:rPr>
          <w:rFonts w:hint="eastAsia"/>
        </w:rPr>
        <w:t>在生活上</w:t>
      </w:r>
      <w:r w:rsidR="00716EA5">
        <w:rPr>
          <w:rFonts w:hint="eastAsia"/>
        </w:rPr>
        <w:t>，</w:t>
      </w:r>
      <w:r w:rsidR="00CA25BE">
        <w:rPr>
          <w:rFonts w:hint="eastAsia"/>
        </w:rPr>
        <w:t>励老师</w:t>
      </w:r>
      <w:r w:rsidR="00716EA5">
        <w:rPr>
          <w:rFonts w:hint="eastAsia"/>
        </w:rPr>
        <w:t>乐观积极的</w:t>
      </w:r>
      <w:r w:rsidR="00E27AE7">
        <w:rPr>
          <w:rFonts w:hint="eastAsia"/>
        </w:rPr>
        <w:t>生活</w:t>
      </w:r>
      <w:r w:rsidR="00716EA5">
        <w:rPr>
          <w:rFonts w:hint="eastAsia"/>
        </w:rPr>
        <w:t>态度也在感染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7E601542"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550EDB4E" w:rsidR="003F49CF" w:rsidRPr="00247FB2" w:rsidRDefault="003F49CF" w:rsidP="009B4507">
      <w:pPr>
        <w:ind w:firstLine="480"/>
      </w:pPr>
      <w:r w:rsidRPr="00247FB2">
        <w:rPr>
          <w:rFonts w:hint="eastAsia"/>
        </w:rPr>
        <w:t>感谢</w:t>
      </w:r>
      <w:r w:rsidR="006E14C3">
        <w:rPr>
          <w:rFonts w:hint="eastAsia"/>
        </w:rPr>
        <w:t>亲爱的</w:t>
      </w:r>
      <w:r w:rsidRPr="00247FB2">
        <w:rPr>
          <w:rFonts w:hint="eastAsia"/>
        </w:rPr>
        <w:t>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793F0D19"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重温的时光。</w:t>
      </w:r>
    </w:p>
    <w:bookmarkEnd w:id="494"/>
    <w:bookmarkEnd w:id="495"/>
    <w:bookmarkEnd w:id="496"/>
    <w:p w14:paraId="087B9730" w14:textId="246BE4E5" w:rsidR="009F1063" w:rsidRPr="00247FB2" w:rsidRDefault="003F49CF" w:rsidP="005A55A0">
      <w:pPr>
        <w:widowControl/>
        <w:spacing w:line="240" w:lineRule="auto"/>
        <w:ind w:firstLineChars="0" w:firstLine="0"/>
        <w:jc w:val="left"/>
      </w:pPr>
      <w:r w:rsidRPr="00247FB2">
        <w:br w:type="page"/>
      </w:r>
    </w:p>
    <w:p w14:paraId="350AD4E5" w14:textId="77777777" w:rsidR="000B12E1" w:rsidRPr="00247FB2" w:rsidRDefault="000B12E1" w:rsidP="0031769A">
      <w:pPr>
        <w:pStyle w:val="10"/>
        <w:numPr>
          <w:ilvl w:val="0"/>
          <w:numId w:val="0"/>
        </w:numPr>
        <w:ind w:left="432"/>
        <w:rPr>
          <w:color w:val="auto"/>
        </w:rPr>
      </w:pPr>
      <w:bookmarkStart w:id="498" w:name="_Toc510446981"/>
      <w:r w:rsidRPr="00247FB2">
        <w:rPr>
          <w:rFonts w:hint="eastAsia"/>
          <w:color w:val="auto"/>
        </w:rPr>
        <w:lastRenderedPageBreak/>
        <w:t>北京大学学位论文原创性声明和使用授权说明</w:t>
      </w:r>
      <w:bookmarkEnd w:id="498"/>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561A2121"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676C4F">
      <w:headerReference w:type="default" r:id="rId231"/>
      <w:footerReference w:type="default" r:id="rId232"/>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65DC9" w14:textId="77777777" w:rsidR="00EB793F" w:rsidRDefault="00EB793F" w:rsidP="000B12E1">
      <w:pPr>
        <w:spacing w:line="240" w:lineRule="auto"/>
        <w:ind w:firstLine="480"/>
      </w:pPr>
      <w:r>
        <w:separator/>
      </w:r>
    </w:p>
  </w:endnote>
  <w:endnote w:type="continuationSeparator" w:id="0">
    <w:p w14:paraId="300E7BB1" w14:textId="77777777" w:rsidR="00EB793F" w:rsidRDefault="00EB793F"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FF0AA1" w:rsidRDefault="00FF0AA1"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FF0AA1" w:rsidRDefault="00FF0AA1">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FF0AA1" w:rsidRDefault="00FF0AA1">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EndPr/>
    <w:sdtContent>
      <w:p w14:paraId="5E152814" w14:textId="77777777" w:rsidR="00FF0AA1" w:rsidRDefault="00FF0AA1">
        <w:pPr>
          <w:pStyle w:val="a6"/>
          <w:ind w:firstLine="360"/>
          <w:jc w:val="center"/>
        </w:pPr>
        <w:r>
          <w:fldChar w:fldCharType="begin"/>
        </w:r>
        <w:r>
          <w:instrText>PAGE   \* MERGEFORMAT</w:instrText>
        </w:r>
        <w:r>
          <w:fldChar w:fldCharType="separate"/>
        </w:r>
        <w:r w:rsidR="008F478A" w:rsidRPr="008F478A">
          <w:rPr>
            <w:noProof/>
            <w:lang w:val="zh-CN"/>
          </w:rPr>
          <w:t>62</w:t>
        </w:r>
        <w:r>
          <w:fldChar w:fldCharType="end"/>
        </w:r>
      </w:p>
    </w:sdtContent>
  </w:sdt>
  <w:p w14:paraId="6CAF5FC1" w14:textId="77777777" w:rsidR="00FF0AA1" w:rsidRDefault="00FF0AA1"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EndPr/>
    <w:sdtContent>
      <w:p w14:paraId="58211FDB" w14:textId="77777777" w:rsidR="00FF0AA1" w:rsidRDefault="00FF0AA1">
        <w:pPr>
          <w:pStyle w:val="a6"/>
          <w:ind w:firstLine="360"/>
          <w:jc w:val="center"/>
        </w:pPr>
        <w:r>
          <w:fldChar w:fldCharType="begin"/>
        </w:r>
        <w:r>
          <w:instrText>PAGE   \* MERGEFORMAT</w:instrText>
        </w:r>
        <w:r>
          <w:fldChar w:fldCharType="separate"/>
        </w:r>
        <w:r w:rsidR="008F478A" w:rsidRPr="008F478A">
          <w:rPr>
            <w:noProof/>
            <w:lang w:val="zh-CN"/>
          </w:rPr>
          <w:t>V</w:t>
        </w:r>
        <w:r>
          <w:fldChar w:fldCharType="end"/>
        </w:r>
      </w:p>
    </w:sdtContent>
  </w:sdt>
  <w:p w14:paraId="09CFF72B" w14:textId="77777777" w:rsidR="00FF0AA1" w:rsidRDefault="00FF0AA1">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EndPr/>
    <w:sdtContent>
      <w:p w14:paraId="5F5D6660" w14:textId="77777777" w:rsidR="00FF0AA1" w:rsidRDefault="00FF0AA1">
        <w:pPr>
          <w:pStyle w:val="a6"/>
          <w:ind w:left="480" w:right="240" w:firstLine="360"/>
          <w:jc w:val="center"/>
        </w:pPr>
        <w:r>
          <w:fldChar w:fldCharType="begin"/>
        </w:r>
        <w:r>
          <w:instrText>PAGE   \* MERGEFORMAT</w:instrText>
        </w:r>
        <w:r>
          <w:fldChar w:fldCharType="separate"/>
        </w:r>
        <w:r w:rsidR="008F478A" w:rsidRPr="008F478A">
          <w:rPr>
            <w:noProof/>
            <w:lang w:val="zh-CN"/>
          </w:rPr>
          <w:t>57</w:t>
        </w:r>
        <w:r>
          <w:fldChar w:fldCharType="end"/>
        </w:r>
      </w:p>
    </w:sdtContent>
  </w:sdt>
  <w:p w14:paraId="1D2D5DAC" w14:textId="77777777" w:rsidR="00FF0AA1" w:rsidRDefault="00FF0AA1">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FF0AA1" w:rsidRDefault="00FF0AA1"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FF0AA1" w:rsidRDefault="00FF0AA1">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5D48B4" w14:textId="77777777" w:rsidR="00EB793F" w:rsidRDefault="00EB793F" w:rsidP="00843206">
      <w:pPr>
        <w:spacing w:line="240" w:lineRule="auto"/>
        <w:ind w:firstLineChars="0" w:firstLine="0"/>
      </w:pPr>
      <w:r>
        <w:separator/>
      </w:r>
    </w:p>
  </w:footnote>
  <w:footnote w:type="continuationSeparator" w:id="0">
    <w:p w14:paraId="246196D0" w14:textId="77777777" w:rsidR="00EB793F" w:rsidRDefault="00EB793F"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FF0AA1" w:rsidRPr="00DE66E7" w:rsidRDefault="00FF0AA1"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FF0AA1" w:rsidRDefault="00FF0AA1" w:rsidP="0033742D">
    <w:pPr>
      <w:pStyle w:val="a5"/>
      <w:ind w:firstLine="36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2EE013F3" w:rsidR="00FF0AA1" w:rsidRPr="002E1C57" w:rsidRDefault="00FF0AA1" w:rsidP="0033742D">
    <w:pPr>
      <w:pStyle w:val="a5"/>
      <w:ind w:firstLineChars="0" w:firstLine="0"/>
      <w:rPr>
        <w:sz w:val="21"/>
        <w:szCs w:val="21"/>
      </w:rPr>
    </w:pPr>
    <w:r>
      <w:rPr>
        <w:rFonts w:hint="eastAsia"/>
        <w:sz w:val="21"/>
        <w:szCs w:val="21"/>
      </w:rPr>
      <w:t>第四章</w:t>
    </w:r>
    <w:r>
      <w:rPr>
        <w:rFonts w:hint="eastAsia"/>
        <w:sz w:val="21"/>
        <w:szCs w:val="21"/>
      </w:rPr>
      <w:t xml:space="preserve">  </w:t>
    </w:r>
    <w:r w:rsidRPr="00100C7C">
      <w:rPr>
        <w:rFonts w:hint="eastAsia"/>
        <w:sz w:val="21"/>
        <w:szCs w:val="21"/>
      </w:rPr>
      <w:t>大开孔复合材料层合板的数值计算</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FF0AA1" w:rsidRPr="002E1C57" w:rsidRDefault="00FF0AA1"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FF0AA1" w:rsidRPr="00D56428" w:rsidRDefault="00FF0AA1"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FF0AA1" w:rsidRPr="00477839" w:rsidRDefault="00FF0AA1"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FF0AA1" w:rsidRDefault="00FF0AA1">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FF0AA1" w:rsidRPr="00821635" w:rsidRDefault="00FF0AA1"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FF0AA1" w:rsidRPr="002E1C57" w:rsidRDefault="00FF0AA1"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FF0AA1" w:rsidRPr="002E1C57" w:rsidRDefault="00FF0AA1"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FF0AA1" w:rsidRPr="002E1C57" w:rsidRDefault="00FF0AA1"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FF0AA1" w:rsidRPr="007D1605" w:rsidRDefault="00FF0AA1" w:rsidP="0033742D">
    <w:pPr>
      <w:pStyle w:val="a5"/>
      <w:ind w:firstLineChars="0" w:firstLine="0"/>
    </w:pPr>
    <w:r>
      <w:rPr>
        <w:rFonts w:hint="eastAsia"/>
      </w:rPr>
      <w:t>北京大学硕</w:t>
    </w:r>
    <w:r w:rsidRPr="007D1605">
      <w:rPr>
        <w:rFonts w:hint="eastAsia"/>
      </w:rPr>
      <w:t>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FF0AA1" w:rsidRPr="002E1C57" w:rsidRDefault="00FF0AA1"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2"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3"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4"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5"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8"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9"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0"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39A23703"/>
    <w:multiLevelType w:val="multilevel"/>
    <w:tmpl w:val="415A7D6E"/>
    <w:numStyleLink w:val="ZQ"/>
  </w:abstractNum>
  <w:abstractNum w:abstractNumId="15"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8"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9" w15:restartNumberingAfterBreak="0">
    <w:nsid w:val="4A4F06F6"/>
    <w:multiLevelType w:val="multilevel"/>
    <w:tmpl w:val="80E09398"/>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hanging="441"/>
      </w:pPr>
      <w:rPr>
        <w:rFonts w:hint="eastAsia"/>
        <w:lang w:val="en-US"/>
      </w:rPr>
    </w:lvl>
    <w:lvl w:ilvl="5">
      <w:start w:val="1"/>
      <w:numFmt w:val="decimal"/>
      <w:lvlRestart w:val="1"/>
      <w:pStyle w:val="7"/>
      <w:isLgl/>
      <w:lvlText w:val="表%1.%6"/>
      <w:lvlJc w:val="left"/>
      <w:pPr>
        <w:ind w:left="567" w:hanging="567"/>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20"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3"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4"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5"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7"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9"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0"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1"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4"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2"/>
  </w:num>
  <w:num w:numId="2">
    <w:abstractNumId w:val="33"/>
  </w:num>
  <w:num w:numId="3">
    <w:abstractNumId w:val="28"/>
  </w:num>
  <w:num w:numId="4">
    <w:abstractNumId w:val="31"/>
  </w:num>
  <w:num w:numId="5">
    <w:abstractNumId w:val="17"/>
  </w:num>
  <w:num w:numId="6">
    <w:abstractNumId w:val="23"/>
  </w:num>
  <w:num w:numId="7">
    <w:abstractNumId w:val="27"/>
  </w:num>
  <w:num w:numId="8">
    <w:abstractNumId w:val="26"/>
  </w:num>
  <w:num w:numId="9">
    <w:abstractNumId w:val="6"/>
  </w:num>
  <w:num w:numId="10">
    <w:abstractNumId w:val="15"/>
  </w:num>
  <w:num w:numId="11">
    <w:abstractNumId w:val="25"/>
  </w:num>
  <w:num w:numId="12">
    <w:abstractNumId w:val="2"/>
  </w:num>
  <w:num w:numId="13">
    <w:abstractNumId w:val="7"/>
  </w:num>
  <w:num w:numId="14">
    <w:abstractNumId w:val="12"/>
  </w:num>
  <w:num w:numId="15">
    <w:abstractNumId w:val="10"/>
  </w:num>
  <w:num w:numId="16">
    <w:abstractNumId w:val="32"/>
  </w:num>
  <w:num w:numId="17">
    <w:abstractNumId w:val="13"/>
  </w:num>
  <w:num w:numId="18">
    <w:abstractNumId w:val="21"/>
  </w:num>
  <w:num w:numId="19">
    <w:abstractNumId w:val="14"/>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9"/>
  </w:num>
  <w:num w:numId="21">
    <w:abstractNumId w:val="14"/>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9"/>
  </w:num>
  <w:num w:numId="23">
    <w:abstractNumId w:val="19"/>
  </w:num>
  <w:num w:numId="24">
    <w:abstractNumId w:val="19"/>
  </w:num>
  <w:num w:numId="25">
    <w:abstractNumId w:val="19"/>
  </w:num>
  <w:num w:numId="26">
    <w:abstractNumId w:val="19"/>
  </w:num>
  <w:num w:numId="27">
    <w:abstractNumId w:val="19"/>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8"/>
  </w:num>
  <w:num w:numId="32">
    <w:abstractNumId w:val="18"/>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num>
  <w:num w:numId="36">
    <w:abstractNumId w:val="24"/>
  </w:num>
  <w:num w:numId="37">
    <w:abstractNumId w:val="5"/>
  </w:num>
  <w:num w:numId="38">
    <w:abstractNumId w:val="0"/>
  </w:num>
  <w:num w:numId="39">
    <w:abstractNumId w:val="3"/>
  </w:num>
  <w:num w:numId="40">
    <w:abstractNumId w:val="29"/>
  </w:num>
  <w:num w:numId="41">
    <w:abstractNumId w:val="1"/>
  </w:num>
  <w:num w:numId="42">
    <w:abstractNumId w:val="4"/>
  </w:num>
  <w:num w:numId="43">
    <w:abstractNumId w:val="34"/>
  </w:num>
  <w:num w:numId="4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80A"/>
    <w:rsid w:val="00001A8B"/>
    <w:rsid w:val="000023A1"/>
    <w:rsid w:val="000023B9"/>
    <w:rsid w:val="000035CB"/>
    <w:rsid w:val="00003EFD"/>
    <w:rsid w:val="000044B2"/>
    <w:rsid w:val="000048C9"/>
    <w:rsid w:val="000055B2"/>
    <w:rsid w:val="00005C1A"/>
    <w:rsid w:val="00006390"/>
    <w:rsid w:val="000068AA"/>
    <w:rsid w:val="00006D8C"/>
    <w:rsid w:val="00007297"/>
    <w:rsid w:val="000073F9"/>
    <w:rsid w:val="00007580"/>
    <w:rsid w:val="0001043D"/>
    <w:rsid w:val="0001079B"/>
    <w:rsid w:val="0001086F"/>
    <w:rsid w:val="00010AD3"/>
    <w:rsid w:val="0001102C"/>
    <w:rsid w:val="0001117F"/>
    <w:rsid w:val="00012622"/>
    <w:rsid w:val="00012D86"/>
    <w:rsid w:val="00012EB5"/>
    <w:rsid w:val="00013575"/>
    <w:rsid w:val="00013F5A"/>
    <w:rsid w:val="000141CF"/>
    <w:rsid w:val="0001437A"/>
    <w:rsid w:val="00014BD5"/>
    <w:rsid w:val="0001507B"/>
    <w:rsid w:val="000151D9"/>
    <w:rsid w:val="00015A0F"/>
    <w:rsid w:val="00015AF1"/>
    <w:rsid w:val="00015ED8"/>
    <w:rsid w:val="00016146"/>
    <w:rsid w:val="000163FA"/>
    <w:rsid w:val="00016A4E"/>
    <w:rsid w:val="00017911"/>
    <w:rsid w:val="00017D9D"/>
    <w:rsid w:val="00017E6F"/>
    <w:rsid w:val="0002035F"/>
    <w:rsid w:val="00020611"/>
    <w:rsid w:val="00020931"/>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D0D"/>
    <w:rsid w:val="000267BD"/>
    <w:rsid w:val="00026A59"/>
    <w:rsid w:val="00026C3F"/>
    <w:rsid w:val="00027190"/>
    <w:rsid w:val="000279C7"/>
    <w:rsid w:val="00030705"/>
    <w:rsid w:val="00030D2F"/>
    <w:rsid w:val="000311D6"/>
    <w:rsid w:val="000319E3"/>
    <w:rsid w:val="000320AD"/>
    <w:rsid w:val="000322B2"/>
    <w:rsid w:val="00033529"/>
    <w:rsid w:val="00033566"/>
    <w:rsid w:val="00033848"/>
    <w:rsid w:val="00033927"/>
    <w:rsid w:val="00033C5E"/>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EC0"/>
    <w:rsid w:val="000426CD"/>
    <w:rsid w:val="00042A54"/>
    <w:rsid w:val="00043457"/>
    <w:rsid w:val="000434A6"/>
    <w:rsid w:val="000434D3"/>
    <w:rsid w:val="00043561"/>
    <w:rsid w:val="00043860"/>
    <w:rsid w:val="00043BD5"/>
    <w:rsid w:val="00043EF5"/>
    <w:rsid w:val="000444A7"/>
    <w:rsid w:val="00044B3F"/>
    <w:rsid w:val="00044C3D"/>
    <w:rsid w:val="00044DC1"/>
    <w:rsid w:val="00045831"/>
    <w:rsid w:val="00045D2C"/>
    <w:rsid w:val="00046BB4"/>
    <w:rsid w:val="000470AF"/>
    <w:rsid w:val="000477D1"/>
    <w:rsid w:val="0004795A"/>
    <w:rsid w:val="00047F56"/>
    <w:rsid w:val="00050C17"/>
    <w:rsid w:val="00051291"/>
    <w:rsid w:val="00051293"/>
    <w:rsid w:val="00051633"/>
    <w:rsid w:val="00052303"/>
    <w:rsid w:val="00052653"/>
    <w:rsid w:val="00052842"/>
    <w:rsid w:val="00053675"/>
    <w:rsid w:val="000539AC"/>
    <w:rsid w:val="00054BC8"/>
    <w:rsid w:val="00054C23"/>
    <w:rsid w:val="00055D04"/>
    <w:rsid w:val="000565C2"/>
    <w:rsid w:val="00057500"/>
    <w:rsid w:val="00057516"/>
    <w:rsid w:val="000575F7"/>
    <w:rsid w:val="00057BF0"/>
    <w:rsid w:val="000604E6"/>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E05"/>
    <w:rsid w:val="000663BF"/>
    <w:rsid w:val="0006670B"/>
    <w:rsid w:val="00066BC6"/>
    <w:rsid w:val="00067601"/>
    <w:rsid w:val="00067918"/>
    <w:rsid w:val="000679EA"/>
    <w:rsid w:val="00067A04"/>
    <w:rsid w:val="00067B44"/>
    <w:rsid w:val="00070AAF"/>
    <w:rsid w:val="00070BFB"/>
    <w:rsid w:val="00070F1E"/>
    <w:rsid w:val="00070FBC"/>
    <w:rsid w:val="00070FE3"/>
    <w:rsid w:val="00071BF3"/>
    <w:rsid w:val="00072C90"/>
    <w:rsid w:val="0007316F"/>
    <w:rsid w:val="00073F35"/>
    <w:rsid w:val="00074429"/>
    <w:rsid w:val="000746D0"/>
    <w:rsid w:val="00074852"/>
    <w:rsid w:val="00074E53"/>
    <w:rsid w:val="000758C2"/>
    <w:rsid w:val="0007762C"/>
    <w:rsid w:val="0007787D"/>
    <w:rsid w:val="00077C52"/>
    <w:rsid w:val="00077D7B"/>
    <w:rsid w:val="000806E7"/>
    <w:rsid w:val="000806FF"/>
    <w:rsid w:val="00081533"/>
    <w:rsid w:val="00081A00"/>
    <w:rsid w:val="00081F3C"/>
    <w:rsid w:val="000826A7"/>
    <w:rsid w:val="000835BA"/>
    <w:rsid w:val="00083DB8"/>
    <w:rsid w:val="00084B6C"/>
    <w:rsid w:val="00085597"/>
    <w:rsid w:val="00085AE4"/>
    <w:rsid w:val="0008600D"/>
    <w:rsid w:val="000872D2"/>
    <w:rsid w:val="0008789E"/>
    <w:rsid w:val="000911E1"/>
    <w:rsid w:val="00091649"/>
    <w:rsid w:val="00091C3B"/>
    <w:rsid w:val="00091FA6"/>
    <w:rsid w:val="00091FC3"/>
    <w:rsid w:val="000929EE"/>
    <w:rsid w:val="00092ADE"/>
    <w:rsid w:val="0009311E"/>
    <w:rsid w:val="000936BE"/>
    <w:rsid w:val="00094254"/>
    <w:rsid w:val="00094285"/>
    <w:rsid w:val="00094AB9"/>
    <w:rsid w:val="00094F1F"/>
    <w:rsid w:val="00095EE9"/>
    <w:rsid w:val="00096F2E"/>
    <w:rsid w:val="000976FD"/>
    <w:rsid w:val="000A03D0"/>
    <w:rsid w:val="000A0CC3"/>
    <w:rsid w:val="000A0E44"/>
    <w:rsid w:val="000A0F0C"/>
    <w:rsid w:val="000A11E1"/>
    <w:rsid w:val="000A1880"/>
    <w:rsid w:val="000A1DDD"/>
    <w:rsid w:val="000A1E4A"/>
    <w:rsid w:val="000A2041"/>
    <w:rsid w:val="000A28CC"/>
    <w:rsid w:val="000A334C"/>
    <w:rsid w:val="000A3675"/>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12E1"/>
    <w:rsid w:val="000B1356"/>
    <w:rsid w:val="000B1B35"/>
    <w:rsid w:val="000B1F68"/>
    <w:rsid w:val="000B2568"/>
    <w:rsid w:val="000B277B"/>
    <w:rsid w:val="000B395B"/>
    <w:rsid w:val="000B402D"/>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CE7"/>
    <w:rsid w:val="000C2411"/>
    <w:rsid w:val="000C284A"/>
    <w:rsid w:val="000C31A3"/>
    <w:rsid w:val="000C3A30"/>
    <w:rsid w:val="000C457E"/>
    <w:rsid w:val="000C5063"/>
    <w:rsid w:val="000C52CA"/>
    <w:rsid w:val="000C5388"/>
    <w:rsid w:val="000C562F"/>
    <w:rsid w:val="000C5646"/>
    <w:rsid w:val="000C5AB8"/>
    <w:rsid w:val="000C5F1D"/>
    <w:rsid w:val="000C6677"/>
    <w:rsid w:val="000C6939"/>
    <w:rsid w:val="000C6DF5"/>
    <w:rsid w:val="000C7EA5"/>
    <w:rsid w:val="000C7EBC"/>
    <w:rsid w:val="000D0225"/>
    <w:rsid w:val="000D0376"/>
    <w:rsid w:val="000D0A09"/>
    <w:rsid w:val="000D0E1D"/>
    <w:rsid w:val="000D0E92"/>
    <w:rsid w:val="000D14F0"/>
    <w:rsid w:val="000D153D"/>
    <w:rsid w:val="000D28E3"/>
    <w:rsid w:val="000D2917"/>
    <w:rsid w:val="000D3148"/>
    <w:rsid w:val="000D32E4"/>
    <w:rsid w:val="000D391E"/>
    <w:rsid w:val="000D3BBF"/>
    <w:rsid w:val="000D3BF1"/>
    <w:rsid w:val="000D3E8A"/>
    <w:rsid w:val="000D3ED7"/>
    <w:rsid w:val="000D41CD"/>
    <w:rsid w:val="000D4ACB"/>
    <w:rsid w:val="000D55ED"/>
    <w:rsid w:val="000D648A"/>
    <w:rsid w:val="000D708D"/>
    <w:rsid w:val="000D71BD"/>
    <w:rsid w:val="000D7658"/>
    <w:rsid w:val="000D76AC"/>
    <w:rsid w:val="000E0164"/>
    <w:rsid w:val="000E0675"/>
    <w:rsid w:val="000E06C8"/>
    <w:rsid w:val="000E06DE"/>
    <w:rsid w:val="000E092D"/>
    <w:rsid w:val="000E0AF8"/>
    <w:rsid w:val="000E1228"/>
    <w:rsid w:val="000E1234"/>
    <w:rsid w:val="000E1E7D"/>
    <w:rsid w:val="000E27C7"/>
    <w:rsid w:val="000E2FF2"/>
    <w:rsid w:val="000E38C5"/>
    <w:rsid w:val="000E3A78"/>
    <w:rsid w:val="000E79D0"/>
    <w:rsid w:val="000E79E1"/>
    <w:rsid w:val="000E7BDC"/>
    <w:rsid w:val="000E7F0B"/>
    <w:rsid w:val="000F0153"/>
    <w:rsid w:val="000F0430"/>
    <w:rsid w:val="000F0F24"/>
    <w:rsid w:val="000F1462"/>
    <w:rsid w:val="000F1D6A"/>
    <w:rsid w:val="000F1DA7"/>
    <w:rsid w:val="000F2742"/>
    <w:rsid w:val="000F2F19"/>
    <w:rsid w:val="000F33CA"/>
    <w:rsid w:val="000F34C2"/>
    <w:rsid w:val="000F38E5"/>
    <w:rsid w:val="000F3A4E"/>
    <w:rsid w:val="000F45CA"/>
    <w:rsid w:val="000F461F"/>
    <w:rsid w:val="000F49A5"/>
    <w:rsid w:val="000F4A66"/>
    <w:rsid w:val="000F4EEB"/>
    <w:rsid w:val="000F5288"/>
    <w:rsid w:val="000F69CE"/>
    <w:rsid w:val="000F6DEE"/>
    <w:rsid w:val="000F6F11"/>
    <w:rsid w:val="000F7C14"/>
    <w:rsid w:val="001006DA"/>
    <w:rsid w:val="001008EB"/>
    <w:rsid w:val="00100C7C"/>
    <w:rsid w:val="00100F7D"/>
    <w:rsid w:val="00101099"/>
    <w:rsid w:val="001014F6"/>
    <w:rsid w:val="0010191D"/>
    <w:rsid w:val="00101C86"/>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5015"/>
    <w:rsid w:val="0011510D"/>
    <w:rsid w:val="001153FE"/>
    <w:rsid w:val="0011609F"/>
    <w:rsid w:val="0011617C"/>
    <w:rsid w:val="00116873"/>
    <w:rsid w:val="001179AF"/>
    <w:rsid w:val="0012013D"/>
    <w:rsid w:val="001207D5"/>
    <w:rsid w:val="00120855"/>
    <w:rsid w:val="00120FD6"/>
    <w:rsid w:val="0012168E"/>
    <w:rsid w:val="00121985"/>
    <w:rsid w:val="001228BE"/>
    <w:rsid w:val="00122E73"/>
    <w:rsid w:val="00123C22"/>
    <w:rsid w:val="00123C25"/>
    <w:rsid w:val="00123C2B"/>
    <w:rsid w:val="00124520"/>
    <w:rsid w:val="00125634"/>
    <w:rsid w:val="00125A18"/>
    <w:rsid w:val="001264E8"/>
    <w:rsid w:val="0012738C"/>
    <w:rsid w:val="00127A86"/>
    <w:rsid w:val="00127DE0"/>
    <w:rsid w:val="00130742"/>
    <w:rsid w:val="001307CF"/>
    <w:rsid w:val="0013094E"/>
    <w:rsid w:val="00130CFB"/>
    <w:rsid w:val="0013123C"/>
    <w:rsid w:val="00131396"/>
    <w:rsid w:val="00131DE7"/>
    <w:rsid w:val="0013200C"/>
    <w:rsid w:val="0013275E"/>
    <w:rsid w:val="001327CC"/>
    <w:rsid w:val="00132BD0"/>
    <w:rsid w:val="00132D6A"/>
    <w:rsid w:val="001337C4"/>
    <w:rsid w:val="00133AC2"/>
    <w:rsid w:val="001349D8"/>
    <w:rsid w:val="00134F8D"/>
    <w:rsid w:val="00136E05"/>
    <w:rsid w:val="001370D2"/>
    <w:rsid w:val="00137612"/>
    <w:rsid w:val="00137A09"/>
    <w:rsid w:val="00140875"/>
    <w:rsid w:val="00140BB5"/>
    <w:rsid w:val="00140CA0"/>
    <w:rsid w:val="0014139A"/>
    <w:rsid w:val="001415D2"/>
    <w:rsid w:val="00141893"/>
    <w:rsid w:val="00141B32"/>
    <w:rsid w:val="001429BE"/>
    <w:rsid w:val="00142B54"/>
    <w:rsid w:val="00143A37"/>
    <w:rsid w:val="00144320"/>
    <w:rsid w:val="0014459B"/>
    <w:rsid w:val="00144B5C"/>
    <w:rsid w:val="00145EB9"/>
    <w:rsid w:val="00146F0C"/>
    <w:rsid w:val="00147223"/>
    <w:rsid w:val="00147801"/>
    <w:rsid w:val="00150675"/>
    <w:rsid w:val="001509BB"/>
    <w:rsid w:val="0015127E"/>
    <w:rsid w:val="001512C6"/>
    <w:rsid w:val="001516BE"/>
    <w:rsid w:val="0015178F"/>
    <w:rsid w:val="00151ABF"/>
    <w:rsid w:val="00151B70"/>
    <w:rsid w:val="00152101"/>
    <w:rsid w:val="0015288D"/>
    <w:rsid w:val="00152C61"/>
    <w:rsid w:val="001533A6"/>
    <w:rsid w:val="00154713"/>
    <w:rsid w:val="0015476F"/>
    <w:rsid w:val="001549DB"/>
    <w:rsid w:val="00155A09"/>
    <w:rsid w:val="00156842"/>
    <w:rsid w:val="001575D5"/>
    <w:rsid w:val="00157B09"/>
    <w:rsid w:val="00157E7D"/>
    <w:rsid w:val="00160C71"/>
    <w:rsid w:val="0016156E"/>
    <w:rsid w:val="00161986"/>
    <w:rsid w:val="00163349"/>
    <w:rsid w:val="00163575"/>
    <w:rsid w:val="0016436D"/>
    <w:rsid w:val="00165082"/>
    <w:rsid w:val="001653E0"/>
    <w:rsid w:val="001655E5"/>
    <w:rsid w:val="00165E30"/>
    <w:rsid w:val="00167009"/>
    <w:rsid w:val="00167CE0"/>
    <w:rsid w:val="0017035C"/>
    <w:rsid w:val="001710D3"/>
    <w:rsid w:val="00171813"/>
    <w:rsid w:val="00172883"/>
    <w:rsid w:val="00172C24"/>
    <w:rsid w:val="00173315"/>
    <w:rsid w:val="0017387A"/>
    <w:rsid w:val="001748B2"/>
    <w:rsid w:val="00174D95"/>
    <w:rsid w:val="00174E72"/>
    <w:rsid w:val="00175137"/>
    <w:rsid w:val="001753B4"/>
    <w:rsid w:val="00175601"/>
    <w:rsid w:val="0017587F"/>
    <w:rsid w:val="00175E6E"/>
    <w:rsid w:val="00175F08"/>
    <w:rsid w:val="00176689"/>
    <w:rsid w:val="00176D93"/>
    <w:rsid w:val="00176E8C"/>
    <w:rsid w:val="00177932"/>
    <w:rsid w:val="00177F27"/>
    <w:rsid w:val="00180EBE"/>
    <w:rsid w:val="001814A1"/>
    <w:rsid w:val="00181624"/>
    <w:rsid w:val="00182758"/>
    <w:rsid w:val="00182ADD"/>
    <w:rsid w:val="00182B7C"/>
    <w:rsid w:val="00182DAE"/>
    <w:rsid w:val="00183B60"/>
    <w:rsid w:val="00183B96"/>
    <w:rsid w:val="00183E27"/>
    <w:rsid w:val="0018454F"/>
    <w:rsid w:val="0018479B"/>
    <w:rsid w:val="00184F22"/>
    <w:rsid w:val="001874CC"/>
    <w:rsid w:val="001877EE"/>
    <w:rsid w:val="00187954"/>
    <w:rsid w:val="0019042C"/>
    <w:rsid w:val="00190CAD"/>
    <w:rsid w:val="0019112B"/>
    <w:rsid w:val="00191E1F"/>
    <w:rsid w:val="00192AAC"/>
    <w:rsid w:val="00192E69"/>
    <w:rsid w:val="00192EEE"/>
    <w:rsid w:val="00192F90"/>
    <w:rsid w:val="00192FEB"/>
    <w:rsid w:val="00193BAC"/>
    <w:rsid w:val="00193E58"/>
    <w:rsid w:val="00194156"/>
    <w:rsid w:val="00194606"/>
    <w:rsid w:val="0019465E"/>
    <w:rsid w:val="00194DE3"/>
    <w:rsid w:val="00195549"/>
    <w:rsid w:val="001959ED"/>
    <w:rsid w:val="0019680E"/>
    <w:rsid w:val="0019682E"/>
    <w:rsid w:val="00196C52"/>
    <w:rsid w:val="00196CB1"/>
    <w:rsid w:val="00196D0C"/>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ADE"/>
    <w:rsid w:val="001A5AEE"/>
    <w:rsid w:val="001A7A7E"/>
    <w:rsid w:val="001B0080"/>
    <w:rsid w:val="001B06DB"/>
    <w:rsid w:val="001B0A6B"/>
    <w:rsid w:val="001B1047"/>
    <w:rsid w:val="001B1551"/>
    <w:rsid w:val="001B207E"/>
    <w:rsid w:val="001B2178"/>
    <w:rsid w:val="001B3366"/>
    <w:rsid w:val="001B37B4"/>
    <w:rsid w:val="001B3832"/>
    <w:rsid w:val="001B498D"/>
    <w:rsid w:val="001B53E2"/>
    <w:rsid w:val="001B5C63"/>
    <w:rsid w:val="001B6282"/>
    <w:rsid w:val="001B632E"/>
    <w:rsid w:val="001B6DE5"/>
    <w:rsid w:val="001B709B"/>
    <w:rsid w:val="001B75EC"/>
    <w:rsid w:val="001B7887"/>
    <w:rsid w:val="001C00BB"/>
    <w:rsid w:val="001C0ADB"/>
    <w:rsid w:val="001C111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EEF"/>
    <w:rsid w:val="001C50EA"/>
    <w:rsid w:val="001C7926"/>
    <w:rsid w:val="001D0666"/>
    <w:rsid w:val="001D0B9A"/>
    <w:rsid w:val="001D17A4"/>
    <w:rsid w:val="001D27F8"/>
    <w:rsid w:val="001D2865"/>
    <w:rsid w:val="001D3144"/>
    <w:rsid w:val="001D4157"/>
    <w:rsid w:val="001D41FA"/>
    <w:rsid w:val="001D43B7"/>
    <w:rsid w:val="001D4EEF"/>
    <w:rsid w:val="001D507A"/>
    <w:rsid w:val="001D5221"/>
    <w:rsid w:val="001D5479"/>
    <w:rsid w:val="001D55A1"/>
    <w:rsid w:val="001D6462"/>
    <w:rsid w:val="001D69BF"/>
    <w:rsid w:val="001D6E08"/>
    <w:rsid w:val="001D7062"/>
    <w:rsid w:val="001D7759"/>
    <w:rsid w:val="001E0665"/>
    <w:rsid w:val="001E093A"/>
    <w:rsid w:val="001E0D5D"/>
    <w:rsid w:val="001E1325"/>
    <w:rsid w:val="001E20C1"/>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C81"/>
    <w:rsid w:val="001E6EE9"/>
    <w:rsid w:val="001E7AEF"/>
    <w:rsid w:val="001E7C4D"/>
    <w:rsid w:val="001F0A01"/>
    <w:rsid w:val="001F0DCD"/>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6834"/>
    <w:rsid w:val="001F6949"/>
    <w:rsid w:val="001F6CF8"/>
    <w:rsid w:val="001F702C"/>
    <w:rsid w:val="001F762F"/>
    <w:rsid w:val="001F7778"/>
    <w:rsid w:val="001F7A7A"/>
    <w:rsid w:val="001F7ABB"/>
    <w:rsid w:val="001F7B2A"/>
    <w:rsid w:val="0020027E"/>
    <w:rsid w:val="00200B3F"/>
    <w:rsid w:val="0020131D"/>
    <w:rsid w:val="0020195E"/>
    <w:rsid w:val="00201D39"/>
    <w:rsid w:val="00201EC5"/>
    <w:rsid w:val="00202262"/>
    <w:rsid w:val="00202596"/>
    <w:rsid w:val="0020302E"/>
    <w:rsid w:val="00203961"/>
    <w:rsid w:val="00203C1C"/>
    <w:rsid w:val="00204020"/>
    <w:rsid w:val="002044F4"/>
    <w:rsid w:val="00204AB4"/>
    <w:rsid w:val="002055E7"/>
    <w:rsid w:val="0020587D"/>
    <w:rsid w:val="002059F1"/>
    <w:rsid w:val="00206387"/>
    <w:rsid w:val="002067BF"/>
    <w:rsid w:val="00206A7E"/>
    <w:rsid w:val="002072C9"/>
    <w:rsid w:val="0020751E"/>
    <w:rsid w:val="0020796C"/>
    <w:rsid w:val="002079E4"/>
    <w:rsid w:val="002108D1"/>
    <w:rsid w:val="00210D37"/>
    <w:rsid w:val="00212111"/>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263"/>
    <w:rsid w:val="0022174C"/>
    <w:rsid w:val="002221E0"/>
    <w:rsid w:val="0022235A"/>
    <w:rsid w:val="00222B49"/>
    <w:rsid w:val="00222D4C"/>
    <w:rsid w:val="00222F02"/>
    <w:rsid w:val="00222F2A"/>
    <w:rsid w:val="00223157"/>
    <w:rsid w:val="00223862"/>
    <w:rsid w:val="00223AEC"/>
    <w:rsid w:val="0022435B"/>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215C"/>
    <w:rsid w:val="00232941"/>
    <w:rsid w:val="00232D56"/>
    <w:rsid w:val="00232F05"/>
    <w:rsid w:val="002341C8"/>
    <w:rsid w:val="002349CD"/>
    <w:rsid w:val="002355C3"/>
    <w:rsid w:val="002357F5"/>
    <w:rsid w:val="00235D86"/>
    <w:rsid w:val="00235DE7"/>
    <w:rsid w:val="00235EFD"/>
    <w:rsid w:val="00236BAF"/>
    <w:rsid w:val="00237517"/>
    <w:rsid w:val="00237B30"/>
    <w:rsid w:val="00241162"/>
    <w:rsid w:val="00241437"/>
    <w:rsid w:val="00241723"/>
    <w:rsid w:val="00241F00"/>
    <w:rsid w:val="00244051"/>
    <w:rsid w:val="002448E3"/>
    <w:rsid w:val="00244EA7"/>
    <w:rsid w:val="00245C22"/>
    <w:rsid w:val="00245CA4"/>
    <w:rsid w:val="0024628C"/>
    <w:rsid w:val="002469B4"/>
    <w:rsid w:val="00247A34"/>
    <w:rsid w:val="00247C47"/>
    <w:rsid w:val="00247C5C"/>
    <w:rsid w:val="00247FB2"/>
    <w:rsid w:val="00250089"/>
    <w:rsid w:val="00250372"/>
    <w:rsid w:val="00250FAB"/>
    <w:rsid w:val="00251092"/>
    <w:rsid w:val="002514A8"/>
    <w:rsid w:val="002517F8"/>
    <w:rsid w:val="00251900"/>
    <w:rsid w:val="0025233C"/>
    <w:rsid w:val="0025296F"/>
    <w:rsid w:val="00252B47"/>
    <w:rsid w:val="00252EDC"/>
    <w:rsid w:val="00252F1E"/>
    <w:rsid w:val="002537AB"/>
    <w:rsid w:val="00253BF1"/>
    <w:rsid w:val="00253FDC"/>
    <w:rsid w:val="002545A5"/>
    <w:rsid w:val="0025488E"/>
    <w:rsid w:val="00254F47"/>
    <w:rsid w:val="002554BE"/>
    <w:rsid w:val="00255BE3"/>
    <w:rsid w:val="00256761"/>
    <w:rsid w:val="0025698D"/>
    <w:rsid w:val="00256C72"/>
    <w:rsid w:val="00256D07"/>
    <w:rsid w:val="0025795A"/>
    <w:rsid w:val="00257DA2"/>
    <w:rsid w:val="00257E84"/>
    <w:rsid w:val="002603B3"/>
    <w:rsid w:val="00261039"/>
    <w:rsid w:val="002616AF"/>
    <w:rsid w:val="002619CE"/>
    <w:rsid w:val="00262747"/>
    <w:rsid w:val="00262D40"/>
    <w:rsid w:val="00262F27"/>
    <w:rsid w:val="00263122"/>
    <w:rsid w:val="00263B09"/>
    <w:rsid w:val="00263B5E"/>
    <w:rsid w:val="00264A75"/>
    <w:rsid w:val="00264DDD"/>
    <w:rsid w:val="00264FAA"/>
    <w:rsid w:val="0026560C"/>
    <w:rsid w:val="00265AFA"/>
    <w:rsid w:val="00265B67"/>
    <w:rsid w:val="00265F4B"/>
    <w:rsid w:val="002663EC"/>
    <w:rsid w:val="0026656A"/>
    <w:rsid w:val="002666B2"/>
    <w:rsid w:val="00266746"/>
    <w:rsid w:val="0026679B"/>
    <w:rsid w:val="002667E4"/>
    <w:rsid w:val="00266B16"/>
    <w:rsid w:val="00266B86"/>
    <w:rsid w:val="00266D22"/>
    <w:rsid w:val="00267600"/>
    <w:rsid w:val="00270170"/>
    <w:rsid w:val="002704B1"/>
    <w:rsid w:val="002706DA"/>
    <w:rsid w:val="002706FB"/>
    <w:rsid w:val="00270D43"/>
    <w:rsid w:val="00270DAF"/>
    <w:rsid w:val="002712A7"/>
    <w:rsid w:val="002716D3"/>
    <w:rsid w:val="00272BD1"/>
    <w:rsid w:val="00273125"/>
    <w:rsid w:val="00273158"/>
    <w:rsid w:val="00273330"/>
    <w:rsid w:val="00273F78"/>
    <w:rsid w:val="00274073"/>
    <w:rsid w:val="00274177"/>
    <w:rsid w:val="00274686"/>
    <w:rsid w:val="00275C10"/>
    <w:rsid w:val="00275E10"/>
    <w:rsid w:val="00275E59"/>
    <w:rsid w:val="002766B2"/>
    <w:rsid w:val="00276EBC"/>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7E5"/>
    <w:rsid w:val="00283C40"/>
    <w:rsid w:val="002853C3"/>
    <w:rsid w:val="00285F40"/>
    <w:rsid w:val="0028609B"/>
    <w:rsid w:val="002861B3"/>
    <w:rsid w:val="00287C52"/>
    <w:rsid w:val="0029021F"/>
    <w:rsid w:val="00290404"/>
    <w:rsid w:val="002904E8"/>
    <w:rsid w:val="00290BDE"/>
    <w:rsid w:val="00290C51"/>
    <w:rsid w:val="0029143E"/>
    <w:rsid w:val="002918DD"/>
    <w:rsid w:val="00292022"/>
    <w:rsid w:val="002924BE"/>
    <w:rsid w:val="002930B8"/>
    <w:rsid w:val="00293AF7"/>
    <w:rsid w:val="00295528"/>
    <w:rsid w:val="00295DC8"/>
    <w:rsid w:val="00296AD0"/>
    <w:rsid w:val="00296D4B"/>
    <w:rsid w:val="00297169"/>
    <w:rsid w:val="002972B2"/>
    <w:rsid w:val="00297308"/>
    <w:rsid w:val="002A00AD"/>
    <w:rsid w:val="002A025F"/>
    <w:rsid w:val="002A026F"/>
    <w:rsid w:val="002A03AF"/>
    <w:rsid w:val="002A062B"/>
    <w:rsid w:val="002A0AC2"/>
    <w:rsid w:val="002A0C5F"/>
    <w:rsid w:val="002A0C86"/>
    <w:rsid w:val="002A13FE"/>
    <w:rsid w:val="002A1675"/>
    <w:rsid w:val="002A19D2"/>
    <w:rsid w:val="002A1C0F"/>
    <w:rsid w:val="002A2088"/>
    <w:rsid w:val="002A42A8"/>
    <w:rsid w:val="002A4611"/>
    <w:rsid w:val="002A4DBA"/>
    <w:rsid w:val="002A4E3F"/>
    <w:rsid w:val="002A4E43"/>
    <w:rsid w:val="002A505B"/>
    <w:rsid w:val="002A5E6A"/>
    <w:rsid w:val="002A6679"/>
    <w:rsid w:val="002B0378"/>
    <w:rsid w:val="002B0840"/>
    <w:rsid w:val="002B0B21"/>
    <w:rsid w:val="002B14D6"/>
    <w:rsid w:val="002B1633"/>
    <w:rsid w:val="002B1D9B"/>
    <w:rsid w:val="002B2BA2"/>
    <w:rsid w:val="002B2DE1"/>
    <w:rsid w:val="002B3B41"/>
    <w:rsid w:val="002B43A4"/>
    <w:rsid w:val="002B467E"/>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3400"/>
    <w:rsid w:val="002C369D"/>
    <w:rsid w:val="002C43FE"/>
    <w:rsid w:val="002C443C"/>
    <w:rsid w:val="002C470E"/>
    <w:rsid w:val="002C4A6A"/>
    <w:rsid w:val="002C4EF7"/>
    <w:rsid w:val="002C54ED"/>
    <w:rsid w:val="002C59A7"/>
    <w:rsid w:val="002C5C95"/>
    <w:rsid w:val="002C64A5"/>
    <w:rsid w:val="002C7034"/>
    <w:rsid w:val="002C73AB"/>
    <w:rsid w:val="002C748E"/>
    <w:rsid w:val="002C7B56"/>
    <w:rsid w:val="002C7E37"/>
    <w:rsid w:val="002D06DF"/>
    <w:rsid w:val="002D0DE6"/>
    <w:rsid w:val="002D1422"/>
    <w:rsid w:val="002D26F1"/>
    <w:rsid w:val="002D2C2B"/>
    <w:rsid w:val="002D3195"/>
    <w:rsid w:val="002D3C33"/>
    <w:rsid w:val="002D4100"/>
    <w:rsid w:val="002D46E8"/>
    <w:rsid w:val="002D4B43"/>
    <w:rsid w:val="002D4FB9"/>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3E55"/>
    <w:rsid w:val="002E4964"/>
    <w:rsid w:val="002E4B01"/>
    <w:rsid w:val="002E4B26"/>
    <w:rsid w:val="002E4C75"/>
    <w:rsid w:val="002E6331"/>
    <w:rsid w:val="002E63C6"/>
    <w:rsid w:val="002E689D"/>
    <w:rsid w:val="002E7484"/>
    <w:rsid w:val="002E77F7"/>
    <w:rsid w:val="002E77FA"/>
    <w:rsid w:val="002E78E8"/>
    <w:rsid w:val="002E78EC"/>
    <w:rsid w:val="002E7A83"/>
    <w:rsid w:val="002E7B92"/>
    <w:rsid w:val="002F00E1"/>
    <w:rsid w:val="002F0376"/>
    <w:rsid w:val="002F05AF"/>
    <w:rsid w:val="002F0821"/>
    <w:rsid w:val="002F0B1F"/>
    <w:rsid w:val="002F10F2"/>
    <w:rsid w:val="002F2849"/>
    <w:rsid w:val="002F3FC1"/>
    <w:rsid w:val="002F53D4"/>
    <w:rsid w:val="002F577A"/>
    <w:rsid w:val="002F5CB8"/>
    <w:rsid w:val="002F5D6B"/>
    <w:rsid w:val="002F5FD3"/>
    <w:rsid w:val="002F6652"/>
    <w:rsid w:val="002F6D1A"/>
    <w:rsid w:val="002F7E75"/>
    <w:rsid w:val="002F7EE7"/>
    <w:rsid w:val="00300D01"/>
    <w:rsid w:val="003013BA"/>
    <w:rsid w:val="003026EA"/>
    <w:rsid w:val="00303A46"/>
    <w:rsid w:val="003040E5"/>
    <w:rsid w:val="00304AEF"/>
    <w:rsid w:val="00304F2D"/>
    <w:rsid w:val="00305451"/>
    <w:rsid w:val="00305666"/>
    <w:rsid w:val="00305742"/>
    <w:rsid w:val="003058FF"/>
    <w:rsid w:val="00306346"/>
    <w:rsid w:val="00306674"/>
    <w:rsid w:val="0030743D"/>
    <w:rsid w:val="003076CE"/>
    <w:rsid w:val="003107C6"/>
    <w:rsid w:val="00310C52"/>
    <w:rsid w:val="00310D15"/>
    <w:rsid w:val="00311191"/>
    <w:rsid w:val="0031137D"/>
    <w:rsid w:val="0031168A"/>
    <w:rsid w:val="00311C64"/>
    <w:rsid w:val="00311E12"/>
    <w:rsid w:val="00311EB2"/>
    <w:rsid w:val="003120D0"/>
    <w:rsid w:val="00312AF9"/>
    <w:rsid w:val="003132DA"/>
    <w:rsid w:val="0031360C"/>
    <w:rsid w:val="00313A44"/>
    <w:rsid w:val="0031617B"/>
    <w:rsid w:val="003162B7"/>
    <w:rsid w:val="00316594"/>
    <w:rsid w:val="00316A6B"/>
    <w:rsid w:val="0031769A"/>
    <w:rsid w:val="00317780"/>
    <w:rsid w:val="00317A13"/>
    <w:rsid w:val="00317A40"/>
    <w:rsid w:val="00317AE9"/>
    <w:rsid w:val="00317AED"/>
    <w:rsid w:val="00317D7A"/>
    <w:rsid w:val="00320875"/>
    <w:rsid w:val="00320B0E"/>
    <w:rsid w:val="0032119F"/>
    <w:rsid w:val="003214E3"/>
    <w:rsid w:val="003215DD"/>
    <w:rsid w:val="00321730"/>
    <w:rsid w:val="00322A57"/>
    <w:rsid w:val="00322ABF"/>
    <w:rsid w:val="00322F52"/>
    <w:rsid w:val="00323604"/>
    <w:rsid w:val="00323AE8"/>
    <w:rsid w:val="00323DEC"/>
    <w:rsid w:val="00324596"/>
    <w:rsid w:val="00324BCE"/>
    <w:rsid w:val="00324E90"/>
    <w:rsid w:val="003257AF"/>
    <w:rsid w:val="00326541"/>
    <w:rsid w:val="00326A68"/>
    <w:rsid w:val="00326B44"/>
    <w:rsid w:val="003276D6"/>
    <w:rsid w:val="00330220"/>
    <w:rsid w:val="0033076D"/>
    <w:rsid w:val="003308E4"/>
    <w:rsid w:val="00330F41"/>
    <w:rsid w:val="003320AF"/>
    <w:rsid w:val="0033244D"/>
    <w:rsid w:val="00332D25"/>
    <w:rsid w:val="003339A8"/>
    <w:rsid w:val="00333DD3"/>
    <w:rsid w:val="003343D0"/>
    <w:rsid w:val="0033454B"/>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1BF"/>
    <w:rsid w:val="003403DB"/>
    <w:rsid w:val="0034121B"/>
    <w:rsid w:val="003412DE"/>
    <w:rsid w:val="00341737"/>
    <w:rsid w:val="00342213"/>
    <w:rsid w:val="00342C53"/>
    <w:rsid w:val="003430FB"/>
    <w:rsid w:val="003433C9"/>
    <w:rsid w:val="00343EC9"/>
    <w:rsid w:val="003441A6"/>
    <w:rsid w:val="003443DD"/>
    <w:rsid w:val="00344D51"/>
    <w:rsid w:val="00344F73"/>
    <w:rsid w:val="00345751"/>
    <w:rsid w:val="003458A7"/>
    <w:rsid w:val="00345CC4"/>
    <w:rsid w:val="00346964"/>
    <w:rsid w:val="00350B75"/>
    <w:rsid w:val="00351771"/>
    <w:rsid w:val="00352396"/>
    <w:rsid w:val="00352541"/>
    <w:rsid w:val="00352735"/>
    <w:rsid w:val="0035282F"/>
    <w:rsid w:val="003528BD"/>
    <w:rsid w:val="00352A96"/>
    <w:rsid w:val="003535D9"/>
    <w:rsid w:val="00353C61"/>
    <w:rsid w:val="0035429A"/>
    <w:rsid w:val="00354513"/>
    <w:rsid w:val="00354998"/>
    <w:rsid w:val="00354B7C"/>
    <w:rsid w:val="00354C40"/>
    <w:rsid w:val="00355118"/>
    <w:rsid w:val="003553E8"/>
    <w:rsid w:val="00355848"/>
    <w:rsid w:val="00355BBD"/>
    <w:rsid w:val="00355BDD"/>
    <w:rsid w:val="00355DDC"/>
    <w:rsid w:val="00356452"/>
    <w:rsid w:val="003568AE"/>
    <w:rsid w:val="003570D1"/>
    <w:rsid w:val="0035716F"/>
    <w:rsid w:val="00357295"/>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1E7B"/>
    <w:rsid w:val="00372140"/>
    <w:rsid w:val="003721E2"/>
    <w:rsid w:val="00372659"/>
    <w:rsid w:val="00372DC4"/>
    <w:rsid w:val="00373149"/>
    <w:rsid w:val="00373BF8"/>
    <w:rsid w:val="00373D6A"/>
    <w:rsid w:val="00373F5C"/>
    <w:rsid w:val="0037481A"/>
    <w:rsid w:val="00375419"/>
    <w:rsid w:val="003754BB"/>
    <w:rsid w:val="00375734"/>
    <w:rsid w:val="00375D53"/>
    <w:rsid w:val="0037615E"/>
    <w:rsid w:val="0037639C"/>
    <w:rsid w:val="003763D6"/>
    <w:rsid w:val="0037643F"/>
    <w:rsid w:val="00377FE1"/>
    <w:rsid w:val="0038061C"/>
    <w:rsid w:val="00380DE8"/>
    <w:rsid w:val="00380E96"/>
    <w:rsid w:val="00381083"/>
    <w:rsid w:val="003818B6"/>
    <w:rsid w:val="00381BD6"/>
    <w:rsid w:val="00382644"/>
    <w:rsid w:val="003827C7"/>
    <w:rsid w:val="003828F1"/>
    <w:rsid w:val="00383F34"/>
    <w:rsid w:val="00384715"/>
    <w:rsid w:val="003847EC"/>
    <w:rsid w:val="00384E97"/>
    <w:rsid w:val="00384EF0"/>
    <w:rsid w:val="0038504B"/>
    <w:rsid w:val="0038517C"/>
    <w:rsid w:val="00386903"/>
    <w:rsid w:val="00386E7A"/>
    <w:rsid w:val="003873C9"/>
    <w:rsid w:val="0038754D"/>
    <w:rsid w:val="00387B28"/>
    <w:rsid w:val="00387D9E"/>
    <w:rsid w:val="003908BD"/>
    <w:rsid w:val="00390A51"/>
    <w:rsid w:val="00390C7B"/>
    <w:rsid w:val="00390FBE"/>
    <w:rsid w:val="00391268"/>
    <w:rsid w:val="00391B6A"/>
    <w:rsid w:val="00391C52"/>
    <w:rsid w:val="00391D64"/>
    <w:rsid w:val="0039224C"/>
    <w:rsid w:val="0039341C"/>
    <w:rsid w:val="003938EB"/>
    <w:rsid w:val="00393996"/>
    <w:rsid w:val="00393A5E"/>
    <w:rsid w:val="00393C20"/>
    <w:rsid w:val="003947C0"/>
    <w:rsid w:val="00395058"/>
    <w:rsid w:val="003950D1"/>
    <w:rsid w:val="00395377"/>
    <w:rsid w:val="003955DD"/>
    <w:rsid w:val="00395F4E"/>
    <w:rsid w:val="00397A19"/>
    <w:rsid w:val="003A0A7F"/>
    <w:rsid w:val="003A0FD1"/>
    <w:rsid w:val="003A166B"/>
    <w:rsid w:val="003A1707"/>
    <w:rsid w:val="003A1758"/>
    <w:rsid w:val="003A2B4E"/>
    <w:rsid w:val="003A3610"/>
    <w:rsid w:val="003A3F6B"/>
    <w:rsid w:val="003A415A"/>
    <w:rsid w:val="003A445D"/>
    <w:rsid w:val="003A5F78"/>
    <w:rsid w:val="003A6630"/>
    <w:rsid w:val="003A74E2"/>
    <w:rsid w:val="003A7EFD"/>
    <w:rsid w:val="003B000C"/>
    <w:rsid w:val="003B0472"/>
    <w:rsid w:val="003B04E5"/>
    <w:rsid w:val="003B0849"/>
    <w:rsid w:val="003B0CC2"/>
    <w:rsid w:val="003B1480"/>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C64"/>
    <w:rsid w:val="003B7787"/>
    <w:rsid w:val="003B78D7"/>
    <w:rsid w:val="003C0943"/>
    <w:rsid w:val="003C0AB6"/>
    <w:rsid w:val="003C0DAF"/>
    <w:rsid w:val="003C1829"/>
    <w:rsid w:val="003C1BF6"/>
    <w:rsid w:val="003C2A82"/>
    <w:rsid w:val="003C2CBD"/>
    <w:rsid w:val="003C2F17"/>
    <w:rsid w:val="003C3283"/>
    <w:rsid w:val="003C32DE"/>
    <w:rsid w:val="003C3554"/>
    <w:rsid w:val="003C3A70"/>
    <w:rsid w:val="003C3AEE"/>
    <w:rsid w:val="003C3F14"/>
    <w:rsid w:val="003C3FA8"/>
    <w:rsid w:val="003C4107"/>
    <w:rsid w:val="003C4DBF"/>
    <w:rsid w:val="003C4EB9"/>
    <w:rsid w:val="003C5176"/>
    <w:rsid w:val="003C523E"/>
    <w:rsid w:val="003C55F1"/>
    <w:rsid w:val="003C5C79"/>
    <w:rsid w:val="003C61FF"/>
    <w:rsid w:val="003C63C1"/>
    <w:rsid w:val="003C650E"/>
    <w:rsid w:val="003C66ED"/>
    <w:rsid w:val="003C6837"/>
    <w:rsid w:val="003C6A42"/>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E34"/>
    <w:rsid w:val="003D3F00"/>
    <w:rsid w:val="003D41C3"/>
    <w:rsid w:val="003D455C"/>
    <w:rsid w:val="003D4672"/>
    <w:rsid w:val="003D4C8C"/>
    <w:rsid w:val="003D5D2B"/>
    <w:rsid w:val="003D6E86"/>
    <w:rsid w:val="003D75AD"/>
    <w:rsid w:val="003D75F3"/>
    <w:rsid w:val="003D76FB"/>
    <w:rsid w:val="003D7B25"/>
    <w:rsid w:val="003E03EF"/>
    <w:rsid w:val="003E09E4"/>
    <w:rsid w:val="003E0C77"/>
    <w:rsid w:val="003E1599"/>
    <w:rsid w:val="003E17C2"/>
    <w:rsid w:val="003E1EF1"/>
    <w:rsid w:val="003E3836"/>
    <w:rsid w:val="003E3921"/>
    <w:rsid w:val="003E3F29"/>
    <w:rsid w:val="003E409C"/>
    <w:rsid w:val="003E42F9"/>
    <w:rsid w:val="003E43D2"/>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847"/>
    <w:rsid w:val="003F2899"/>
    <w:rsid w:val="003F2C1F"/>
    <w:rsid w:val="003F2CDB"/>
    <w:rsid w:val="003F2D7A"/>
    <w:rsid w:val="003F2E6C"/>
    <w:rsid w:val="003F30F6"/>
    <w:rsid w:val="003F3F6B"/>
    <w:rsid w:val="003F41C8"/>
    <w:rsid w:val="003F4282"/>
    <w:rsid w:val="003F49CF"/>
    <w:rsid w:val="003F4D65"/>
    <w:rsid w:val="003F4E1F"/>
    <w:rsid w:val="003F5581"/>
    <w:rsid w:val="003F59FB"/>
    <w:rsid w:val="003F5A0E"/>
    <w:rsid w:val="003F5FC0"/>
    <w:rsid w:val="003F6031"/>
    <w:rsid w:val="003F677A"/>
    <w:rsid w:val="003F679F"/>
    <w:rsid w:val="003F6C74"/>
    <w:rsid w:val="003F7595"/>
    <w:rsid w:val="003F7932"/>
    <w:rsid w:val="00400576"/>
    <w:rsid w:val="0040059A"/>
    <w:rsid w:val="004005ED"/>
    <w:rsid w:val="00400830"/>
    <w:rsid w:val="0040083A"/>
    <w:rsid w:val="00400917"/>
    <w:rsid w:val="00400B12"/>
    <w:rsid w:val="00400CA2"/>
    <w:rsid w:val="00401431"/>
    <w:rsid w:val="00401865"/>
    <w:rsid w:val="00401EE4"/>
    <w:rsid w:val="004021B6"/>
    <w:rsid w:val="004026E0"/>
    <w:rsid w:val="00402784"/>
    <w:rsid w:val="00402FC4"/>
    <w:rsid w:val="004035B0"/>
    <w:rsid w:val="004043B5"/>
    <w:rsid w:val="004049B2"/>
    <w:rsid w:val="00404A2C"/>
    <w:rsid w:val="00404A9F"/>
    <w:rsid w:val="00404C58"/>
    <w:rsid w:val="00405070"/>
    <w:rsid w:val="00405402"/>
    <w:rsid w:val="004057CC"/>
    <w:rsid w:val="0040593E"/>
    <w:rsid w:val="00406064"/>
    <w:rsid w:val="004067FB"/>
    <w:rsid w:val="0040682B"/>
    <w:rsid w:val="004077CD"/>
    <w:rsid w:val="00407960"/>
    <w:rsid w:val="00407F19"/>
    <w:rsid w:val="0041010D"/>
    <w:rsid w:val="0041077A"/>
    <w:rsid w:val="004107B3"/>
    <w:rsid w:val="00410B2F"/>
    <w:rsid w:val="004118F0"/>
    <w:rsid w:val="004120C5"/>
    <w:rsid w:val="00412BAA"/>
    <w:rsid w:val="00412F5A"/>
    <w:rsid w:val="00413410"/>
    <w:rsid w:val="00413FB3"/>
    <w:rsid w:val="004142AE"/>
    <w:rsid w:val="00414C1B"/>
    <w:rsid w:val="00415636"/>
    <w:rsid w:val="0041582A"/>
    <w:rsid w:val="00415E3E"/>
    <w:rsid w:val="00416989"/>
    <w:rsid w:val="00416A81"/>
    <w:rsid w:val="00417BD8"/>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3282"/>
    <w:rsid w:val="004248A6"/>
    <w:rsid w:val="00424E6A"/>
    <w:rsid w:val="00425907"/>
    <w:rsid w:val="00426013"/>
    <w:rsid w:val="004261F0"/>
    <w:rsid w:val="00426AE9"/>
    <w:rsid w:val="00426D70"/>
    <w:rsid w:val="00426FEA"/>
    <w:rsid w:val="00427319"/>
    <w:rsid w:val="004276FA"/>
    <w:rsid w:val="00427AD8"/>
    <w:rsid w:val="004306F6"/>
    <w:rsid w:val="0043089C"/>
    <w:rsid w:val="00430D2D"/>
    <w:rsid w:val="00431990"/>
    <w:rsid w:val="00431F56"/>
    <w:rsid w:val="00432647"/>
    <w:rsid w:val="0043295E"/>
    <w:rsid w:val="00433110"/>
    <w:rsid w:val="00434526"/>
    <w:rsid w:val="00434535"/>
    <w:rsid w:val="0043492D"/>
    <w:rsid w:val="00434DFD"/>
    <w:rsid w:val="00435FAB"/>
    <w:rsid w:val="00436C1F"/>
    <w:rsid w:val="004373BB"/>
    <w:rsid w:val="00437881"/>
    <w:rsid w:val="00437B23"/>
    <w:rsid w:val="00437DDE"/>
    <w:rsid w:val="004410B7"/>
    <w:rsid w:val="004414A1"/>
    <w:rsid w:val="004414B8"/>
    <w:rsid w:val="004414CF"/>
    <w:rsid w:val="004414FD"/>
    <w:rsid w:val="0044182B"/>
    <w:rsid w:val="0044187F"/>
    <w:rsid w:val="00441A21"/>
    <w:rsid w:val="00442097"/>
    <w:rsid w:val="004424F6"/>
    <w:rsid w:val="00443054"/>
    <w:rsid w:val="00443510"/>
    <w:rsid w:val="00443D41"/>
    <w:rsid w:val="00443EE1"/>
    <w:rsid w:val="00444945"/>
    <w:rsid w:val="0044577D"/>
    <w:rsid w:val="004457B8"/>
    <w:rsid w:val="00445809"/>
    <w:rsid w:val="00445CB8"/>
    <w:rsid w:val="00445EE2"/>
    <w:rsid w:val="00445FC7"/>
    <w:rsid w:val="0044655E"/>
    <w:rsid w:val="00446D81"/>
    <w:rsid w:val="00446E1C"/>
    <w:rsid w:val="004472D7"/>
    <w:rsid w:val="00447382"/>
    <w:rsid w:val="00447927"/>
    <w:rsid w:val="00447B86"/>
    <w:rsid w:val="00447E3E"/>
    <w:rsid w:val="00450667"/>
    <w:rsid w:val="00450688"/>
    <w:rsid w:val="00450CBE"/>
    <w:rsid w:val="00450EE7"/>
    <w:rsid w:val="0045171E"/>
    <w:rsid w:val="00451B8A"/>
    <w:rsid w:val="004524E6"/>
    <w:rsid w:val="00452F6A"/>
    <w:rsid w:val="00452FA5"/>
    <w:rsid w:val="00453464"/>
    <w:rsid w:val="004545E5"/>
    <w:rsid w:val="00454661"/>
    <w:rsid w:val="0045474F"/>
    <w:rsid w:val="004547AD"/>
    <w:rsid w:val="00454CC1"/>
    <w:rsid w:val="004557AA"/>
    <w:rsid w:val="004558E6"/>
    <w:rsid w:val="00455A01"/>
    <w:rsid w:val="00455DE5"/>
    <w:rsid w:val="00456AFB"/>
    <w:rsid w:val="00456D1D"/>
    <w:rsid w:val="00457210"/>
    <w:rsid w:val="00457289"/>
    <w:rsid w:val="0046009D"/>
    <w:rsid w:val="0046066B"/>
    <w:rsid w:val="00460D8F"/>
    <w:rsid w:val="00461D70"/>
    <w:rsid w:val="00462BAE"/>
    <w:rsid w:val="00462CFB"/>
    <w:rsid w:val="004632B0"/>
    <w:rsid w:val="00463853"/>
    <w:rsid w:val="00463FFC"/>
    <w:rsid w:val="00464416"/>
    <w:rsid w:val="004648F0"/>
    <w:rsid w:val="004649CB"/>
    <w:rsid w:val="00465150"/>
    <w:rsid w:val="00465A66"/>
    <w:rsid w:val="0046787A"/>
    <w:rsid w:val="00467A9A"/>
    <w:rsid w:val="00467CCE"/>
    <w:rsid w:val="00470D4B"/>
    <w:rsid w:val="00470FC7"/>
    <w:rsid w:val="0047108C"/>
    <w:rsid w:val="00471733"/>
    <w:rsid w:val="00471A92"/>
    <w:rsid w:val="004735BA"/>
    <w:rsid w:val="00473C7F"/>
    <w:rsid w:val="004746B6"/>
    <w:rsid w:val="0047479D"/>
    <w:rsid w:val="00474874"/>
    <w:rsid w:val="00474995"/>
    <w:rsid w:val="00474C1D"/>
    <w:rsid w:val="00475019"/>
    <w:rsid w:val="0047506E"/>
    <w:rsid w:val="00475D0A"/>
    <w:rsid w:val="00475F63"/>
    <w:rsid w:val="004768FB"/>
    <w:rsid w:val="00476C4C"/>
    <w:rsid w:val="00476FF5"/>
    <w:rsid w:val="004775C7"/>
    <w:rsid w:val="00477667"/>
    <w:rsid w:val="00480949"/>
    <w:rsid w:val="004811DD"/>
    <w:rsid w:val="004815BC"/>
    <w:rsid w:val="00482377"/>
    <w:rsid w:val="00482CF3"/>
    <w:rsid w:val="004830F8"/>
    <w:rsid w:val="004833D0"/>
    <w:rsid w:val="0048413C"/>
    <w:rsid w:val="00484209"/>
    <w:rsid w:val="00484355"/>
    <w:rsid w:val="004848C7"/>
    <w:rsid w:val="00484A75"/>
    <w:rsid w:val="004851B5"/>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DE"/>
    <w:rsid w:val="004A2D1A"/>
    <w:rsid w:val="004A3572"/>
    <w:rsid w:val="004A4515"/>
    <w:rsid w:val="004A59B2"/>
    <w:rsid w:val="004A5B0B"/>
    <w:rsid w:val="004A5C11"/>
    <w:rsid w:val="004A626F"/>
    <w:rsid w:val="004A645F"/>
    <w:rsid w:val="004A66AF"/>
    <w:rsid w:val="004A6EE6"/>
    <w:rsid w:val="004B00A2"/>
    <w:rsid w:val="004B0357"/>
    <w:rsid w:val="004B07B4"/>
    <w:rsid w:val="004B1334"/>
    <w:rsid w:val="004B192B"/>
    <w:rsid w:val="004B1BD3"/>
    <w:rsid w:val="004B2C99"/>
    <w:rsid w:val="004B32AC"/>
    <w:rsid w:val="004B3442"/>
    <w:rsid w:val="004B3D34"/>
    <w:rsid w:val="004B4AC5"/>
    <w:rsid w:val="004B5587"/>
    <w:rsid w:val="004B5ADB"/>
    <w:rsid w:val="004B5CC3"/>
    <w:rsid w:val="004B6BF9"/>
    <w:rsid w:val="004B7192"/>
    <w:rsid w:val="004B79B4"/>
    <w:rsid w:val="004C00DA"/>
    <w:rsid w:val="004C01C8"/>
    <w:rsid w:val="004C0207"/>
    <w:rsid w:val="004C0923"/>
    <w:rsid w:val="004C0C1E"/>
    <w:rsid w:val="004C0E97"/>
    <w:rsid w:val="004C1723"/>
    <w:rsid w:val="004C29BF"/>
    <w:rsid w:val="004C2B84"/>
    <w:rsid w:val="004C2DCC"/>
    <w:rsid w:val="004C31D3"/>
    <w:rsid w:val="004C34F4"/>
    <w:rsid w:val="004C37AC"/>
    <w:rsid w:val="004C38A6"/>
    <w:rsid w:val="004C3C9A"/>
    <w:rsid w:val="004C4493"/>
    <w:rsid w:val="004C51D6"/>
    <w:rsid w:val="004C5911"/>
    <w:rsid w:val="004C5A7F"/>
    <w:rsid w:val="004C66D6"/>
    <w:rsid w:val="004C7790"/>
    <w:rsid w:val="004C78C7"/>
    <w:rsid w:val="004C7A7A"/>
    <w:rsid w:val="004C7AF4"/>
    <w:rsid w:val="004D04A4"/>
    <w:rsid w:val="004D081E"/>
    <w:rsid w:val="004D089E"/>
    <w:rsid w:val="004D0AA8"/>
    <w:rsid w:val="004D1097"/>
    <w:rsid w:val="004D1253"/>
    <w:rsid w:val="004D1B84"/>
    <w:rsid w:val="004D1E15"/>
    <w:rsid w:val="004D1F30"/>
    <w:rsid w:val="004D20E7"/>
    <w:rsid w:val="004D2E5E"/>
    <w:rsid w:val="004D4656"/>
    <w:rsid w:val="004D46ED"/>
    <w:rsid w:val="004D4906"/>
    <w:rsid w:val="004D4E58"/>
    <w:rsid w:val="004D50D9"/>
    <w:rsid w:val="004D55C0"/>
    <w:rsid w:val="004D5622"/>
    <w:rsid w:val="004D5AF5"/>
    <w:rsid w:val="004D5DD4"/>
    <w:rsid w:val="004D5E08"/>
    <w:rsid w:val="004D6512"/>
    <w:rsid w:val="004D6661"/>
    <w:rsid w:val="004D66FB"/>
    <w:rsid w:val="004D699F"/>
    <w:rsid w:val="004D6AE2"/>
    <w:rsid w:val="004D6DD3"/>
    <w:rsid w:val="004D6E57"/>
    <w:rsid w:val="004D75E7"/>
    <w:rsid w:val="004D77E9"/>
    <w:rsid w:val="004D7864"/>
    <w:rsid w:val="004D7B3B"/>
    <w:rsid w:val="004E07CD"/>
    <w:rsid w:val="004E0905"/>
    <w:rsid w:val="004E0D24"/>
    <w:rsid w:val="004E1950"/>
    <w:rsid w:val="004E1B19"/>
    <w:rsid w:val="004E1F83"/>
    <w:rsid w:val="004E219A"/>
    <w:rsid w:val="004E2783"/>
    <w:rsid w:val="004E307E"/>
    <w:rsid w:val="004E30A5"/>
    <w:rsid w:val="004E359A"/>
    <w:rsid w:val="004E3682"/>
    <w:rsid w:val="004E38B9"/>
    <w:rsid w:val="004E3ABC"/>
    <w:rsid w:val="004E429B"/>
    <w:rsid w:val="004E4992"/>
    <w:rsid w:val="004E505B"/>
    <w:rsid w:val="004E51C9"/>
    <w:rsid w:val="004E5752"/>
    <w:rsid w:val="004E5C68"/>
    <w:rsid w:val="004E683C"/>
    <w:rsid w:val="004E7166"/>
    <w:rsid w:val="004F0491"/>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42B7"/>
    <w:rsid w:val="00504C2D"/>
    <w:rsid w:val="00505020"/>
    <w:rsid w:val="00505178"/>
    <w:rsid w:val="005054D2"/>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3023"/>
    <w:rsid w:val="00513F58"/>
    <w:rsid w:val="005142AF"/>
    <w:rsid w:val="0051483E"/>
    <w:rsid w:val="00514D34"/>
    <w:rsid w:val="00515CF6"/>
    <w:rsid w:val="00516177"/>
    <w:rsid w:val="00516511"/>
    <w:rsid w:val="005168CE"/>
    <w:rsid w:val="00516EFA"/>
    <w:rsid w:val="00517527"/>
    <w:rsid w:val="00517C8A"/>
    <w:rsid w:val="00517D72"/>
    <w:rsid w:val="00520BFB"/>
    <w:rsid w:val="00520F28"/>
    <w:rsid w:val="00521694"/>
    <w:rsid w:val="00521DE7"/>
    <w:rsid w:val="00522133"/>
    <w:rsid w:val="00522664"/>
    <w:rsid w:val="0052276C"/>
    <w:rsid w:val="00522ED8"/>
    <w:rsid w:val="00522F57"/>
    <w:rsid w:val="00523EE7"/>
    <w:rsid w:val="0052400B"/>
    <w:rsid w:val="00524A89"/>
    <w:rsid w:val="00524DA9"/>
    <w:rsid w:val="00524FE5"/>
    <w:rsid w:val="00525306"/>
    <w:rsid w:val="0052532A"/>
    <w:rsid w:val="005254D2"/>
    <w:rsid w:val="005256ED"/>
    <w:rsid w:val="00525A36"/>
    <w:rsid w:val="00526C5C"/>
    <w:rsid w:val="0052715A"/>
    <w:rsid w:val="00527338"/>
    <w:rsid w:val="00530337"/>
    <w:rsid w:val="00530683"/>
    <w:rsid w:val="00530F83"/>
    <w:rsid w:val="00531093"/>
    <w:rsid w:val="00531942"/>
    <w:rsid w:val="00531AF5"/>
    <w:rsid w:val="00531CDE"/>
    <w:rsid w:val="00531FAC"/>
    <w:rsid w:val="005333D4"/>
    <w:rsid w:val="005333E3"/>
    <w:rsid w:val="005334F1"/>
    <w:rsid w:val="00533812"/>
    <w:rsid w:val="00533C8D"/>
    <w:rsid w:val="00533D12"/>
    <w:rsid w:val="00533FB4"/>
    <w:rsid w:val="00534286"/>
    <w:rsid w:val="005349FD"/>
    <w:rsid w:val="00534A00"/>
    <w:rsid w:val="005355BB"/>
    <w:rsid w:val="005357D7"/>
    <w:rsid w:val="00535951"/>
    <w:rsid w:val="00535C4A"/>
    <w:rsid w:val="00535CDB"/>
    <w:rsid w:val="00536557"/>
    <w:rsid w:val="005368ED"/>
    <w:rsid w:val="00536B59"/>
    <w:rsid w:val="005373CA"/>
    <w:rsid w:val="00537EB8"/>
    <w:rsid w:val="00540095"/>
    <w:rsid w:val="0054113E"/>
    <w:rsid w:val="005412D6"/>
    <w:rsid w:val="00541407"/>
    <w:rsid w:val="005415DC"/>
    <w:rsid w:val="00541D51"/>
    <w:rsid w:val="0054217A"/>
    <w:rsid w:val="005422BC"/>
    <w:rsid w:val="005432AE"/>
    <w:rsid w:val="0054395C"/>
    <w:rsid w:val="00543FE5"/>
    <w:rsid w:val="005441AD"/>
    <w:rsid w:val="00546194"/>
    <w:rsid w:val="00546749"/>
    <w:rsid w:val="00546FC3"/>
    <w:rsid w:val="005475DE"/>
    <w:rsid w:val="00550B35"/>
    <w:rsid w:val="00551D6F"/>
    <w:rsid w:val="00553336"/>
    <w:rsid w:val="005536B7"/>
    <w:rsid w:val="00553D6C"/>
    <w:rsid w:val="00553E50"/>
    <w:rsid w:val="005545C3"/>
    <w:rsid w:val="005545CA"/>
    <w:rsid w:val="00554750"/>
    <w:rsid w:val="00554C32"/>
    <w:rsid w:val="00555177"/>
    <w:rsid w:val="00555C9E"/>
    <w:rsid w:val="00555F5A"/>
    <w:rsid w:val="0055607B"/>
    <w:rsid w:val="00556F3A"/>
    <w:rsid w:val="0055703E"/>
    <w:rsid w:val="0055708B"/>
    <w:rsid w:val="0055721D"/>
    <w:rsid w:val="005574F1"/>
    <w:rsid w:val="005579F7"/>
    <w:rsid w:val="00557B46"/>
    <w:rsid w:val="00557F30"/>
    <w:rsid w:val="00560B0C"/>
    <w:rsid w:val="005613A2"/>
    <w:rsid w:val="00561B62"/>
    <w:rsid w:val="00561C95"/>
    <w:rsid w:val="00563600"/>
    <w:rsid w:val="00563917"/>
    <w:rsid w:val="00563F73"/>
    <w:rsid w:val="0056409D"/>
    <w:rsid w:val="00564552"/>
    <w:rsid w:val="0056458D"/>
    <w:rsid w:val="00564C7C"/>
    <w:rsid w:val="00565156"/>
    <w:rsid w:val="005652A0"/>
    <w:rsid w:val="005668DB"/>
    <w:rsid w:val="00566DA4"/>
    <w:rsid w:val="0056728A"/>
    <w:rsid w:val="00567A0E"/>
    <w:rsid w:val="00567A89"/>
    <w:rsid w:val="005702E3"/>
    <w:rsid w:val="0057047C"/>
    <w:rsid w:val="00570C1A"/>
    <w:rsid w:val="0057125D"/>
    <w:rsid w:val="0057171A"/>
    <w:rsid w:val="00571D54"/>
    <w:rsid w:val="005723C6"/>
    <w:rsid w:val="005724FE"/>
    <w:rsid w:val="0057252F"/>
    <w:rsid w:val="00573E45"/>
    <w:rsid w:val="00574542"/>
    <w:rsid w:val="0057487F"/>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5C33"/>
    <w:rsid w:val="00586163"/>
    <w:rsid w:val="00586498"/>
    <w:rsid w:val="00586858"/>
    <w:rsid w:val="00586B87"/>
    <w:rsid w:val="00586DA7"/>
    <w:rsid w:val="00587F59"/>
    <w:rsid w:val="005906A9"/>
    <w:rsid w:val="00591702"/>
    <w:rsid w:val="00591C7A"/>
    <w:rsid w:val="0059215C"/>
    <w:rsid w:val="005928FB"/>
    <w:rsid w:val="00592AC8"/>
    <w:rsid w:val="00592CF7"/>
    <w:rsid w:val="00592FE7"/>
    <w:rsid w:val="005937F2"/>
    <w:rsid w:val="00594512"/>
    <w:rsid w:val="005946AB"/>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25F0"/>
    <w:rsid w:val="005A3B7E"/>
    <w:rsid w:val="005A5257"/>
    <w:rsid w:val="005A55A0"/>
    <w:rsid w:val="005A5EEB"/>
    <w:rsid w:val="005A6AD2"/>
    <w:rsid w:val="005A79F0"/>
    <w:rsid w:val="005A7A07"/>
    <w:rsid w:val="005A7B67"/>
    <w:rsid w:val="005B057B"/>
    <w:rsid w:val="005B0862"/>
    <w:rsid w:val="005B08F0"/>
    <w:rsid w:val="005B1255"/>
    <w:rsid w:val="005B17CB"/>
    <w:rsid w:val="005B17EC"/>
    <w:rsid w:val="005B2093"/>
    <w:rsid w:val="005B23CD"/>
    <w:rsid w:val="005B266B"/>
    <w:rsid w:val="005B318F"/>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7E6"/>
    <w:rsid w:val="005C1756"/>
    <w:rsid w:val="005C2689"/>
    <w:rsid w:val="005C290F"/>
    <w:rsid w:val="005C2FBF"/>
    <w:rsid w:val="005C36EC"/>
    <w:rsid w:val="005C3730"/>
    <w:rsid w:val="005C3A37"/>
    <w:rsid w:val="005C3A67"/>
    <w:rsid w:val="005C3D05"/>
    <w:rsid w:val="005C4065"/>
    <w:rsid w:val="005C425F"/>
    <w:rsid w:val="005C4A9F"/>
    <w:rsid w:val="005C53B5"/>
    <w:rsid w:val="005C6B43"/>
    <w:rsid w:val="005C7C2D"/>
    <w:rsid w:val="005C7D12"/>
    <w:rsid w:val="005D118D"/>
    <w:rsid w:val="005D1A7C"/>
    <w:rsid w:val="005D31CC"/>
    <w:rsid w:val="005D3EAB"/>
    <w:rsid w:val="005D663E"/>
    <w:rsid w:val="005D6928"/>
    <w:rsid w:val="005D6E43"/>
    <w:rsid w:val="005D79E5"/>
    <w:rsid w:val="005D7CFE"/>
    <w:rsid w:val="005E0B0B"/>
    <w:rsid w:val="005E17A8"/>
    <w:rsid w:val="005E1803"/>
    <w:rsid w:val="005E1D08"/>
    <w:rsid w:val="005E1DA7"/>
    <w:rsid w:val="005E2469"/>
    <w:rsid w:val="005E2B88"/>
    <w:rsid w:val="005E2C1D"/>
    <w:rsid w:val="005E2CAD"/>
    <w:rsid w:val="005E2DA5"/>
    <w:rsid w:val="005E2EB4"/>
    <w:rsid w:val="005E3875"/>
    <w:rsid w:val="005E4992"/>
    <w:rsid w:val="005E525B"/>
    <w:rsid w:val="005E6748"/>
    <w:rsid w:val="005E6892"/>
    <w:rsid w:val="005E6C77"/>
    <w:rsid w:val="005E6D97"/>
    <w:rsid w:val="005E718F"/>
    <w:rsid w:val="005E73F1"/>
    <w:rsid w:val="005E7584"/>
    <w:rsid w:val="005F0A42"/>
    <w:rsid w:val="005F0BCF"/>
    <w:rsid w:val="005F0C21"/>
    <w:rsid w:val="005F1375"/>
    <w:rsid w:val="005F1724"/>
    <w:rsid w:val="005F1994"/>
    <w:rsid w:val="005F2044"/>
    <w:rsid w:val="005F2176"/>
    <w:rsid w:val="005F2DC5"/>
    <w:rsid w:val="005F2F55"/>
    <w:rsid w:val="005F2FE8"/>
    <w:rsid w:val="005F3331"/>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A5B"/>
    <w:rsid w:val="00601FB0"/>
    <w:rsid w:val="00602117"/>
    <w:rsid w:val="00602449"/>
    <w:rsid w:val="00602C24"/>
    <w:rsid w:val="00602C9A"/>
    <w:rsid w:val="00603351"/>
    <w:rsid w:val="00603792"/>
    <w:rsid w:val="0060383E"/>
    <w:rsid w:val="00603BCF"/>
    <w:rsid w:val="00603D2D"/>
    <w:rsid w:val="00604C5F"/>
    <w:rsid w:val="0060527F"/>
    <w:rsid w:val="006066B2"/>
    <w:rsid w:val="00606C8C"/>
    <w:rsid w:val="00607423"/>
    <w:rsid w:val="0060749E"/>
    <w:rsid w:val="006078D4"/>
    <w:rsid w:val="00607E84"/>
    <w:rsid w:val="006100B0"/>
    <w:rsid w:val="0061019D"/>
    <w:rsid w:val="00610655"/>
    <w:rsid w:val="00610DFC"/>
    <w:rsid w:val="006118ED"/>
    <w:rsid w:val="00611E64"/>
    <w:rsid w:val="00612152"/>
    <w:rsid w:val="0061242A"/>
    <w:rsid w:val="00612850"/>
    <w:rsid w:val="00613755"/>
    <w:rsid w:val="006142E3"/>
    <w:rsid w:val="006143D1"/>
    <w:rsid w:val="0061580A"/>
    <w:rsid w:val="00616595"/>
    <w:rsid w:val="00616C55"/>
    <w:rsid w:val="006172DE"/>
    <w:rsid w:val="00620448"/>
    <w:rsid w:val="00621778"/>
    <w:rsid w:val="00622182"/>
    <w:rsid w:val="006223C0"/>
    <w:rsid w:val="00622B54"/>
    <w:rsid w:val="00623279"/>
    <w:rsid w:val="0062352D"/>
    <w:rsid w:val="00623631"/>
    <w:rsid w:val="00623842"/>
    <w:rsid w:val="0062414B"/>
    <w:rsid w:val="00624DEB"/>
    <w:rsid w:val="00625317"/>
    <w:rsid w:val="0062545E"/>
    <w:rsid w:val="006268FD"/>
    <w:rsid w:val="0062691E"/>
    <w:rsid w:val="006269E9"/>
    <w:rsid w:val="00626E1B"/>
    <w:rsid w:val="0062743A"/>
    <w:rsid w:val="00627895"/>
    <w:rsid w:val="00627B4B"/>
    <w:rsid w:val="006311E1"/>
    <w:rsid w:val="006312F6"/>
    <w:rsid w:val="006314D6"/>
    <w:rsid w:val="00632051"/>
    <w:rsid w:val="006320D1"/>
    <w:rsid w:val="00633077"/>
    <w:rsid w:val="00633116"/>
    <w:rsid w:val="00633688"/>
    <w:rsid w:val="0063385F"/>
    <w:rsid w:val="00633BF0"/>
    <w:rsid w:val="00633DF7"/>
    <w:rsid w:val="00633EA9"/>
    <w:rsid w:val="00633ED1"/>
    <w:rsid w:val="0063460D"/>
    <w:rsid w:val="006346AA"/>
    <w:rsid w:val="006346AD"/>
    <w:rsid w:val="00635047"/>
    <w:rsid w:val="006351C4"/>
    <w:rsid w:val="006366F2"/>
    <w:rsid w:val="006371D6"/>
    <w:rsid w:val="00637900"/>
    <w:rsid w:val="00637FEB"/>
    <w:rsid w:val="00640A30"/>
    <w:rsid w:val="006412CE"/>
    <w:rsid w:val="006413BA"/>
    <w:rsid w:val="00641423"/>
    <w:rsid w:val="00642259"/>
    <w:rsid w:val="006425BF"/>
    <w:rsid w:val="006428D7"/>
    <w:rsid w:val="00642E74"/>
    <w:rsid w:val="0064302E"/>
    <w:rsid w:val="0064307E"/>
    <w:rsid w:val="00644E67"/>
    <w:rsid w:val="00645125"/>
    <w:rsid w:val="006455F4"/>
    <w:rsid w:val="00645741"/>
    <w:rsid w:val="0064619D"/>
    <w:rsid w:val="00646399"/>
    <w:rsid w:val="0064651A"/>
    <w:rsid w:val="00646650"/>
    <w:rsid w:val="006469D9"/>
    <w:rsid w:val="00646BF7"/>
    <w:rsid w:val="00646F02"/>
    <w:rsid w:val="00647358"/>
    <w:rsid w:val="00650553"/>
    <w:rsid w:val="00650ADE"/>
    <w:rsid w:val="0065136B"/>
    <w:rsid w:val="00651B64"/>
    <w:rsid w:val="006522F5"/>
    <w:rsid w:val="0065235F"/>
    <w:rsid w:val="00653B71"/>
    <w:rsid w:val="006541E4"/>
    <w:rsid w:val="00654A77"/>
    <w:rsid w:val="00654AA1"/>
    <w:rsid w:val="0065548F"/>
    <w:rsid w:val="00655680"/>
    <w:rsid w:val="006561AC"/>
    <w:rsid w:val="00656A8D"/>
    <w:rsid w:val="00656E71"/>
    <w:rsid w:val="00657085"/>
    <w:rsid w:val="0065749D"/>
    <w:rsid w:val="00657540"/>
    <w:rsid w:val="00657A0A"/>
    <w:rsid w:val="00657D42"/>
    <w:rsid w:val="006603AA"/>
    <w:rsid w:val="00661478"/>
    <w:rsid w:val="006615DB"/>
    <w:rsid w:val="006619AE"/>
    <w:rsid w:val="006619E6"/>
    <w:rsid w:val="00661A39"/>
    <w:rsid w:val="00661ED3"/>
    <w:rsid w:val="0066209A"/>
    <w:rsid w:val="006625EC"/>
    <w:rsid w:val="00662B4B"/>
    <w:rsid w:val="006639F2"/>
    <w:rsid w:val="00663A7E"/>
    <w:rsid w:val="00663C8D"/>
    <w:rsid w:val="00663E8F"/>
    <w:rsid w:val="00663F45"/>
    <w:rsid w:val="006646F7"/>
    <w:rsid w:val="00665B66"/>
    <w:rsid w:val="00665F50"/>
    <w:rsid w:val="006660B6"/>
    <w:rsid w:val="0066699B"/>
    <w:rsid w:val="00667348"/>
    <w:rsid w:val="00667960"/>
    <w:rsid w:val="00670409"/>
    <w:rsid w:val="00670720"/>
    <w:rsid w:val="0067077B"/>
    <w:rsid w:val="00671407"/>
    <w:rsid w:val="00671618"/>
    <w:rsid w:val="00671EC2"/>
    <w:rsid w:val="006735C1"/>
    <w:rsid w:val="006742FC"/>
    <w:rsid w:val="006743A0"/>
    <w:rsid w:val="006746E2"/>
    <w:rsid w:val="00674A57"/>
    <w:rsid w:val="00675424"/>
    <w:rsid w:val="00675565"/>
    <w:rsid w:val="00676493"/>
    <w:rsid w:val="006764FC"/>
    <w:rsid w:val="00676791"/>
    <w:rsid w:val="00676BFF"/>
    <w:rsid w:val="00676C4F"/>
    <w:rsid w:val="0067753C"/>
    <w:rsid w:val="00677559"/>
    <w:rsid w:val="00677626"/>
    <w:rsid w:val="00680275"/>
    <w:rsid w:val="00680A31"/>
    <w:rsid w:val="006814E2"/>
    <w:rsid w:val="00681D94"/>
    <w:rsid w:val="00681F9E"/>
    <w:rsid w:val="006822CD"/>
    <w:rsid w:val="00683C9E"/>
    <w:rsid w:val="0068407E"/>
    <w:rsid w:val="006847E0"/>
    <w:rsid w:val="0068566F"/>
    <w:rsid w:val="00685996"/>
    <w:rsid w:val="00685AB9"/>
    <w:rsid w:val="006861EF"/>
    <w:rsid w:val="00686C90"/>
    <w:rsid w:val="00687605"/>
    <w:rsid w:val="00687640"/>
    <w:rsid w:val="006877EE"/>
    <w:rsid w:val="006878C6"/>
    <w:rsid w:val="00687F37"/>
    <w:rsid w:val="00690B96"/>
    <w:rsid w:val="00692D7F"/>
    <w:rsid w:val="00692F7A"/>
    <w:rsid w:val="006949C5"/>
    <w:rsid w:val="0069515E"/>
    <w:rsid w:val="00695859"/>
    <w:rsid w:val="006961BF"/>
    <w:rsid w:val="00696220"/>
    <w:rsid w:val="00696337"/>
    <w:rsid w:val="00696374"/>
    <w:rsid w:val="006978C3"/>
    <w:rsid w:val="006A004F"/>
    <w:rsid w:val="006A01BC"/>
    <w:rsid w:val="006A0320"/>
    <w:rsid w:val="006A0D15"/>
    <w:rsid w:val="006A122A"/>
    <w:rsid w:val="006A18B2"/>
    <w:rsid w:val="006A1AA1"/>
    <w:rsid w:val="006A1D58"/>
    <w:rsid w:val="006A2349"/>
    <w:rsid w:val="006A259A"/>
    <w:rsid w:val="006A29C0"/>
    <w:rsid w:val="006A2A74"/>
    <w:rsid w:val="006A2BE5"/>
    <w:rsid w:val="006A3547"/>
    <w:rsid w:val="006A3639"/>
    <w:rsid w:val="006A39F1"/>
    <w:rsid w:val="006A407D"/>
    <w:rsid w:val="006A423B"/>
    <w:rsid w:val="006A45B5"/>
    <w:rsid w:val="006A496F"/>
    <w:rsid w:val="006A4FCC"/>
    <w:rsid w:val="006A583F"/>
    <w:rsid w:val="006A6822"/>
    <w:rsid w:val="006A6D03"/>
    <w:rsid w:val="006A7103"/>
    <w:rsid w:val="006B02B0"/>
    <w:rsid w:val="006B068E"/>
    <w:rsid w:val="006B0741"/>
    <w:rsid w:val="006B09DB"/>
    <w:rsid w:val="006B0F8D"/>
    <w:rsid w:val="006B1352"/>
    <w:rsid w:val="006B1360"/>
    <w:rsid w:val="006B1477"/>
    <w:rsid w:val="006B1B0F"/>
    <w:rsid w:val="006B1E2F"/>
    <w:rsid w:val="006B212A"/>
    <w:rsid w:val="006B25B5"/>
    <w:rsid w:val="006B29B4"/>
    <w:rsid w:val="006B2A32"/>
    <w:rsid w:val="006B2C62"/>
    <w:rsid w:val="006B2C86"/>
    <w:rsid w:val="006B35CE"/>
    <w:rsid w:val="006B35ED"/>
    <w:rsid w:val="006B4190"/>
    <w:rsid w:val="006B4AFD"/>
    <w:rsid w:val="006B50B9"/>
    <w:rsid w:val="006B50E4"/>
    <w:rsid w:val="006B543A"/>
    <w:rsid w:val="006B560F"/>
    <w:rsid w:val="006B5BB5"/>
    <w:rsid w:val="006B5EE4"/>
    <w:rsid w:val="006B5FF5"/>
    <w:rsid w:val="006B6107"/>
    <w:rsid w:val="006B63B3"/>
    <w:rsid w:val="006B6811"/>
    <w:rsid w:val="006B6E1E"/>
    <w:rsid w:val="006B7FE3"/>
    <w:rsid w:val="006C04AE"/>
    <w:rsid w:val="006C0B9B"/>
    <w:rsid w:val="006C0FE0"/>
    <w:rsid w:val="006C1320"/>
    <w:rsid w:val="006C202E"/>
    <w:rsid w:val="006C211C"/>
    <w:rsid w:val="006C2390"/>
    <w:rsid w:val="006C29D4"/>
    <w:rsid w:val="006C3962"/>
    <w:rsid w:val="006C3ACC"/>
    <w:rsid w:val="006C423B"/>
    <w:rsid w:val="006C4386"/>
    <w:rsid w:val="006C4CC4"/>
    <w:rsid w:val="006C4D66"/>
    <w:rsid w:val="006C53E6"/>
    <w:rsid w:val="006C573B"/>
    <w:rsid w:val="006C651F"/>
    <w:rsid w:val="006C6E2C"/>
    <w:rsid w:val="006C715A"/>
    <w:rsid w:val="006C7292"/>
    <w:rsid w:val="006C745F"/>
    <w:rsid w:val="006C7C18"/>
    <w:rsid w:val="006D0833"/>
    <w:rsid w:val="006D13B1"/>
    <w:rsid w:val="006D1A76"/>
    <w:rsid w:val="006D1C98"/>
    <w:rsid w:val="006D283F"/>
    <w:rsid w:val="006D2E5F"/>
    <w:rsid w:val="006D3866"/>
    <w:rsid w:val="006D3C0E"/>
    <w:rsid w:val="006D476F"/>
    <w:rsid w:val="006D4A81"/>
    <w:rsid w:val="006D5800"/>
    <w:rsid w:val="006D5D94"/>
    <w:rsid w:val="006D67DE"/>
    <w:rsid w:val="006D6CE6"/>
    <w:rsid w:val="006D764B"/>
    <w:rsid w:val="006D7682"/>
    <w:rsid w:val="006D77E5"/>
    <w:rsid w:val="006E0A1C"/>
    <w:rsid w:val="006E14BC"/>
    <w:rsid w:val="006E14C3"/>
    <w:rsid w:val="006E2986"/>
    <w:rsid w:val="006E2C67"/>
    <w:rsid w:val="006E30A3"/>
    <w:rsid w:val="006E319B"/>
    <w:rsid w:val="006E41F8"/>
    <w:rsid w:val="006E45CE"/>
    <w:rsid w:val="006E47EA"/>
    <w:rsid w:val="006E4915"/>
    <w:rsid w:val="006E4E0A"/>
    <w:rsid w:val="006E4FD9"/>
    <w:rsid w:val="006E5A5B"/>
    <w:rsid w:val="006E5F2C"/>
    <w:rsid w:val="006E687A"/>
    <w:rsid w:val="006E68A2"/>
    <w:rsid w:val="006E69CF"/>
    <w:rsid w:val="006E6ABE"/>
    <w:rsid w:val="006E6DF9"/>
    <w:rsid w:val="006E7568"/>
    <w:rsid w:val="006E7CCB"/>
    <w:rsid w:val="006F0479"/>
    <w:rsid w:val="006F0542"/>
    <w:rsid w:val="006F0820"/>
    <w:rsid w:val="006F0943"/>
    <w:rsid w:val="006F0F99"/>
    <w:rsid w:val="006F1C76"/>
    <w:rsid w:val="006F1E61"/>
    <w:rsid w:val="006F2445"/>
    <w:rsid w:val="006F31F8"/>
    <w:rsid w:val="006F33D5"/>
    <w:rsid w:val="006F33EC"/>
    <w:rsid w:val="006F3E71"/>
    <w:rsid w:val="006F4287"/>
    <w:rsid w:val="006F4325"/>
    <w:rsid w:val="006F4AB6"/>
    <w:rsid w:val="006F4B4C"/>
    <w:rsid w:val="006F4EF6"/>
    <w:rsid w:val="006F50CF"/>
    <w:rsid w:val="006F6044"/>
    <w:rsid w:val="006F6261"/>
    <w:rsid w:val="006F725F"/>
    <w:rsid w:val="006F7509"/>
    <w:rsid w:val="006F7893"/>
    <w:rsid w:val="007005B4"/>
    <w:rsid w:val="00700CAF"/>
    <w:rsid w:val="00700CB0"/>
    <w:rsid w:val="00701824"/>
    <w:rsid w:val="00701C1D"/>
    <w:rsid w:val="00701E50"/>
    <w:rsid w:val="00701ECD"/>
    <w:rsid w:val="00701F9E"/>
    <w:rsid w:val="00702E74"/>
    <w:rsid w:val="00702F85"/>
    <w:rsid w:val="00702FC8"/>
    <w:rsid w:val="00703168"/>
    <w:rsid w:val="00703708"/>
    <w:rsid w:val="00703F7B"/>
    <w:rsid w:val="00704261"/>
    <w:rsid w:val="007045D3"/>
    <w:rsid w:val="0070474A"/>
    <w:rsid w:val="007048EC"/>
    <w:rsid w:val="00704ADC"/>
    <w:rsid w:val="007059CA"/>
    <w:rsid w:val="00705BBD"/>
    <w:rsid w:val="0070655E"/>
    <w:rsid w:val="0070667F"/>
    <w:rsid w:val="0070676B"/>
    <w:rsid w:val="007069E0"/>
    <w:rsid w:val="00710302"/>
    <w:rsid w:val="00710671"/>
    <w:rsid w:val="00710CC6"/>
    <w:rsid w:val="007113A7"/>
    <w:rsid w:val="00711436"/>
    <w:rsid w:val="00711724"/>
    <w:rsid w:val="00711D3A"/>
    <w:rsid w:val="00711FC0"/>
    <w:rsid w:val="007130E7"/>
    <w:rsid w:val="0071325D"/>
    <w:rsid w:val="00713894"/>
    <w:rsid w:val="007138BA"/>
    <w:rsid w:val="00713CE4"/>
    <w:rsid w:val="00714421"/>
    <w:rsid w:val="00714933"/>
    <w:rsid w:val="00714A27"/>
    <w:rsid w:val="007150E1"/>
    <w:rsid w:val="007156F0"/>
    <w:rsid w:val="00715D9C"/>
    <w:rsid w:val="00715DEA"/>
    <w:rsid w:val="00716763"/>
    <w:rsid w:val="00716BD6"/>
    <w:rsid w:val="00716EA5"/>
    <w:rsid w:val="00716FFF"/>
    <w:rsid w:val="00720439"/>
    <w:rsid w:val="00720CD2"/>
    <w:rsid w:val="00720F07"/>
    <w:rsid w:val="007213B3"/>
    <w:rsid w:val="0072162D"/>
    <w:rsid w:val="00721B18"/>
    <w:rsid w:val="00721DDD"/>
    <w:rsid w:val="00722342"/>
    <w:rsid w:val="00722C7D"/>
    <w:rsid w:val="00722C8E"/>
    <w:rsid w:val="0072383E"/>
    <w:rsid w:val="00723D20"/>
    <w:rsid w:val="00724027"/>
    <w:rsid w:val="00724E57"/>
    <w:rsid w:val="00725A88"/>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1B3B"/>
    <w:rsid w:val="007326E4"/>
    <w:rsid w:val="007328E1"/>
    <w:rsid w:val="00732E1D"/>
    <w:rsid w:val="0073301E"/>
    <w:rsid w:val="00733A49"/>
    <w:rsid w:val="00733D70"/>
    <w:rsid w:val="00734DBA"/>
    <w:rsid w:val="00734F2A"/>
    <w:rsid w:val="00735742"/>
    <w:rsid w:val="00735A8E"/>
    <w:rsid w:val="00735C03"/>
    <w:rsid w:val="00735D48"/>
    <w:rsid w:val="00736509"/>
    <w:rsid w:val="00736716"/>
    <w:rsid w:val="00736B4C"/>
    <w:rsid w:val="00736F7C"/>
    <w:rsid w:val="00737108"/>
    <w:rsid w:val="00737506"/>
    <w:rsid w:val="00737637"/>
    <w:rsid w:val="007377F3"/>
    <w:rsid w:val="00740688"/>
    <w:rsid w:val="00740D7B"/>
    <w:rsid w:val="007414C5"/>
    <w:rsid w:val="0074160D"/>
    <w:rsid w:val="0074199C"/>
    <w:rsid w:val="00741DBD"/>
    <w:rsid w:val="00741E90"/>
    <w:rsid w:val="007432F2"/>
    <w:rsid w:val="00743483"/>
    <w:rsid w:val="00743DAB"/>
    <w:rsid w:val="00744148"/>
    <w:rsid w:val="00744196"/>
    <w:rsid w:val="007449A4"/>
    <w:rsid w:val="007451D5"/>
    <w:rsid w:val="00746465"/>
    <w:rsid w:val="00746584"/>
    <w:rsid w:val="007466F6"/>
    <w:rsid w:val="007469FC"/>
    <w:rsid w:val="00746EC2"/>
    <w:rsid w:val="00747629"/>
    <w:rsid w:val="00747BD6"/>
    <w:rsid w:val="00750440"/>
    <w:rsid w:val="00750FF1"/>
    <w:rsid w:val="0075175F"/>
    <w:rsid w:val="00751CB2"/>
    <w:rsid w:val="007522C7"/>
    <w:rsid w:val="007529A2"/>
    <w:rsid w:val="00753172"/>
    <w:rsid w:val="007532C2"/>
    <w:rsid w:val="007535BD"/>
    <w:rsid w:val="00753CFA"/>
    <w:rsid w:val="00753D00"/>
    <w:rsid w:val="00753D65"/>
    <w:rsid w:val="00753EDA"/>
    <w:rsid w:val="00754589"/>
    <w:rsid w:val="00754C5A"/>
    <w:rsid w:val="00755BE8"/>
    <w:rsid w:val="00755CC0"/>
    <w:rsid w:val="00756009"/>
    <w:rsid w:val="007562F9"/>
    <w:rsid w:val="0075646C"/>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5304"/>
    <w:rsid w:val="007655F9"/>
    <w:rsid w:val="0076561E"/>
    <w:rsid w:val="00766265"/>
    <w:rsid w:val="00766354"/>
    <w:rsid w:val="00766610"/>
    <w:rsid w:val="00766CD7"/>
    <w:rsid w:val="007677A9"/>
    <w:rsid w:val="0076782E"/>
    <w:rsid w:val="007678ED"/>
    <w:rsid w:val="00770330"/>
    <w:rsid w:val="007706DE"/>
    <w:rsid w:val="007707CD"/>
    <w:rsid w:val="00770833"/>
    <w:rsid w:val="00770ED3"/>
    <w:rsid w:val="007710D7"/>
    <w:rsid w:val="0077124C"/>
    <w:rsid w:val="00771637"/>
    <w:rsid w:val="00771C76"/>
    <w:rsid w:val="00772696"/>
    <w:rsid w:val="00774242"/>
    <w:rsid w:val="00774499"/>
    <w:rsid w:val="00774AFB"/>
    <w:rsid w:val="00774B4D"/>
    <w:rsid w:val="00775149"/>
    <w:rsid w:val="0077619C"/>
    <w:rsid w:val="007768F5"/>
    <w:rsid w:val="00776C2C"/>
    <w:rsid w:val="00777A6F"/>
    <w:rsid w:val="00777EF1"/>
    <w:rsid w:val="007803CD"/>
    <w:rsid w:val="00780658"/>
    <w:rsid w:val="00781579"/>
    <w:rsid w:val="00781703"/>
    <w:rsid w:val="007818FD"/>
    <w:rsid w:val="00783232"/>
    <w:rsid w:val="0078327A"/>
    <w:rsid w:val="00783BC8"/>
    <w:rsid w:val="00783C17"/>
    <w:rsid w:val="00783F27"/>
    <w:rsid w:val="0078489E"/>
    <w:rsid w:val="00784ACA"/>
    <w:rsid w:val="007853F9"/>
    <w:rsid w:val="00785BC5"/>
    <w:rsid w:val="00785CA5"/>
    <w:rsid w:val="00786EF5"/>
    <w:rsid w:val="0078725A"/>
    <w:rsid w:val="007872EB"/>
    <w:rsid w:val="0078794A"/>
    <w:rsid w:val="00787E7D"/>
    <w:rsid w:val="00790813"/>
    <w:rsid w:val="00790D3A"/>
    <w:rsid w:val="00791B3B"/>
    <w:rsid w:val="00791D50"/>
    <w:rsid w:val="00792035"/>
    <w:rsid w:val="00793126"/>
    <w:rsid w:val="007931BD"/>
    <w:rsid w:val="00793A82"/>
    <w:rsid w:val="00793B85"/>
    <w:rsid w:val="00793C33"/>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5B3"/>
    <w:rsid w:val="007A5018"/>
    <w:rsid w:val="007A50BA"/>
    <w:rsid w:val="007A5454"/>
    <w:rsid w:val="007A5CA3"/>
    <w:rsid w:val="007A72E4"/>
    <w:rsid w:val="007A73CC"/>
    <w:rsid w:val="007A75B8"/>
    <w:rsid w:val="007A7BAA"/>
    <w:rsid w:val="007B0487"/>
    <w:rsid w:val="007B04EC"/>
    <w:rsid w:val="007B1C25"/>
    <w:rsid w:val="007B378D"/>
    <w:rsid w:val="007B3853"/>
    <w:rsid w:val="007B3BD5"/>
    <w:rsid w:val="007B3C3C"/>
    <w:rsid w:val="007B3FC2"/>
    <w:rsid w:val="007B470D"/>
    <w:rsid w:val="007B488F"/>
    <w:rsid w:val="007B4E43"/>
    <w:rsid w:val="007B5229"/>
    <w:rsid w:val="007B5438"/>
    <w:rsid w:val="007B55B1"/>
    <w:rsid w:val="007B5AC2"/>
    <w:rsid w:val="007B5CC4"/>
    <w:rsid w:val="007B6189"/>
    <w:rsid w:val="007B67A8"/>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B8C"/>
    <w:rsid w:val="007C30AB"/>
    <w:rsid w:val="007C3153"/>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D9"/>
    <w:rsid w:val="007D19D7"/>
    <w:rsid w:val="007D28FB"/>
    <w:rsid w:val="007D309D"/>
    <w:rsid w:val="007D3133"/>
    <w:rsid w:val="007D3B6A"/>
    <w:rsid w:val="007D3C1E"/>
    <w:rsid w:val="007D3DE7"/>
    <w:rsid w:val="007D4300"/>
    <w:rsid w:val="007D4A13"/>
    <w:rsid w:val="007D5577"/>
    <w:rsid w:val="007D649C"/>
    <w:rsid w:val="007D6A33"/>
    <w:rsid w:val="007D6E99"/>
    <w:rsid w:val="007D70AC"/>
    <w:rsid w:val="007E00B5"/>
    <w:rsid w:val="007E119C"/>
    <w:rsid w:val="007E15A5"/>
    <w:rsid w:val="007E16DD"/>
    <w:rsid w:val="007E191D"/>
    <w:rsid w:val="007E195B"/>
    <w:rsid w:val="007E207E"/>
    <w:rsid w:val="007E2127"/>
    <w:rsid w:val="007E237D"/>
    <w:rsid w:val="007E29EB"/>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D94"/>
    <w:rsid w:val="007F024A"/>
    <w:rsid w:val="007F0AF5"/>
    <w:rsid w:val="007F0EB4"/>
    <w:rsid w:val="007F193A"/>
    <w:rsid w:val="007F1B5E"/>
    <w:rsid w:val="007F1CAE"/>
    <w:rsid w:val="007F1CEC"/>
    <w:rsid w:val="007F1E27"/>
    <w:rsid w:val="007F2678"/>
    <w:rsid w:val="007F2A1E"/>
    <w:rsid w:val="007F467E"/>
    <w:rsid w:val="007F5A70"/>
    <w:rsid w:val="007F5F27"/>
    <w:rsid w:val="007F5F96"/>
    <w:rsid w:val="007F61F5"/>
    <w:rsid w:val="007F6699"/>
    <w:rsid w:val="007F69BC"/>
    <w:rsid w:val="007F770C"/>
    <w:rsid w:val="007F780A"/>
    <w:rsid w:val="007F7ACA"/>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417"/>
    <w:rsid w:val="008070B9"/>
    <w:rsid w:val="00807855"/>
    <w:rsid w:val="00807CC4"/>
    <w:rsid w:val="00810415"/>
    <w:rsid w:val="00810B51"/>
    <w:rsid w:val="00810D61"/>
    <w:rsid w:val="00811C86"/>
    <w:rsid w:val="0081272C"/>
    <w:rsid w:val="00812E0C"/>
    <w:rsid w:val="00813288"/>
    <w:rsid w:val="008133FF"/>
    <w:rsid w:val="0081346E"/>
    <w:rsid w:val="008148AD"/>
    <w:rsid w:val="00815F0C"/>
    <w:rsid w:val="0081604E"/>
    <w:rsid w:val="0081605B"/>
    <w:rsid w:val="00816719"/>
    <w:rsid w:val="00816D5A"/>
    <w:rsid w:val="00816F06"/>
    <w:rsid w:val="00816F28"/>
    <w:rsid w:val="0081722E"/>
    <w:rsid w:val="0082047F"/>
    <w:rsid w:val="00820BB9"/>
    <w:rsid w:val="00821635"/>
    <w:rsid w:val="00821700"/>
    <w:rsid w:val="00822011"/>
    <w:rsid w:val="00823491"/>
    <w:rsid w:val="00823608"/>
    <w:rsid w:val="00823F71"/>
    <w:rsid w:val="00824751"/>
    <w:rsid w:val="00825060"/>
    <w:rsid w:val="00825105"/>
    <w:rsid w:val="00825591"/>
    <w:rsid w:val="00825C44"/>
    <w:rsid w:val="00826145"/>
    <w:rsid w:val="0082634C"/>
    <w:rsid w:val="008263BA"/>
    <w:rsid w:val="0082681B"/>
    <w:rsid w:val="00826C8B"/>
    <w:rsid w:val="008272CE"/>
    <w:rsid w:val="00827838"/>
    <w:rsid w:val="00827CB2"/>
    <w:rsid w:val="00827D22"/>
    <w:rsid w:val="008306E9"/>
    <w:rsid w:val="00830FBF"/>
    <w:rsid w:val="00831149"/>
    <w:rsid w:val="008312F7"/>
    <w:rsid w:val="00831493"/>
    <w:rsid w:val="00831D0C"/>
    <w:rsid w:val="008322DE"/>
    <w:rsid w:val="00832B9F"/>
    <w:rsid w:val="008340C3"/>
    <w:rsid w:val="00834A3A"/>
    <w:rsid w:val="00834C21"/>
    <w:rsid w:val="00834CFD"/>
    <w:rsid w:val="00835436"/>
    <w:rsid w:val="00835726"/>
    <w:rsid w:val="00835CE2"/>
    <w:rsid w:val="00835E6A"/>
    <w:rsid w:val="008368C0"/>
    <w:rsid w:val="00836CAE"/>
    <w:rsid w:val="00837C5D"/>
    <w:rsid w:val="00840BC2"/>
    <w:rsid w:val="00842007"/>
    <w:rsid w:val="008422C0"/>
    <w:rsid w:val="00842A49"/>
    <w:rsid w:val="00843206"/>
    <w:rsid w:val="00843507"/>
    <w:rsid w:val="00844830"/>
    <w:rsid w:val="00844E0B"/>
    <w:rsid w:val="00845F5B"/>
    <w:rsid w:val="0084712E"/>
    <w:rsid w:val="0084787D"/>
    <w:rsid w:val="00847E8C"/>
    <w:rsid w:val="00847F3A"/>
    <w:rsid w:val="008500EB"/>
    <w:rsid w:val="00850212"/>
    <w:rsid w:val="008510D3"/>
    <w:rsid w:val="008514EF"/>
    <w:rsid w:val="008516C6"/>
    <w:rsid w:val="0085184B"/>
    <w:rsid w:val="00851CF0"/>
    <w:rsid w:val="00851FD5"/>
    <w:rsid w:val="0085226B"/>
    <w:rsid w:val="0085236B"/>
    <w:rsid w:val="008534EA"/>
    <w:rsid w:val="008539ED"/>
    <w:rsid w:val="00853DD4"/>
    <w:rsid w:val="00855093"/>
    <w:rsid w:val="0085560E"/>
    <w:rsid w:val="00855A2F"/>
    <w:rsid w:val="00856358"/>
    <w:rsid w:val="008568F0"/>
    <w:rsid w:val="00856B55"/>
    <w:rsid w:val="00856D1E"/>
    <w:rsid w:val="008574FA"/>
    <w:rsid w:val="00857F79"/>
    <w:rsid w:val="00860AE6"/>
    <w:rsid w:val="00861074"/>
    <w:rsid w:val="00861A29"/>
    <w:rsid w:val="008620B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D34"/>
    <w:rsid w:val="00867117"/>
    <w:rsid w:val="00867773"/>
    <w:rsid w:val="008678E5"/>
    <w:rsid w:val="008679CB"/>
    <w:rsid w:val="00870065"/>
    <w:rsid w:val="00870B57"/>
    <w:rsid w:val="008715BC"/>
    <w:rsid w:val="00871F0D"/>
    <w:rsid w:val="0087254D"/>
    <w:rsid w:val="00872BE2"/>
    <w:rsid w:val="00872E2B"/>
    <w:rsid w:val="008731F0"/>
    <w:rsid w:val="008738EE"/>
    <w:rsid w:val="00873CD9"/>
    <w:rsid w:val="00874123"/>
    <w:rsid w:val="00875553"/>
    <w:rsid w:val="00875637"/>
    <w:rsid w:val="008757D6"/>
    <w:rsid w:val="008758B8"/>
    <w:rsid w:val="00875DD6"/>
    <w:rsid w:val="008761D9"/>
    <w:rsid w:val="00877020"/>
    <w:rsid w:val="008770AA"/>
    <w:rsid w:val="0087719E"/>
    <w:rsid w:val="00877C1E"/>
    <w:rsid w:val="00877E7E"/>
    <w:rsid w:val="008808FA"/>
    <w:rsid w:val="00880A60"/>
    <w:rsid w:val="00881128"/>
    <w:rsid w:val="00881A47"/>
    <w:rsid w:val="00881A8D"/>
    <w:rsid w:val="00882109"/>
    <w:rsid w:val="0088214C"/>
    <w:rsid w:val="0088226F"/>
    <w:rsid w:val="008826FC"/>
    <w:rsid w:val="00882C3E"/>
    <w:rsid w:val="0088329D"/>
    <w:rsid w:val="008839A6"/>
    <w:rsid w:val="00883EF6"/>
    <w:rsid w:val="008844F2"/>
    <w:rsid w:val="00885A5B"/>
    <w:rsid w:val="0088657E"/>
    <w:rsid w:val="00886E2C"/>
    <w:rsid w:val="00886FDB"/>
    <w:rsid w:val="008870D2"/>
    <w:rsid w:val="00887D9C"/>
    <w:rsid w:val="00890269"/>
    <w:rsid w:val="00890388"/>
    <w:rsid w:val="00890955"/>
    <w:rsid w:val="00890D95"/>
    <w:rsid w:val="008912CD"/>
    <w:rsid w:val="0089156F"/>
    <w:rsid w:val="00891CDA"/>
    <w:rsid w:val="00892068"/>
    <w:rsid w:val="008923F3"/>
    <w:rsid w:val="0089384C"/>
    <w:rsid w:val="00893DB2"/>
    <w:rsid w:val="00893FF8"/>
    <w:rsid w:val="0089417F"/>
    <w:rsid w:val="008947C6"/>
    <w:rsid w:val="00894E50"/>
    <w:rsid w:val="00895402"/>
    <w:rsid w:val="00895830"/>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5346"/>
    <w:rsid w:val="008A542D"/>
    <w:rsid w:val="008A5928"/>
    <w:rsid w:val="008A5A63"/>
    <w:rsid w:val="008A6265"/>
    <w:rsid w:val="008A6473"/>
    <w:rsid w:val="008A648B"/>
    <w:rsid w:val="008A6655"/>
    <w:rsid w:val="008A6E4A"/>
    <w:rsid w:val="008B07C4"/>
    <w:rsid w:val="008B0E52"/>
    <w:rsid w:val="008B13A5"/>
    <w:rsid w:val="008B14F8"/>
    <w:rsid w:val="008B15A2"/>
    <w:rsid w:val="008B162B"/>
    <w:rsid w:val="008B1EAF"/>
    <w:rsid w:val="008B23DC"/>
    <w:rsid w:val="008B2771"/>
    <w:rsid w:val="008B27EF"/>
    <w:rsid w:val="008B2EF6"/>
    <w:rsid w:val="008B342C"/>
    <w:rsid w:val="008B396C"/>
    <w:rsid w:val="008B3B34"/>
    <w:rsid w:val="008B4108"/>
    <w:rsid w:val="008B44CB"/>
    <w:rsid w:val="008B5425"/>
    <w:rsid w:val="008B65F1"/>
    <w:rsid w:val="008B6F8B"/>
    <w:rsid w:val="008B7D31"/>
    <w:rsid w:val="008C0196"/>
    <w:rsid w:val="008C026C"/>
    <w:rsid w:val="008C0EFC"/>
    <w:rsid w:val="008C14F8"/>
    <w:rsid w:val="008C17B6"/>
    <w:rsid w:val="008C1D4E"/>
    <w:rsid w:val="008C213D"/>
    <w:rsid w:val="008C245B"/>
    <w:rsid w:val="008C266C"/>
    <w:rsid w:val="008C26CE"/>
    <w:rsid w:val="008C26F6"/>
    <w:rsid w:val="008C4786"/>
    <w:rsid w:val="008C4DC2"/>
    <w:rsid w:val="008C507C"/>
    <w:rsid w:val="008C51DB"/>
    <w:rsid w:val="008C56B8"/>
    <w:rsid w:val="008C5A1E"/>
    <w:rsid w:val="008C630D"/>
    <w:rsid w:val="008C63B2"/>
    <w:rsid w:val="008C68F2"/>
    <w:rsid w:val="008C6DDD"/>
    <w:rsid w:val="008C7817"/>
    <w:rsid w:val="008C7893"/>
    <w:rsid w:val="008D0600"/>
    <w:rsid w:val="008D0765"/>
    <w:rsid w:val="008D0F4C"/>
    <w:rsid w:val="008D1010"/>
    <w:rsid w:val="008D13EA"/>
    <w:rsid w:val="008D1683"/>
    <w:rsid w:val="008D1A29"/>
    <w:rsid w:val="008D1CC1"/>
    <w:rsid w:val="008D1DCA"/>
    <w:rsid w:val="008D22CD"/>
    <w:rsid w:val="008D37AD"/>
    <w:rsid w:val="008D3939"/>
    <w:rsid w:val="008D3CD5"/>
    <w:rsid w:val="008D4A73"/>
    <w:rsid w:val="008D4BC3"/>
    <w:rsid w:val="008D4C6A"/>
    <w:rsid w:val="008D4D67"/>
    <w:rsid w:val="008D51F7"/>
    <w:rsid w:val="008D5255"/>
    <w:rsid w:val="008D53E1"/>
    <w:rsid w:val="008D5545"/>
    <w:rsid w:val="008D6C13"/>
    <w:rsid w:val="008D7021"/>
    <w:rsid w:val="008D7B86"/>
    <w:rsid w:val="008E070C"/>
    <w:rsid w:val="008E0C2D"/>
    <w:rsid w:val="008E178B"/>
    <w:rsid w:val="008E1C60"/>
    <w:rsid w:val="008E1FD3"/>
    <w:rsid w:val="008E20A1"/>
    <w:rsid w:val="008E223B"/>
    <w:rsid w:val="008E2423"/>
    <w:rsid w:val="008E244E"/>
    <w:rsid w:val="008E29A1"/>
    <w:rsid w:val="008E2B04"/>
    <w:rsid w:val="008E2B74"/>
    <w:rsid w:val="008E3E57"/>
    <w:rsid w:val="008E4393"/>
    <w:rsid w:val="008E4BBE"/>
    <w:rsid w:val="008E55BB"/>
    <w:rsid w:val="008E5651"/>
    <w:rsid w:val="008E595C"/>
    <w:rsid w:val="008E5B4A"/>
    <w:rsid w:val="008E61AA"/>
    <w:rsid w:val="008E66CC"/>
    <w:rsid w:val="008E66D5"/>
    <w:rsid w:val="008E6749"/>
    <w:rsid w:val="008E74A9"/>
    <w:rsid w:val="008E7501"/>
    <w:rsid w:val="008F02EF"/>
    <w:rsid w:val="008F0C23"/>
    <w:rsid w:val="008F18A8"/>
    <w:rsid w:val="008F213A"/>
    <w:rsid w:val="008F2522"/>
    <w:rsid w:val="008F2D20"/>
    <w:rsid w:val="008F3519"/>
    <w:rsid w:val="008F3A75"/>
    <w:rsid w:val="008F407B"/>
    <w:rsid w:val="008F476B"/>
    <w:rsid w:val="008F478A"/>
    <w:rsid w:val="008F4835"/>
    <w:rsid w:val="008F4B04"/>
    <w:rsid w:val="008F504E"/>
    <w:rsid w:val="008F56DD"/>
    <w:rsid w:val="008F594A"/>
    <w:rsid w:val="008F5C75"/>
    <w:rsid w:val="008F651F"/>
    <w:rsid w:val="008F6E9E"/>
    <w:rsid w:val="008F7749"/>
    <w:rsid w:val="00900E37"/>
    <w:rsid w:val="00900FF7"/>
    <w:rsid w:val="009010A8"/>
    <w:rsid w:val="009011C1"/>
    <w:rsid w:val="009018AE"/>
    <w:rsid w:val="00901DA1"/>
    <w:rsid w:val="00902C8D"/>
    <w:rsid w:val="009038D3"/>
    <w:rsid w:val="009039F8"/>
    <w:rsid w:val="00903E13"/>
    <w:rsid w:val="009041D7"/>
    <w:rsid w:val="009047F0"/>
    <w:rsid w:val="00904983"/>
    <w:rsid w:val="00904C80"/>
    <w:rsid w:val="009058E6"/>
    <w:rsid w:val="00905A65"/>
    <w:rsid w:val="00906CBB"/>
    <w:rsid w:val="00907343"/>
    <w:rsid w:val="0090788C"/>
    <w:rsid w:val="009078DF"/>
    <w:rsid w:val="00910157"/>
    <w:rsid w:val="009107D4"/>
    <w:rsid w:val="009112BF"/>
    <w:rsid w:val="009122B8"/>
    <w:rsid w:val="00912477"/>
    <w:rsid w:val="0091365C"/>
    <w:rsid w:val="00913F32"/>
    <w:rsid w:val="0091416D"/>
    <w:rsid w:val="00914408"/>
    <w:rsid w:val="00914546"/>
    <w:rsid w:val="00915091"/>
    <w:rsid w:val="00915264"/>
    <w:rsid w:val="00915566"/>
    <w:rsid w:val="009155A5"/>
    <w:rsid w:val="00915AB1"/>
    <w:rsid w:val="00915B86"/>
    <w:rsid w:val="00916410"/>
    <w:rsid w:val="009167BF"/>
    <w:rsid w:val="00916CB3"/>
    <w:rsid w:val="00917047"/>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43E6"/>
    <w:rsid w:val="00924CDB"/>
    <w:rsid w:val="0092522E"/>
    <w:rsid w:val="0092551E"/>
    <w:rsid w:val="00925D80"/>
    <w:rsid w:val="00926502"/>
    <w:rsid w:val="00926513"/>
    <w:rsid w:val="00926C82"/>
    <w:rsid w:val="0092712C"/>
    <w:rsid w:val="0092733F"/>
    <w:rsid w:val="0092737C"/>
    <w:rsid w:val="00927742"/>
    <w:rsid w:val="00927D2B"/>
    <w:rsid w:val="00927DC9"/>
    <w:rsid w:val="00927E44"/>
    <w:rsid w:val="00927F52"/>
    <w:rsid w:val="00930396"/>
    <w:rsid w:val="00930A48"/>
    <w:rsid w:val="00930C11"/>
    <w:rsid w:val="0093185B"/>
    <w:rsid w:val="0093207A"/>
    <w:rsid w:val="009325B7"/>
    <w:rsid w:val="00932C11"/>
    <w:rsid w:val="00934DDF"/>
    <w:rsid w:val="00935662"/>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D70"/>
    <w:rsid w:val="00945BA5"/>
    <w:rsid w:val="00945BE9"/>
    <w:rsid w:val="0094619A"/>
    <w:rsid w:val="009462E9"/>
    <w:rsid w:val="009465AA"/>
    <w:rsid w:val="00946E75"/>
    <w:rsid w:val="009508FD"/>
    <w:rsid w:val="00950D28"/>
    <w:rsid w:val="0095115F"/>
    <w:rsid w:val="00951838"/>
    <w:rsid w:val="00951D50"/>
    <w:rsid w:val="00952AA0"/>
    <w:rsid w:val="00953F3F"/>
    <w:rsid w:val="009557DE"/>
    <w:rsid w:val="0095630D"/>
    <w:rsid w:val="00956312"/>
    <w:rsid w:val="009569DA"/>
    <w:rsid w:val="009570CA"/>
    <w:rsid w:val="009575F0"/>
    <w:rsid w:val="00957930"/>
    <w:rsid w:val="00957BF3"/>
    <w:rsid w:val="00960983"/>
    <w:rsid w:val="00960ED0"/>
    <w:rsid w:val="00961CFE"/>
    <w:rsid w:val="00962503"/>
    <w:rsid w:val="00962BB7"/>
    <w:rsid w:val="00962D5A"/>
    <w:rsid w:val="00963080"/>
    <w:rsid w:val="009637EF"/>
    <w:rsid w:val="0096398C"/>
    <w:rsid w:val="00963A9A"/>
    <w:rsid w:val="009642A0"/>
    <w:rsid w:val="009645B1"/>
    <w:rsid w:val="00964618"/>
    <w:rsid w:val="009648B3"/>
    <w:rsid w:val="009649B5"/>
    <w:rsid w:val="00964A24"/>
    <w:rsid w:val="009651C6"/>
    <w:rsid w:val="00965823"/>
    <w:rsid w:val="00966C7C"/>
    <w:rsid w:val="00967148"/>
    <w:rsid w:val="0097001C"/>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8E0"/>
    <w:rsid w:val="00974C0E"/>
    <w:rsid w:val="00974E97"/>
    <w:rsid w:val="009753D8"/>
    <w:rsid w:val="00975C6D"/>
    <w:rsid w:val="00975EA2"/>
    <w:rsid w:val="00976076"/>
    <w:rsid w:val="0097639D"/>
    <w:rsid w:val="0097658D"/>
    <w:rsid w:val="0097737F"/>
    <w:rsid w:val="00980044"/>
    <w:rsid w:val="009803C8"/>
    <w:rsid w:val="00980629"/>
    <w:rsid w:val="0098154A"/>
    <w:rsid w:val="0098158C"/>
    <w:rsid w:val="00982279"/>
    <w:rsid w:val="009826D3"/>
    <w:rsid w:val="009829D2"/>
    <w:rsid w:val="00982EF1"/>
    <w:rsid w:val="00983057"/>
    <w:rsid w:val="00983301"/>
    <w:rsid w:val="00983322"/>
    <w:rsid w:val="0098386E"/>
    <w:rsid w:val="00983B30"/>
    <w:rsid w:val="00983CFD"/>
    <w:rsid w:val="00983D0B"/>
    <w:rsid w:val="009842BC"/>
    <w:rsid w:val="0098501A"/>
    <w:rsid w:val="00985476"/>
    <w:rsid w:val="009856B2"/>
    <w:rsid w:val="00985C05"/>
    <w:rsid w:val="00985F85"/>
    <w:rsid w:val="0098634C"/>
    <w:rsid w:val="00986588"/>
    <w:rsid w:val="00987095"/>
    <w:rsid w:val="009871A4"/>
    <w:rsid w:val="009875D5"/>
    <w:rsid w:val="00987A6E"/>
    <w:rsid w:val="009904FB"/>
    <w:rsid w:val="009913C8"/>
    <w:rsid w:val="00991405"/>
    <w:rsid w:val="00992760"/>
    <w:rsid w:val="00992BEB"/>
    <w:rsid w:val="00992F1E"/>
    <w:rsid w:val="00993983"/>
    <w:rsid w:val="009939AA"/>
    <w:rsid w:val="00993FD3"/>
    <w:rsid w:val="00994702"/>
    <w:rsid w:val="00994942"/>
    <w:rsid w:val="00994C43"/>
    <w:rsid w:val="00995090"/>
    <w:rsid w:val="00995398"/>
    <w:rsid w:val="00995500"/>
    <w:rsid w:val="0099649A"/>
    <w:rsid w:val="009966BC"/>
    <w:rsid w:val="009968DB"/>
    <w:rsid w:val="00996918"/>
    <w:rsid w:val="00996A23"/>
    <w:rsid w:val="00996BF4"/>
    <w:rsid w:val="009A066F"/>
    <w:rsid w:val="009A09C2"/>
    <w:rsid w:val="009A11CE"/>
    <w:rsid w:val="009A1279"/>
    <w:rsid w:val="009A1444"/>
    <w:rsid w:val="009A1EEF"/>
    <w:rsid w:val="009A1F45"/>
    <w:rsid w:val="009A224A"/>
    <w:rsid w:val="009A22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89"/>
    <w:rsid w:val="009C380B"/>
    <w:rsid w:val="009C3EEC"/>
    <w:rsid w:val="009C4278"/>
    <w:rsid w:val="009C4651"/>
    <w:rsid w:val="009C5536"/>
    <w:rsid w:val="009C55AF"/>
    <w:rsid w:val="009C6191"/>
    <w:rsid w:val="009C6984"/>
    <w:rsid w:val="009C698A"/>
    <w:rsid w:val="009C73AD"/>
    <w:rsid w:val="009C7BA0"/>
    <w:rsid w:val="009D0079"/>
    <w:rsid w:val="009D0A13"/>
    <w:rsid w:val="009D0A38"/>
    <w:rsid w:val="009D0DCA"/>
    <w:rsid w:val="009D1841"/>
    <w:rsid w:val="009D1BDE"/>
    <w:rsid w:val="009D1CCB"/>
    <w:rsid w:val="009D1F2C"/>
    <w:rsid w:val="009D1FDB"/>
    <w:rsid w:val="009D2512"/>
    <w:rsid w:val="009D26A9"/>
    <w:rsid w:val="009D304F"/>
    <w:rsid w:val="009D34B9"/>
    <w:rsid w:val="009D376D"/>
    <w:rsid w:val="009D3AB2"/>
    <w:rsid w:val="009D3F19"/>
    <w:rsid w:val="009D43AB"/>
    <w:rsid w:val="009D43B4"/>
    <w:rsid w:val="009D4D95"/>
    <w:rsid w:val="009D7A17"/>
    <w:rsid w:val="009E041F"/>
    <w:rsid w:val="009E1CC8"/>
    <w:rsid w:val="009E1CEE"/>
    <w:rsid w:val="009E1CF0"/>
    <w:rsid w:val="009E2301"/>
    <w:rsid w:val="009E2B54"/>
    <w:rsid w:val="009E3A9C"/>
    <w:rsid w:val="009E4B90"/>
    <w:rsid w:val="009E4E3C"/>
    <w:rsid w:val="009E51FB"/>
    <w:rsid w:val="009E5B5D"/>
    <w:rsid w:val="009E5C4A"/>
    <w:rsid w:val="009E66BB"/>
    <w:rsid w:val="009E66BC"/>
    <w:rsid w:val="009E6844"/>
    <w:rsid w:val="009E691D"/>
    <w:rsid w:val="009E739C"/>
    <w:rsid w:val="009E73EC"/>
    <w:rsid w:val="009F0BAC"/>
    <w:rsid w:val="009F0C9F"/>
    <w:rsid w:val="009F1063"/>
    <w:rsid w:val="009F1323"/>
    <w:rsid w:val="009F1344"/>
    <w:rsid w:val="009F1591"/>
    <w:rsid w:val="009F16E0"/>
    <w:rsid w:val="009F1921"/>
    <w:rsid w:val="009F1D02"/>
    <w:rsid w:val="009F25D5"/>
    <w:rsid w:val="009F3344"/>
    <w:rsid w:val="009F342F"/>
    <w:rsid w:val="009F422E"/>
    <w:rsid w:val="009F4BD8"/>
    <w:rsid w:val="009F5C03"/>
    <w:rsid w:val="009F6098"/>
    <w:rsid w:val="00A008FF"/>
    <w:rsid w:val="00A009EA"/>
    <w:rsid w:val="00A00A35"/>
    <w:rsid w:val="00A011A8"/>
    <w:rsid w:val="00A01921"/>
    <w:rsid w:val="00A01C4C"/>
    <w:rsid w:val="00A01D05"/>
    <w:rsid w:val="00A0206B"/>
    <w:rsid w:val="00A0219C"/>
    <w:rsid w:val="00A02317"/>
    <w:rsid w:val="00A027EA"/>
    <w:rsid w:val="00A0337D"/>
    <w:rsid w:val="00A034A3"/>
    <w:rsid w:val="00A03520"/>
    <w:rsid w:val="00A038E9"/>
    <w:rsid w:val="00A04753"/>
    <w:rsid w:val="00A047E9"/>
    <w:rsid w:val="00A04C0F"/>
    <w:rsid w:val="00A054BF"/>
    <w:rsid w:val="00A05BFA"/>
    <w:rsid w:val="00A06909"/>
    <w:rsid w:val="00A10023"/>
    <w:rsid w:val="00A10FDB"/>
    <w:rsid w:val="00A1112D"/>
    <w:rsid w:val="00A1115C"/>
    <w:rsid w:val="00A11A18"/>
    <w:rsid w:val="00A12283"/>
    <w:rsid w:val="00A12963"/>
    <w:rsid w:val="00A13821"/>
    <w:rsid w:val="00A138A6"/>
    <w:rsid w:val="00A13D4C"/>
    <w:rsid w:val="00A1496E"/>
    <w:rsid w:val="00A14E4E"/>
    <w:rsid w:val="00A15972"/>
    <w:rsid w:val="00A169E4"/>
    <w:rsid w:val="00A173A7"/>
    <w:rsid w:val="00A2015A"/>
    <w:rsid w:val="00A20410"/>
    <w:rsid w:val="00A20441"/>
    <w:rsid w:val="00A20A37"/>
    <w:rsid w:val="00A21478"/>
    <w:rsid w:val="00A22E63"/>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30026"/>
    <w:rsid w:val="00A3022D"/>
    <w:rsid w:val="00A30E35"/>
    <w:rsid w:val="00A3127C"/>
    <w:rsid w:val="00A314D9"/>
    <w:rsid w:val="00A31CD0"/>
    <w:rsid w:val="00A31D38"/>
    <w:rsid w:val="00A322E0"/>
    <w:rsid w:val="00A33137"/>
    <w:rsid w:val="00A33A0A"/>
    <w:rsid w:val="00A33B07"/>
    <w:rsid w:val="00A34B56"/>
    <w:rsid w:val="00A3586D"/>
    <w:rsid w:val="00A35EAF"/>
    <w:rsid w:val="00A36009"/>
    <w:rsid w:val="00A361A6"/>
    <w:rsid w:val="00A368E3"/>
    <w:rsid w:val="00A3695C"/>
    <w:rsid w:val="00A37AE1"/>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059"/>
    <w:rsid w:val="00A442C7"/>
    <w:rsid w:val="00A443A0"/>
    <w:rsid w:val="00A449B4"/>
    <w:rsid w:val="00A44AE0"/>
    <w:rsid w:val="00A44C53"/>
    <w:rsid w:val="00A45158"/>
    <w:rsid w:val="00A4520A"/>
    <w:rsid w:val="00A454F8"/>
    <w:rsid w:val="00A458DC"/>
    <w:rsid w:val="00A45997"/>
    <w:rsid w:val="00A45BE2"/>
    <w:rsid w:val="00A45C4A"/>
    <w:rsid w:val="00A467E0"/>
    <w:rsid w:val="00A46ADA"/>
    <w:rsid w:val="00A4720C"/>
    <w:rsid w:val="00A50271"/>
    <w:rsid w:val="00A50693"/>
    <w:rsid w:val="00A50CD2"/>
    <w:rsid w:val="00A51D2A"/>
    <w:rsid w:val="00A5263A"/>
    <w:rsid w:val="00A52D7A"/>
    <w:rsid w:val="00A53060"/>
    <w:rsid w:val="00A53323"/>
    <w:rsid w:val="00A53521"/>
    <w:rsid w:val="00A53543"/>
    <w:rsid w:val="00A53C6F"/>
    <w:rsid w:val="00A541B3"/>
    <w:rsid w:val="00A54806"/>
    <w:rsid w:val="00A55293"/>
    <w:rsid w:val="00A55327"/>
    <w:rsid w:val="00A553EB"/>
    <w:rsid w:val="00A55C61"/>
    <w:rsid w:val="00A55F14"/>
    <w:rsid w:val="00A5633A"/>
    <w:rsid w:val="00A56663"/>
    <w:rsid w:val="00A56B90"/>
    <w:rsid w:val="00A56E28"/>
    <w:rsid w:val="00A57B99"/>
    <w:rsid w:val="00A602A7"/>
    <w:rsid w:val="00A61EB0"/>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FD6"/>
    <w:rsid w:val="00A713C8"/>
    <w:rsid w:val="00A7144F"/>
    <w:rsid w:val="00A717BF"/>
    <w:rsid w:val="00A71CF7"/>
    <w:rsid w:val="00A71E27"/>
    <w:rsid w:val="00A725FC"/>
    <w:rsid w:val="00A7276B"/>
    <w:rsid w:val="00A72886"/>
    <w:rsid w:val="00A72B3A"/>
    <w:rsid w:val="00A72BB9"/>
    <w:rsid w:val="00A72E12"/>
    <w:rsid w:val="00A72FAC"/>
    <w:rsid w:val="00A73FBB"/>
    <w:rsid w:val="00A7417E"/>
    <w:rsid w:val="00A74C90"/>
    <w:rsid w:val="00A74CA7"/>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2839"/>
    <w:rsid w:val="00A82F50"/>
    <w:rsid w:val="00A83269"/>
    <w:rsid w:val="00A83687"/>
    <w:rsid w:val="00A83D75"/>
    <w:rsid w:val="00A83FAA"/>
    <w:rsid w:val="00A8430F"/>
    <w:rsid w:val="00A84D4B"/>
    <w:rsid w:val="00A8526A"/>
    <w:rsid w:val="00A856BC"/>
    <w:rsid w:val="00A85A3F"/>
    <w:rsid w:val="00A85A84"/>
    <w:rsid w:val="00A86451"/>
    <w:rsid w:val="00A86AF4"/>
    <w:rsid w:val="00A86F8B"/>
    <w:rsid w:val="00A877B1"/>
    <w:rsid w:val="00A900F7"/>
    <w:rsid w:val="00A90A29"/>
    <w:rsid w:val="00A91AA5"/>
    <w:rsid w:val="00A91BD3"/>
    <w:rsid w:val="00A91DB2"/>
    <w:rsid w:val="00A92176"/>
    <w:rsid w:val="00A9232E"/>
    <w:rsid w:val="00A925CC"/>
    <w:rsid w:val="00A92CA5"/>
    <w:rsid w:val="00A92FA7"/>
    <w:rsid w:val="00A92FC6"/>
    <w:rsid w:val="00A9352D"/>
    <w:rsid w:val="00A93C6B"/>
    <w:rsid w:val="00A93F0F"/>
    <w:rsid w:val="00A943BA"/>
    <w:rsid w:val="00A948DC"/>
    <w:rsid w:val="00A950DB"/>
    <w:rsid w:val="00A9619E"/>
    <w:rsid w:val="00A96253"/>
    <w:rsid w:val="00A96504"/>
    <w:rsid w:val="00A965C9"/>
    <w:rsid w:val="00A968B7"/>
    <w:rsid w:val="00A97043"/>
    <w:rsid w:val="00A97A6D"/>
    <w:rsid w:val="00A97D34"/>
    <w:rsid w:val="00A97E3F"/>
    <w:rsid w:val="00A97F46"/>
    <w:rsid w:val="00A97F54"/>
    <w:rsid w:val="00AA147D"/>
    <w:rsid w:val="00AA1515"/>
    <w:rsid w:val="00AA1A40"/>
    <w:rsid w:val="00AA1CF3"/>
    <w:rsid w:val="00AA1EA6"/>
    <w:rsid w:val="00AA219B"/>
    <w:rsid w:val="00AA2DC0"/>
    <w:rsid w:val="00AA2F18"/>
    <w:rsid w:val="00AA4024"/>
    <w:rsid w:val="00AA4918"/>
    <w:rsid w:val="00AA4E84"/>
    <w:rsid w:val="00AA5347"/>
    <w:rsid w:val="00AA6284"/>
    <w:rsid w:val="00AA6755"/>
    <w:rsid w:val="00AA6DD4"/>
    <w:rsid w:val="00AA7310"/>
    <w:rsid w:val="00AB06BB"/>
    <w:rsid w:val="00AB0719"/>
    <w:rsid w:val="00AB0AAD"/>
    <w:rsid w:val="00AB1069"/>
    <w:rsid w:val="00AB2469"/>
    <w:rsid w:val="00AB246C"/>
    <w:rsid w:val="00AB2CF6"/>
    <w:rsid w:val="00AB30D8"/>
    <w:rsid w:val="00AB3155"/>
    <w:rsid w:val="00AB351C"/>
    <w:rsid w:val="00AB3921"/>
    <w:rsid w:val="00AB3F8B"/>
    <w:rsid w:val="00AB421B"/>
    <w:rsid w:val="00AB4970"/>
    <w:rsid w:val="00AB50C8"/>
    <w:rsid w:val="00AB5367"/>
    <w:rsid w:val="00AB556A"/>
    <w:rsid w:val="00AB593C"/>
    <w:rsid w:val="00AB613E"/>
    <w:rsid w:val="00AB68A0"/>
    <w:rsid w:val="00AB6D4E"/>
    <w:rsid w:val="00AB6E7A"/>
    <w:rsid w:val="00AB71F8"/>
    <w:rsid w:val="00AB7676"/>
    <w:rsid w:val="00AB7F77"/>
    <w:rsid w:val="00AC017A"/>
    <w:rsid w:val="00AC0CFB"/>
    <w:rsid w:val="00AC321B"/>
    <w:rsid w:val="00AC336E"/>
    <w:rsid w:val="00AC3F8B"/>
    <w:rsid w:val="00AC438C"/>
    <w:rsid w:val="00AC4754"/>
    <w:rsid w:val="00AC4C8F"/>
    <w:rsid w:val="00AC4E51"/>
    <w:rsid w:val="00AC58F8"/>
    <w:rsid w:val="00AC5B59"/>
    <w:rsid w:val="00AC60EB"/>
    <w:rsid w:val="00AC6424"/>
    <w:rsid w:val="00AC69B9"/>
    <w:rsid w:val="00AD01C5"/>
    <w:rsid w:val="00AD01EA"/>
    <w:rsid w:val="00AD0799"/>
    <w:rsid w:val="00AD0A79"/>
    <w:rsid w:val="00AD1024"/>
    <w:rsid w:val="00AD1BE0"/>
    <w:rsid w:val="00AD2DBB"/>
    <w:rsid w:val="00AD2FA2"/>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F0"/>
    <w:rsid w:val="00AE05E6"/>
    <w:rsid w:val="00AE09EB"/>
    <w:rsid w:val="00AE0B22"/>
    <w:rsid w:val="00AE10CD"/>
    <w:rsid w:val="00AE154F"/>
    <w:rsid w:val="00AE16E5"/>
    <w:rsid w:val="00AE18E9"/>
    <w:rsid w:val="00AE1A11"/>
    <w:rsid w:val="00AE24CC"/>
    <w:rsid w:val="00AE25DC"/>
    <w:rsid w:val="00AE2C2E"/>
    <w:rsid w:val="00AE3A1B"/>
    <w:rsid w:val="00AE3C89"/>
    <w:rsid w:val="00AE3CD7"/>
    <w:rsid w:val="00AE40A8"/>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EA"/>
    <w:rsid w:val="00AF3184"/>
    <w:rsid w:val="00AF34B6"/>
    <w:rsid w:val="00AF34EC"/>
    <w:rsid w:val="00AF3851"/>
    <w:rsid w:val="00AF3E32"/>
    <w:rsid w:val="00AF4561"/>
    <w:rsid w:val="00AF471C"/>
    <w:rsid w:val="00AF4ADE"/>
    <w:rsid w:val="00AF4EA9"/>
    <w:rsid w:val="00AF5486"/>
    <w:rsid w:val="00AF5A8C"/>
    <w:rsid w:val="00AF5F6E"/>
    <w:rsid w:val="00AF6044"/>
    <w:rsid w:val="00AF62A3"/>
    <w:rsid w:val="00AF6A91"/>
    <w:rsid w:val="00AF7698"/>
    <w:rsid w:val="00AF7A70"/>
    <w:rsid w:val="00B0006F"/>
    <w:rsid w:val="00B01069"/>
    <w:rsid w:val="00B02439"/>
    <w:rsid w:val="00B025FB"/>
    <w:rsid w:val="00B027A8"/>
    <w:rsid w:val="00B02A3D"/>
    <w:rsid w:val="00B03B6B"/>
    <w:rsid w:val="00B044CC"/>
    <w:rsid w:val="00B049A1"/>
    <w:rsid w:val="00B04A6C"/>
    <w:rsid w:val="00B05073"/>
    <w:rsid w:val="00B05C96"/>
    <w:rsid w:val="00B05D62"/>
    <w:rsid w:val="00B05DF0"/>
    <w:rsid w:val="00B05EAF"/>
    <w:rsid w:val="00B07C62"/>
    <w:rsid w:val="00B1010D"/>
    <w:rsid w:val="00B1025F"/>
    <w:rsid w:val="00B102DF"/>
    <w:rsid w:val="00B104BA"/>
    <w:rsid w:val="00B1066D"/>
    <w:rsid w:val="00B107EB"/>
    <w:rsid w:val="00B10A5D"/>
    <w:rsid w:val="00B11858"/>
    <w:rsid w:val="00B11B45"/>
    <w:rsid w:val="00B1278F"/>
    <w:rsid w:val="00B12E5B"/>
    <w:rsid w:val="00B136A9"/>
    <w:rsid w:val="00B13D0A"/>
    <w:rsid w:val="00B140D4"/>
    <w:rsid w:val="00B1425A"/>
    <w:rsid w:val="00B14DF0"/>
    <w:rsid w:val="00B151FD"/>
    <w:rsid w:val="00B16069"/>
    <w:rsid w:val="00B16A74"/>
    <w:rsid w:val="00B170B3"/>
    <w:rsid w:val="00B207E0"/>
    <w:rsid w:val="00B20F99"/>
    <w:rsid w:val="00B2147F"/>
    <w:rsid w:val="00B217C4"/>
    <w:rsid w:val="00B21B71"/>
    <w:rsid w:val="00B2206D"/>
    <w:rsid w:val="00B220CC"/>
    <w:rsid w:val="00B22AB8"/>
    <w:rsid w:val="00B22E86"/>
    <w:rsid w:val="00B24203"/>
    <w:rsid w:val="00B24423"/>
    <w:rsid w:val="00B24D8F"/>
    <w:rsid w:val="00B24FDD"/>
    <w:rsid w:val="00B251B9"/>
    <w:rsid w:val="00B25B26"/>
    <w:rsid w:val="00B25F70"/>
    <w:rsid w:val="00B26477"/>
    <w:rsid w:val="00B26A1E"/>
    <w:rsid w:val="00B2740B"/>
    <w:rsid w:val="00B27C5F"/>
    <w:rsid w:val="00B305FB"/>
    <w:rsid w:val="00B30BE9"/>
    <w:rsid w:val="00B31382"/>
    <w:rsid w:val="00B316A7"/>
    <w:rsid w:val="00B31B46"/>
    <w:rsid w:val="00B31CB4"/>
    <w:rsid w:val="00B322D3"/>
    <w:rsid w:val="00B3322B"/>
    <w:rsid w:val="00B335B1"/>
    <w:rsid w:val="00B338F3"/>
    <w:rsid w:val="00B33C53"/>
    <w:rsid w:val="00B34334"/>
    <w:rsid w:val="00B34677"/>
    <w:rsid w:val="00B34B3E"/>
    <w:rsid w:val="00B34F45"/>
    <w:rsid w:val="00B354FC"/>
    <w:rsid w:val="00B360DD"/>
    <w:rsid w:val="00B3651A"/>
    <w:rsid w:val="00B3666C"/>
    <w:rsid w:val="00B3670F"/>
    <w:rsid w:val="00B36C5C"/>
    <w:rsid w:val="00B3727E"/>
    <w:rsid w:val="00B377DA"/>
    <w:rsid w:val="00B37945"/>
    <w:rsid w:val="00B4026C"/>
    <w:rsid w:val="00B40446"/>
    <w:rsid w:val="00B40BB5"/>
    <w:rsid w:val="00B41016"/>
    <w:rsid w:val="00B4116A"/>
    <w:rsid w:val="00B418C7"/>
    <w:rsid w:val="00B4295B"/>
    <w:rsid w:val="00B429BD"/>
    <w:rsid w:val="00B42A10"/>
    <w:rsid w:val="00B43E7A"/>
    <w:rsid w:val="00B4495A"/>
    <w:rsid w:val="00B452DD"/>
    <w:rsid w:val="00B45563"/>
    <w:rsid w:val="00B456C6"/>
    <w:rsid w:val="00B46601"/>
    <w:rsid w:val="00B46F03"/>
    <w:rsid w:val="00B47208"/>
    <w:rsid w:val="00B47A01"/>
    <w:rsid w:val="00B47AD4"/>
    <w:rsid w:val="00B47C5B"/>
    <w:rsid w:val="00B47EA9"/>
    <w:rsid w:val="00B47F8F"/>
    <w:rsid w:val="00B50580"/>
    <w:rsid w:val="00B509E2"/>
    <w:rsid w:val="00B51652"/>
    <w:rsid w:val="00B51DA6"/>
    <w:rsid w:val="00B51F88"/>
    <w:rsid w:val="00B52927"/>
    <w:rsid w:val="00B52FD3"/>
    <w:rsid w:val="00B53FCF"/>
    <w:rsid w:val="00B54746"/>
    <w:rsid w:val="00B54C7D"/>
    <w:rsid w:val="00B54C9F"/>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1238"/>
    <w:rsid w:val="00B6165F"/>
    <w:rsid w:val="00B61870"/>
    <w:rsid w:val="00B62036"/>
    <w:rsid w:val="00B6209C"/>
    <w:rsid w:val="00B6225F"/>
    <w:rsid w:val="00B63510"/>
    <w:rsid w:val="00B63BA9"/>
    <w:rsid w:val="00B63CB7"/>
    <w:rsid w:val="00B63D60"/>
    <w:rsid w:val="00B6472E"/>
    <w:rsid w:val="00B64783"/>
    <w:rsid w:val="00B65090"/>
    <w:rsid w:val="00B6693F"/>
    <w:rsid w:val="00B67029"/>
    <w:rsid w:val="00B673AA"/>
    <w:rsid w:val="00B67976"/>
    <w:rsid w:val="00B702AD"/>
    <w:rsid w:val="00B70301"/>
    <w:rsid w:val="00B70E31"/>
    <w:rsid w:val="00B70FE7"/>
    <w:rsid w:val="00B713F2"/>
    <w:rsid w:val="00B717AB"/>
    <w:rsid w:val="00B717E6"/>
    <w:rsid w:val="00B71CB0"/>
    <w:rsid w:val="00B71CCE"/>
    <w:rsid w:val="00B71D13"/>
    <w:rsid w:val="00B720D0"/>
    <w:rsid w:val="00B72238"/>
    <w:rsid w:val="00B72B66"/>
    <w:rsid w:val="00B72B7C"/>
    <w:rsid w:val="00B73E5E"/>
    <w:rsid w:val="00B74569"/>
    <w:rsid w:val="00B74A8A"/>
    <w:rsid w:val="00B76501"/>
    <w:rsid w:val="00B767A0"/>
    <w:rsid w:val="00B77EA8"/>
    <w:rsid w:val="00B81656"/>
    <w:rsid w:val="00B81C37"/>
    <w:rsid w:val="00B81C68"/>
    <w:rsid w:val="00B81CB0"/>
    <w:rsid w:val="00B821C0"/>
    <w:rsid w:val="00B82727"/>
    <w:rsid w:val="00B82882"/>
    <w:rsid w:val="00B82C76"/>
    <w:rsid w:val="00B82DCE"/>
    <w:rsid w:val="00B82F90"/>
    <w:rsid w:val="00B831F6"/>
    <w:rsid w:val="00B842A8"/>
    <w:rsid w:val="00B850DA"/>
    <w:rsid w:val="00B85130"/>
    <w:rsid w:val="00B8597A"/>
    <w:rsid w:val="00B86A43"/>
    <w:rsid w:val="00B86E32"/>
    <w:rsid w:val="00B87A13"/>
    <w:rsid w:val="00B90337"/>
    <w:rsid w:val="00B903EC"/>
    <w:rsid w:val="00B90558"/>
    <w:rsid w:val="00B9076F"/>
    <w:rsid w:val="00B90B43"/>
    <w:rsid w:val="00B9186F"/>
    <w:rsid w:val="00B91ED3"/>
    <w:rsid w:val="00B926A1"/>
    <w:rsid w:val="00B929F3"/>
    <w:rsid w:val="00B92E57"/>
    <w:rsid w:val="00B93567"/>
    <w:rsid w:val="00B93E36"/>
    <w:rsid w:val="00B94107"/>
    <w:rsid w:val="00B94151"/>
    <w:rsid w:val="00B94666"/>
    <w:rsid w:val="00B95C19"/>
    <w:rsid w:val="00B9602E"/>
    <w:rsid w:val="00B96039"/>
    <w:rsid w:val="00B9618B"/>
    <w:rsid w:val="00B96668"/>
    <w:rsid w:val="00B96669"/>
    <w:rsid w:val="00B975C4"/>
    <w:rsid w:val="00BA0320"/>
    <w:rsid w:val="00BA064D"/>
    <w:rsid w:val="00BA1122"/>
    <w:rsid w:val="00BA1896"/>
    <w:rsid w:val="00BA18C4"/>
    <w:rsid w:val="00BA1C5E"/>
    <w:rsid w:val="00BA1FFC"/>
    <w:rsid w:val="00BA2053"/>
    <w:rsid w:val="00BA2D5D"/>
    <w:rsid w:val="00BA3A13"/>
    <w:rsid w:val="00BA3EC2"/>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69C"/>
    <w:rsid w:val="00BA79A2"/>
    <w:rsid w:val="00BA7D9B"/>
    <w:rsid w:val="00BB0ACD"/>
    <w:rsid w:val="00BB1369"/>
    <w:rsid w:val="00BB1843"/>
    <w:rsid w:val="00BB1B3D"/>
    <w:rsid w:val="00BB1BDD"/>
    <w:rsid w:val="00BB1E5D"/>
    <w:rsid w:val="00BB1EF1"/>
    <w:rsid w:val="00BB202D"/>
    <w:rsid w:val="00BB24B8"/>
    <w:rsid w:val="00BB24D8"/>
    <w:rsid w:val="00BB2BD8"/>
    <w:rsid w:val="00BB4B64"/>
    <w:rsid w:val="00BB51C5"/>
    <w:rsid w:val="00BB5AC6"/>
    <w:rsid w:val="00BB79AB"/>
    <w:rsid w:val="00BC06D6"/>
    <w:rsid w:val="00BC07DB"/>
    <w:rsid w:val="00BC091D"/>
    <w:rsid w:val="00BC187F"/>
    <w:rsid w:val="00BC1FDF"/>
    <w:rsid w:val="00BC260F"/>
    <w:rsid w:val="00BC2C82"/>
    <w:rsid w:val="00BC34AA"/>
    <w:rsid w:val="00BC385A"/>
    <w:rsid w:val="00BC3FB1"/>
    <w:rsid w:val="00BC470E"/>
    <w:rsid w:val="00BC5671"/>
    <w:rsid w:val="00BC5805"/>
    <w:rsid w:val="00BC6A0D"/>
    <w:rsid w:val="00BC73C1"/>
    <w:rsid w:val="00BC73C3"/>
    <w:rsid w:val="00BC73DC"/>
    <w:rsid w:val="00BC78B6"/>
    <w:rsid w:val="00BD021A"/>
    <w:rsid w:val="00BD0954"/>
    <w:rsid w:val="00BD09D6"/>
    <w:rsid w:val="00BD0CD2"/>
    <w:rsid w:val="00BD0FC7"/>
    <w:rsid w:val="00BD1410"/>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7BB"/>
    <w:rsid w:val="00BD7946"/>
    <w:rsid w:val="00BE03AB"/>
    <w:rsid w:val="00BE0506"/>
    <w:rsid w:val="00BE0AFE"/>
    <w:rsid w:val="00BE122D"/>
    <w:rsid w:val="00BE1FF1"/>
    <w:rsid w:val="00BE269C"/>
    <w:rsid w:val="00BE2823"/>
    <w:rsid w:val="00BE291E"/>
    <w:rsid w:val="00BE2979"/>
    <w:rsid w:val="00BE42D2"/>
    <w:rsid w:val="00BE45A0"/>
    <w:rsid w:val="00BE524D"/>
    <w:rsid w:val="00BE557D"/>
    <w:rsid w:val="00BE658F"/>
    <w:rsid w:val="00BE6815"/>
    <w:rsid w:val="00BE6927"/>
    <w:rsid w:val="00BE6AAC"/>
    <w:rsid w:val="00BE6FA3"/>
    <w:rsid w:val="00BE75A2"/>
    <w:rsid w:val="00BE7852"/>
    <w:rsid w:val="00BE78B0"/>
    <w:rsid w:val="00BE7D8D"/>
    <w:rsid w:val="00BE7FA1"/>
    <w:rsid w:val="00BF05D3"/>
    <w:rsid w:val="00BF0ADF"/>
    <w:rsid w:val="00BF226E"/>
    <w:rsid w:val="00BF2B42"/>
    <w:rsid w:val="00BF326E"/>
    <w:rsid w:val="00BF3F52"/>
    <w:rsid w:val="00BF46CF"/>
    <w:rsid w:val="00BF5341"/>
    <w:rsid w:val="00BF5906"/>
    <w:rsid w:val="00BF5A63"/>
    <w:rsid w:val="00BF5E00"/>
    <w:rsid w:val="00BF5F78"/>
    <w:rsid w:val="00BF61B2"/>
    <w:rsid w:val="00BF653A"/>
    <w:rsid w:val="00BF681A"/>
    <w:rsid w:val="00BF6911"/>
    <w:rsid w:val="00BF7C94"/>
    <w:rsid w:val="00BF7FCB"/>
    <w:rsid w:val="00C001DE"/>
    <w:rsid w:val="00C008E2"/>
    <w:rsid w:val="00C00AB3"/>
    <w:rsid w:val="00C01112"/>
    <w:rsid w:val="00C0151A"/>
    <w:rsid w:val="00C016D3"/>
    <w:rsid w:val="00C018A2"/>
    <w:rsid w:val="00C01A20"/>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369A"/>
    <w:rsid w:val="00C146FF"/>
    <w:rsid w:val="00C14843"/>
    <w:rsid w:val="00C1545D"/>
    <w:rsid w:val="00C15934"/>
    <w:rsid w:val="00C15EEC"/>
    <w:rsid w:val="00C16673"/>
    <w:rsid w:val="00C16C91"/>
    <w:rsid w:val="00C17378"/>
    <w:rsid w:val="00C17570"/>
    <w:rsid w:val="00C17E32"/>
    <w:rsid w:val="00C20312"/>
    <w:rsid w:val="00C21B2B"/>
    <w:rsid w:val="00C21E75"/>
    <w:rsid w:val="00C22428"/>
    <w:rsid w:val="00C22D6A"/>
    <w:rsid w:val="00C237FD"/>
    <w:rsid w:val="00C23AF4"/>
    <w:rsid w:val="00C23C8E"/>
    <w:rsid w:val="00C23D73"/>
    <w:rsid w:val="00C23EA4"/>
    <w:rsid w:val="00C25948"/>
    <w:rsid w:val="00C25E83"/>
    <w:rsid w:val="00C26383"/>
    <w:rsid w:val="00C26571"/>
    <w:rsid w:val="00C26B69"/>
    <w:rsid w:val="00C26C36"/>
    <w:rsid w:val="00C27592"/>
    <w:rsid w:val="00C2776A"/>
    <w:rsid w:val="00C27C88"/>
    <w:rsid w:val="00C309D7"/>
    <w:rsid w:val="00C31032"/>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BA9"/>
    <w:rsid w:val="00C36473"/>
    <w:rsid w:val="00C3651A"/>
    <w:rsid w:val="00C36E4C"/>
    <w:rsid w:val="00C376BB"/>
    <w:rsid w:val="00C37D9D"/>
    <w:rsid w:val="00C37E32"/>
    <w:rsid w:val="00C406BF"/>
    <w:rsid w:val="00C413AE"/>
    <w:rsid w:val="00C41582"/>
    <w:rsid w:val="00C416C1"/>
    <w:rsid w:val="00C41A88"/>
    <w:rsid w:val="00C42260"/>
    <w:rsid w:val="00C422E6"/>
    <w:rsid w:val="00C434A7"/>
    <w:rsid w:val="00C435EC"/>
    <w:rsid w:val="00C435F6"/>
    <w:rsid w:val="00C4377F"/>
    <w:rsid w:val="00C43A20"/>
    <w:rsid w:val="00C43D6D"/>
    <w:rsid w:val="00C44730"/>
    <w:rsid w:val="00C44989"/>
    <w:rsid w:val="00C45394"/>
    <w:rsid w:val="00C45795"/>
    <w:rsid w:val="00C46134"/>
    <w:rsid w:val="00C4635F"/>
    <w:rsid w:val="00C466BB"/>
    <w:rsid w:val="00C46C19"/>
    <w:rsid w:val="00C474EF"/>
    <w:rsid w:val="00C50242"/>
    <w:rsid w:val="00C50D0C"/>
    <w:rsid w:val="00C50EB8"/>
    <w:rsid w:val="00C5126A"/>
    <w:rsid w:val="00C51B03"/>
    <w:rsid w:val="00C51F0F"/>
    <w:rsid w:val="00C521A5"/>
    <w:rsid w:val="00C52F69"/>
    <w:rsid w:val="00C550FB"/>
    <w:rsid w:val="00C55395"/>
    <w:rsid w:val="00C556FB"/>
    <w:rsid w:val="00C55A94"/>
    <w:rsid w:val="00C5695A"/>
    <w:rsid w:val="00C56CD1"/>
    <w:rsid w:val="00C56E0C"/>
    <w:rsid w:val="00C56E11"/>
    <w:rsid w:val="00C5759E"/>
    <w:rsid w:val="00C57705"/>
    <w:rsid w:val="00C57A15"/>
    <w:rsid w:val="00C57A52"/>
    <w:rsid w:val="00C57CC3"/>
    <w:rsid w:val="00C57D9F"/>
    <w:rsid w:val="00C60084"/>
    <w:rsid w:val="00C61829"/>
    <w:rsid w:val="00C62832"/>
    <w:rsid w:val="00C62BED"/>
    <w:rsid w:val="00C62D48"/>
    <w:rsid w:val="00C62E31"/>
    <w:rsid w:val="00C63689"/>
    <w:rsid w:val="00C63CC2"/>
    <w:rsid w:val="00C63EEB"/>
    <w:rsid w:val="00C64345"/>
    <w:rsid w:val="00C64780"/>
    <w:rsid w:val="00C647C8"/>
    <w:rsid w:val="00C648E2"/>
    <w:rsid w:val="00C65498"/>
    <w:rsid w:val="00C65785"/>
    <w:rsid w:val="00C6618B"/>
    <w:rsid w:val="00C6623D"/>
    <w:rsid w:val="00C66315"/>
    <w:rsid w:val="00C66544"/>
    <w:rsid w:val="00C667BA"/>
    <w:rsid w:val="00C66B72"/>
    <w:rsid w:val="00C66D56"/>
    <w:rsid w:val="00C66E0A"/>
    <w:rsid w:val="00C672B7"/>
    <w:rsid w:val="00C675C0"/>
    <w:rsid w:val="00C678D7"/>
    <w:rsid w:val="00C67F11"/>
    <w:rsid w:val="00C7065A"/>
    <w:rsid w:val="00C70AD8"/>
    <w:rsid w:val="00C71657"/>
    <w:rsid w:val="00C719DF"/>
    <w:rsid w:val="00C728AD"/>
    <w:rsid w:val="00C74162"/>
    <w:rsid w:val="00C741B5"/>
    <w:rsid w:val="00C7471A"/>
    <w:rsid w:val="00C74968"/>
    <w:rsid w:val="00C74AFA"/>
    <w:rsid w:val="00C74E96"/>
    <w:rsid w:val="00C7505F"/>
    <w:rsid w:val="00C75B3B"/>
    <w:rsid w:val="00C75CB4"/>
    <w:rsid w:val="00C762B6"/>
    <w:rsid w:val="00C762C7"/>
    <w:rsid w:val="00C767FE"/>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F59"/>
    <w:rsid w:val="00C84D3E"/>
    <w:rsid w:val="00C85703"/>
    <w:rsid w:val="00C85BB6"/>
    <w:rsid w:val="00C85CBB"/>
    <w:rsid w:val="00C86060"/>
    <w:rsid w:val="00C862D6"/>
    <w:rsid w:val="00C8647D"/>
    <w:rsid w:val="00C8665E"/>
    <w:rsid w:val="00C8780A"/>
    <w:rsid w:val="00C87829"/>
    <w:rsid w:val="00C87A45"/>
    <w:rsid w:val="00C87F8C"/>
    <w:rsid w:val="00C90DFB"/>
    <w:rsid w:val="00C918D7"/>
    <w:rsid w:val="00C918F2"/>
    <w:rsid w:val="00C92B67"/>
    <w:rsid w:val="00C93105"/>
    <w:rsid w:val="00C932C8"/>
    <w:rsid w:val="00C934D2"/>
    <w:rsid w:val="00C9402F"/>
    <w:rsid w:val="00C94168"/>
    <w:rsid w:val="00C94D61"/>
    <w:rsid w:val="00C95350"/>
    <w:rsid w:val="00C95478"/>
    <w:rsid w:val="00C95889"/>
    <w:rsid w:val="00C95B71"/>
    <w:rsid w:val="00C95F9C"/>
    <w:rsid w:val="00C96090"/>
    <w:rsid w:val="00C962B9"/>
    <w:rsid w:val="00C972EA"/>
    <w:rsid w:val="00C972FD"/>
    <w:rsid w:val="00C97FF7"/>
    <w:rsid w:val="00CA0888"/>
    <w:rsid w:val="00CA0A3B"/>
    <w:rsid w:val="00CA1B23"/>
    <w:rsid w:val="00CA203F"/>
    <w:rsid w:val="00CA25BE"/>
    <w:rsid w:val="00CA2835"/>
    <w:rsid w:val="00CA2BFF"/>
    <w:rsid w:val="00CA36FD"/>
    <w:rsid w:val="00CA38CC"/>
    <w:rsid w:val="00CA5025"/>
    <w:rsid w:val="00CA5096"/>
    <w:rsid w:val="00CA51AC"/>
    <w:rsid w:val="00CA5CFD"/>
    <w:rsid w:val="00CA6280"/>
    <w:rsid w:val="00CA6844"/>
    <w:rsid w:val="00CA6B31"/>
    <w:rsid w:val="00CA7076"/>
    <w:rsid w:val="00CA70DE"/>
    <w:rsid w:val="00CA7BCB"/>
    <w:rsid w:val="00CA7D93"/>
    <w:rsid w:val="00CB0500"/>
    <w:rsid w:val="00CB067E"/>
    <w:rsid w:val="00CB06A6"/>
    <w:rsid w:val="00CB0C80"/>
    <w:rsid w:val="00CB0DA0"/>
    <w:rsid w:val="00CB12C4"/>
    <w:rsid w:val="00CB13B7"/>
    <w:rsid w:val="00CB15EE"/>
    <w:rsid w:val="00CB1BB1"/>
    <w:rsid w:val="00CB2A4B"/>
    <w:rsid w:val="00CB32CF"/>
    <w:rsid w:val="00CB37CE"/>
    <w:rsid w:val="00CB3C25"/>
    <w:rsid w:val="00CB3FBA"/>
    <w:rsid w:val="00CB4309"/>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37DC"/>
    <w:rsid w:val="00CC39B7"/>
    <w:rsid w:val="00CC3FF3"/>
    <w:rsid w:val="00CC4006"/>
    <w:rsid w:val="00CC4BD9"/>
    <w:rsid w:val="00CC508C"/>
    <w:rsid w:val="00CC52DD"/>
    <w:rsid w:val="00CC545E"/>
    <w:rsid w:val="00CC55EA"/>
    <w:rsid w:val="00CC5D2E"/>
    <w:rsid w:val="00CC61FD"/>
    <w:rsid w:val="00CC6471"/>
    <w:rsid w:val="00CC6694"/>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3F7E"/>
    <w:rsid w:val="00CD4332"/>
    <w:rsid w:val="00CD4F64"/>
    <w:rsid w:val="00CD5882"/>
    <w:rsid w:val="00CD59F8"/>
    <w:rsid w:val="00CD6716"/>
    <w:rsid w:val="00CD6B53"/>
    <w:rsid w:val="00CD6E52"/>
    <w:rsid w:val="00CD7118"/>
    <w:rsid w:val="00CD73E9"/>
    <w:rsid w:val="00CD7788"/>
    <w:rsid w:val="00CD79A7"/>
    <w:rsid w:val="00CD79BE"/>
    <w:rsid w:val="00CD7A5A"/>
    <w:rsid w:val="00CD7E42"/>
    <w:rsid w:val="00CE0F20"/>
    <w:rsid w:val="00CE1934"/>
    <w:rsid w:val="00CE220E"/>
    <w:rsid w:val="00CE2342"/>
    <w:rsid w:val="00CE2BAE"/>
    <w:rsid w:val="00CE390F"/>
    <w:rsid w:val="00CE3928"/>
    <w:rsid w:val="00CE3AEA"/>
    <w:rsid w:val="00CE4347"/>
    <w:rsid w:val="00CE4847"/>
    <w:rsid w:val="00CE49C9"/>
    <w:rsid w:val="00CE4A42"/>
    <w:rsid w:val="00CE4FE6"/>
    <w:rsid w:val="00CE5C07"/>
    <w:rsid w:val="00CE670B"/>
    <w:rsid w:val="00CE681B"/>
    <w:rsid w:val="00CE6FD5"/>
    <w:rsid w:val="00CE7DB9"/>
    <w:rsid w:val="00CE7DBC"/>
    <w:rsid w:val="00CF14E3"/>
    <w:rsid w:val="00CF14E9"/>
    <w:rsid w:val="00CF1573"/>
    <w:rsid w:val="00CF1AFB"/>
    <w:rsid w:val="00CF1F52"/>
    <w:rsid w:val="00CF216E"/>
    <w:rsid w:val="00CF272B"/>
    <w:rsid w:val="00CF2A81"/>
    <w:rsid w:val="00CF31CD"/>
    <w:rsid w:val="00CF376E"/>
    <w:rsid w:val="00CF40A2"/>
    <w:rsid w:val="00CF4225"/>
    <w:rsid w:val="00CF42C5"/>
    <w:rsid w:val="00CF42CF"/>
    <w:rsid w:val="00CF43E7"/>
    <w:rsid w:val="00CF4BC8"/>
    <w:rsid w:val="00CF63BF"/>
    <w:rsid w:val="00CF6870"/>
    <w:rsid w:val="00CF7229"/>
    <w:rsid w:val="00CF7A4A"/>
    <w:rsid w:val="00CF7C32"/>
    <w:rsid w:val="00D002F8"/>
    <w:rsid w:val="00D005BC"/>
    <w:rsid w:val="00D0097E"/>
    <w:rsid w:val="00D01427"/>
    <w:rsid w:val="00D0165F"/>
    <w:rsid w:val="00D01D6E"/>
    <w:rsid w:val="00D020D1"/>
    <w:rsid w:val="00D023AD"/>
    <w:rsid w:val="00D028CF"/>
    <w:rsid w:val="00D031D8"/>
    <w:rsid w:val="00D03691"/>
    <w:rsid w:val="00D0398F"/>
    <w:rsid w:val="00D03A56"/>
    <w:rsid w:val="00D04705"/>
    <w:rsid w:val="00D04F87"/>
    <w:rsid w:val="00D04FC0"/>
    <w:rsid w:val="00D05321"/>
    <w:rsid w:val="00D05653"/>
    <w:rsid w:val="00D05771"/>
    <w:rsid w:val="00D059A7"/>
    <w:rsid w:val="00D05FD6"/>
    <w:rsid w:val="00D064FC"/>
    <w:rsid w:val="00D066C3"/>
    <w:rsid w:val="00D068D8"/>
    <w:rsid w:val="00D068F4"/>
    <w:rsid w:val="00D109B7"/>
    <w:rsid w:val="00D11009"/>
    <w:rsid w:val="00D114D1"/>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FA6"/>
    <w:rsid w:val="00D22074"/>
    <w:rsid w:val="00D22BD1"/>
    <w:rsid w:val="00D232A6"/>
    <w:rsid w:val="00D23B87"/>
    <w:rsid w:val="00D23FF4"/>
    <w:rsid w:val="00D24272"/>
    <w:rsid w:val="00D24FEE"/>
    <w:rsid w:val="00D2521A"/>
    <w:rsid w:val="00D253A5"/>
    <w:rsid w:val="00D25503"/>
    <w:rsid w:val="00D25A4C"/>
    <w:rsid w:val="00D26499"/>
    <w:rsid w:val="00D2655C"/>
    <w:rsid w:val="00D272EA"/>
    <w:rsid w:val="00D27A46"/>
    <w:rsid w:val="00D27DA7"/>
    <w:rsid w:val="00D27E18"/>
    <w:rsid w:val="00D30C0D"/>
    <w:rsid w:val="00D317FD"/>
    <w:rsid w:val="00D31835"/>
    <w:rsid w:val="00D32245"/>
    <w:rsid w:val="00D32869"/>
    <w:rsid w:val="00D328E1"/>
    <w:rsid w:val="00D32E78"/>
    <w:rsid w:val="00D33748"/>
    <w:rsid w:val="00D33DB6"/>
    <w:rsid w:val="00D3479D"/>
    <w:rsid w:val="00D35789"/>
    <w:rsid w:val="00D35921"/>
    <w:rsid w:val="00D35B24"/>
    <w:rsid w:val="00D35D8C"/>
    <w:rsid w:val="00D35E15"/>
    <w:rsid w:val="00D367A7"/>
    <w:rsid w:val="00D36E32"/>
    <w:rsid w:val="00D372BF"/>
    <w:rsid w:val="00D37EB2"/>
    <w:rsid w:val="00D40174"/>
    <w:rsid w:val="00D40465"/>
    <w:rsid w:val="00D40695"/>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96B"/>
    <w:rsid w:val="00D53AD0"/>
    <w:rsid w:val="00D543D6"/>
    <w:rsid w:val="00D55AF9"/>
    <w:rsid w:val="00D55E2F"/>
    <w:rsid w:val="00D56428"/>
    <w:rsid w:val="00D566D3"/>
    <w:rsid w:val="00D56990"/>
    <w:rsid w:val="00D573FD"/>
    <w:rsid w:val="00D574D5"/>
    <w:rsid w:val="00D5790D"/>
    <w:rsid w:val="00D57AD5"/>
    <w:rsid w:val="00D57CAF"/>
    <w:rsid w:val="00D607C9"/>
    <w:rsid w:val="00D61D77"/>
    <w:rsid w:val="00D620F6"/>
    <w:rsid w:val="00D621B8"/>
    <w:rsid w:val="00D628DA"/>
    <w:rsid w:val="00D62925"/>
    <w:rsid w:val="00D630E3"/>
    <w:rsid w:val="00D65348"/>
    <w:rsid w:val="00D658A6"/>
    <w:rsid w:val="00D65AE8"/>
    <w:rsid w:val="00D65D32"/>
    <w:rsid w:val="00D66DD3"/>
    <w:rsid w:val="00D6742B"/>
    <w:rsid w:val="00D67669"/>
    <w:rsid w:val="00D67A0F"/>
    <w:rsid w:val="00D67B9D"/>
    <w:rsid w:val="00D67C7E"/>
    <w:rsid w:val="00D706F6"/>
    <w:rsid w:val="00D70C9B"/>
    <w:rsid w:val="00D70E2C"/>
    <w:rsid w:val="00D7114A"/>
    <w:rsid w:val="00D71C17"/>
    <w:rsid w:val="00D7228F"/>
    <w:rsid w:val="00D72330"/>
    <w:rsid w:val="00D72728"/>
    <w:rsid w:val="00D72E8C"/>
    <w:rsid w:val="00D73EEC"/>
    <w:rsid w:val="00D740AF"/>
    <w:rsid w:val="00D744A6"/>
    <w:rsid w:val="00D74877"/>
    <w:rsid w:val="00D755BD"/>
    <w:rsid w:val="00D76283"/>
    <w:rsid w:val="00D7645C"/>
    <w:rsid w:val="00D764DD"/>
    <w:rsid w:val="00D7658A"/>
    <w:rsid w:val="00D801D1"/>
    <w:rsid w:val="00D80794"/>
    <w:rsid w:val="00D808A2"/>
    <w:rsid w:val="00D812B0"/>
    <w:rsid w:val="00D819CB"/>
    <w:rsid w:val="00D81E01"/>
    <w:rsid w:val="00D8261C"/>
    <w:rsid w:val="00D829B6"/>
    <w:rsid w:val="00D830E5"/>
    <w:rsid w:val="00D835C7"/>
    <w:rsid w:val="00D8388F"/>
    <w:rsid w:val="00D84345"/>
    <w:rsid w:val="00D844EE"/>
    <w:rsid w:val="00D846D7"/>
    <w:rsid w:val="00D849AD"/>
    <w:rsid w:val="00D85099"/>
    <w:rsid w:val="00D853FE"/>
    <w:rsid w:val="00D866BC"/>
    <w:rsid w:val="00D8702D"/>
    <w:rsid w:val="00D87186"/>
    <w:rsid w:val="00D87921"/>
    <w:rsid w:val="00D902B1"/>
    <w:rsid w:val="00D90A8D"/>
    <w:rsid w:val="00D920B5"/>
    <w:rsid w:val="00D924A2"/>
    <w:rsid w:val="00D92642"/>
    <w:rsid w:val="00D92CDB"/>
    <w:rsid w:val="00D9305E"/>
    <w:rsid w:val="00D933B6"/>
    <w:rsid w:val="00D93EF6"/>
    <w:rsid w:val="00D940C2"/>
    <w:rsid w:val="00D9444C"/>
    <w:rsid w:val="00D945BC"/>
    <w:rsid w:val="00D94914"/>
    <w:rsid w:val="00D951D5"/>
    <w:rsid w:val="00D957D2"/>
    <w:rsid w:val="00D95AD2"/>
    <w:rsid w:val="00D95D7C"/>
    <w:rsid w:val="00D96A6B"/>
    <w:rsid w:val="00D97323"/>
    <w:rsid w:val="00D97A15"/>
    <w:rsid w:val="00D97E40"/>
    <w:rsid w:val="00D97E77"/>
    <w:rsid w:val="00DA02B1"/>
    <w:rsid w:val="00DA02DF"/>
    <w:rsid w:val="00DA1038"/>
    <w:rsid w:val="00DA1424"/>
    <w:rsid w:val="00DA1558"/>
    <w:rsid w:val="00DA243B"/>
    <w:rsid w:val="00DA2FEA"/>
    <w:rsid w:val="00DA36FF"/>
    <w:rsid w:val="00DA3915"/>
    <w:rsid w:val="00DA3AD3"/>
    <w:rsid w:val="00DA42D7"/>
    <w:rsid w:val="00DA4E01"/>
    <w:rsid w:val="00DA549A"/>
    <w:rsid w:val="00DA5558"/>
    <w:rsid w:val="00DA56FB"/>
    <w:rsid w:val="00DA57F8"/>
    <w:rsid w:val="00DA6162"/>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EFB"/>
    <w:rsid w:val="00DB318D"/>
    <w:rsid w:val="00DB378C"/>
    <w:rsid w:val="00DB382E"/>
    <w:rsid w:val="00DB4A1E"/>
    <w:rsid w:val="00DB4E26"/>
    <w:rsid w:val="00DB5401"/>
    <w:rsid w:val="00DB5BD3"/>
    <w:rsid w:val="00DB6257"/>
    <w:rsid w:val="00DB6EC6"/>
    <w:rsid w:val="00DB7003"/>
    <w:rsid w:val="00DB7090"/>
    <w:rsid w:val="00DB73EB"/>
    <w:rsid w:val="00DB74A2"/>
    <w:rsid w:val="00DB7679"/>
    <w:rsid w:val="00DC00A8"/>
    <w:rsid w:val="00DC11B3"/>
    <w:rsid w:val="00DC16F9"/>
    <w:rsid w:val="00DC1967"/>
    <w:rsid w:val="00DC2860"/>
    <w:rsid w:val="00DC2F33"/>
    <w:rsid w:val="00DC2FB5"/>
    <w:rsid w:val="00DC36FC"/>
    <w:rsid w:val="00DC5019"/>
    <w:rsid w:val="00DC6083"/>
    <w:rsid w:val="00DC6E3B"/>
    <w:rsid w:val="00DC74D5"/>
    <w:rsid w:val="00DC7721"/>
    <w:rsid w:val="00DC7912"/>
    <w:rsid w:val="00DC7BB8"/>
    <w:rsid w:val="00DD0359"/>
    <w:rsid w:val="00DD05E3"/>
    <w:rsid w:val="00DD0B05"/>
    <w:rsid w:val="00DD1DF2"/>
    <w:rsid w:val="00DD1E11"/>
    <w:rsid w:val="00DD20C6"/>
    <w:rsid w:val="00DD215D"/>
    <w:rsid w:val="00DD2263"/>
    <w:rsid w:val="00DD29DE"/>
    <w:rsid w:val="00DD2B12"/>
    <w:rsid w:val="00DD3C5E"/>
    <w:rsid w:val="00DD407B"/>
    <w:rsid w:val="00DD4522"/>
    <w:rsid w:val="00DD4807"/>
    <w:rsid w:val="00DD4E1A"/>
    <w:rsid w:val="00DD552E"/>
    <w:rsid w:val="00DD563A"/>
    <w:rsid w:val="00DD564C"/>
    <w:rsid w:val="00DD5857"/>
    <w:rsid w:val="00DD5B89"/>
    <w:rsid w:val="00DD676C"/>
    <w:rsid w:val="00DD6F69"/>
    <w:rsid w:val="00DD6F97"/>
    <w:rsid w:val="00DD6F9D"/>
    <w:rsid w:val="00DD79DA"/>
    <w:rsid w:val="00DD7D8F"/>
    <w:rsid w:val="00DD7EF6"/>
    <w:rsid w:val="00DE0196"/>
    <w:rsid w:val="00DE0886"/>
    <w:rsid w:val="00DE0F94"/>
    <w:rsid w:val="00DE17A7"/>
    <w:rsid w:val="00DE2139"/>
    <w:rsid w:val="00DE2366"/>
    <w:rsid w:val="00DE26E3"/>
    <w:rsid w:val="00DE28E1"/>
    <w:rsid w:val="00DE324A"/>
    <w:rsid w:val="00DE3A37"/>
    <w:rsid w:val="00DE4688"/>
    <w:rsid w:val="00DE4749"/>
    <w:rsid w:val="00DE5951"/>
    <w:rsid w:val="00DE5A25"/>
    <w:rsid w:val="00DE5A4E"/>
    <w:rsid w:val="00DE5ED3"/>
    <w:rsid w:val="00DE62B2"/>
    <w:rsid w:val="00DE66E7"/>
    <w:rsid w:val="00DE6930"/>
    <w:rsid w:val="00DE6BD6"/>
    <w:rsid w:val="00DE7D34"/>
    <w:rsid w:val="00DF06E0"/>
    <w:rsid w:val="00DF11F4"/>
    <w:rsid w:val="00DF12A1"/>
    <w:rsid w:val="00DF29FC"/>
    <w:rsid w:val="00DF35AC"/>
    <w:rsid w:val="00DF3DDB"/>
    <w:rsid w:val="00DF4BE0"/>
    <w:rsid w:val="00DF4C9E"/>
    <w:rsid w:val="00DF4F2B"/>
    <w:rsid w:val="00DF58E0"/>
    <w:rsid w:val="00DF5DAE"/>
    <w:rsid w:val="00DF7A82"/>
    <w:rsid w:val="00DF7AFC"/>
    <w:rsid w:val="00DF7D73"/>
    <w:rsid w:val="00E009AC"/>
    <w:rsid w:val="00E00AE6"/>
    <w:rsid w:val="00E00E71"/>
    <w:rsid w:val="00E01BE9"/>
    <w:rsid w:val="00E01EA4"/>
    <w:rsid w:val="00E023C3"/>
    <w:rsid w:val="00E02491"/>
    <w:rsid w:val="00E02615"/>
    <w:rsid w:val="00E02A7F"/>
    <w:rsid w:val="00E0322F"/>
    <w:rsid w:val="00E04115"/>
    <w:rsid w:val="00E04515"/>
    <w:rsid w:val="00E04A1B"/>
    <w:rsid w:val="00E04C37"/>
    <w:rsid w:val="00E04CCB"/>
    <w:rsid w:val="00E0527C"/>
    <w:rsid w:val="00E057BF"/>
    <w:rsid w:val="00E05A28"/>
    <w:rsid w:val="00E05D84"/>
    <w:rsid w:val="00E061E0"/>
    <w:rsid w:val="00E0649B"/>
    <w:rsid w:val="00E066FC"/>
    <w:rsid w:val="00E06D63"/>
    <w:rsid w:val="00E06F91"/>
    <w:rsid w:val="00E0729D"/>
    <w:rsid w:val="00E074C0"/>
    <w:rsid w:val="00E07ECF"/>
    <w:rsid w:val="00E100DC"/>
    <w:rsid w:val="00E106A7"/>
    <w:rsid w:val="00E1130F"/>
    <w:rsid w:val="00E117F7"/>
    <w:rsid w:val="00E11F53"/>
    <w:rsid w:val="00E12E0B"/>
    <w:rsid w:val="00E13058"/>
    <w:rsid w:val="00E13E15"/>
    <w:rsid w:val="00E144CC"/>
    <w:rsid w:val="00E146B9"/>
    <w:rsid w:val="00E14BBE"/>
    <w:rsid w:val="00E14C33"/>
    <w:rsid w:val="00E14D9B"/>
    <w:rsid w:val="00E151EC"/>
    <w:rsid w:val="00E15389"/>
    <w:rsid w:val="00E15A31"/>
    <w:rsid w:val="00E15A52"/>
    <w:rsid w:val="00E16234"/>
    <w:rsid w:val="00E16FAC"/>
    <w:rsid w:val="00E1738D"/>
    <w:rsid w:val="00E20D7B"/>
    <w:rsid w:val="00E2146B"/>
    <w:rsid w:val="00E217D8"/>
    <w:rsid w:val="00E21CD8"/>
    <w:rsid w:val="00E21E83"/>
    <w:rsid w:val="00E2200D"/>
    <w:rsid w:val="00E22370"/>
    <w:rsid w:val="00E228E8"/>
    <w:rsid w:val="00E22EB4"/>
    <w:rsid w:val="00E230F2"/>
    <w:rsid w:val="00E23681"/>
    <w:rsid w:val="00E2390B"/>
    <w:rsid w:val="00E23C22"/>
    <w:rsid w:val="00E24C6D"/>
    <w:rsid w:val="00E2532D"/>
    <w:rsid w:val="00E25F40"/>
    <w:rsid w:val="00E26070"/>
    <w:rsid w:val="00E26451"/>
    <w:rsid w:val="00E26A80"/>
    <w:rsid w:val="00E27833"/>
    <w:rsid w:val="00E27AE7"/>
    <w:rsid w:val="00E27CE5"/>
    <w:rsid w:val="00E27EE1"/>
    <w:rsid w:val="00E30154"/>
    <w:rsid w:val="00E301DE"/>
    <w:rsid w:val="00E305E9"/>
    <w:rsid w:val="00E3071E"/>
    <w:rsid w:val="00E3087D"/>
    <w:rsid w:val="00E30BFA"/>
    <w:rsid w:val="00E30EAE"/>
    <w:rsid w:val="00E314C5"/>
    <w:rsid w:val="00E3164A"/>
    <w:rsid w:val="00E31DB4"/>
    <w:rsid w:val="00E3249C"/>
    <w:rsid w:val="00E3254A"/>
    <w:rsid w:val="00E3257A"/>
    <w:rsid w:val="00E32BD4"/>
    <w:rsid w:val="00E336C1"/>
    <w:rsid w:val="00E33937"/>
    <w:rsid w:val="00E33F08"/>
    <w:rsid w:val="00E35704"/>
    <w:rsid w:val="00E35895"/>
    <w:rsid w:val="00E35D98"/>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B3E"/>
    <w:rsid w:val="00E43555"/>
    <w:rsid w:val="00E43A74"/>
    <w:rsid w:val="00E43B2C"/>
    <w:rsid w:val="00E441E9"/>
    <w:rsid w:val="00E442CB"/>
    <w:rsid w:val="00E44957"/>
    <w:rsid w:val="00E44C69"/>
    <w:rsid w:val="00E453BE"/>
    <w:rsid w:val="00E45751"/>
    <w:rsid w:val="00E45A59"/>
    <w:rsid w:val="00E46721"/>
    <w:rsid w:val="00E4698E"/>
    <w:rsid w:val="00E46ADC"/>
    <w:rsid w:val="00E475A1"/>
    <w:rsid w:val="00E47658"/>
    <w:rsid w:val="00E47CE9"/>
    <w:rsid w:val="00E5013D"/>
    <w:rsid w:val="00E50F8D"/>
    <w:rsid w:val="00E515A3"/>
    <w:rsid w:val="00E51E49"/>
    <w:rsid w:val="00E51FCF"/>
    <w:rsid w:val="00E520B3"/>
    <w:rsid w:val="00E5289A"/>
    <w:rsid w:val="00E52986"/>
    <w:rsid w:val="00E52DF3"/>
    <w:rsid w:val="00E531ED"/>
    <w:rsid w:val="00E538B1"/>
    <w:rsid w:val="00E5432A"/>
    <w:rsid w:val="00E546A6"/>
    <w:rsid w:val="00E547A0"/>
    <w:rsid w:val="00E548E9"/>
    <w:rsid w:val="00E54B82"/>
    <w:rsid w:val="00E55268"/>
    <w:rsid w:val="00E553F8"/>
    <w:rsid w:val="00E55A2C"/>
    <w:rsid w:val="00E56053"/>
    <w:rsid w:val="00E564AC"/>
    <w:rsid w:val="00E56D97"/>
    <w:rsid w:val="00E57ED5"/>
    <w:rsid w:val="00E604A9"/>
    <w:rsid w:val="00E60C12"/>
    <w:rsid w:val="00E615C3"/>
    <w:rsid w:val="00E6166A"/>
    <w:rsid w:val="00E61BCD"/>
    <w:rsid w:val="00E61D63"/>
    <w:rsid w:val="00E61E86"/>
    <w:rsid w:val="00E62381"/>
    <w:rsid w:val="00E625E9"/>
    <w:rsid w:val="00E62E30"/>
    <w:rsid w:val="00E62EDB"/>
    <w:rsid w:val="00E636C2"/>
    <w:rsid w:val="00E6518F"/>
    <w:rsid w:val="00E6543C"/>
    <w:rsid w:val="00E655F0"/>
    <w:rsid w:val="00E657FE"/>
    <w:rsid w:val="00E662C3"/>
    <w:rsid w:val="00E66893"/>
    <w:rsid w:val="00E66EA3"/>
    <w:rsid w:val="00E673AB"/>
    <w:rsid w:val="00E70576"/>
    <w:rsid w:val="00E71289"/>
    <w:rsid w:val="00E7142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E30"/>
    <w:rsid w:val="00E764B7"/>
    <w:rsid w:val="00E76B72"/>
    <w:rsid w:val="00E76C1B"/>
    <w:rsid w:val="00E76FDC"/>
    <w:rsid w:val="00E77837"/>
    <w:rsid w:val="00E80211"/>
    <w:rsid w:val="00E811FC"/>
    <w:rsid w:val="00E81606"/>
    <w:rsid w:val="00E82679"/>
    <w:rsid w:val="00E82818"/>
    <w:rsid w:val="00E82D00"/>
    <w:rsid w:val="00E834C8"/>
    <w:rsid w:val="00E837DB"/>
    <w:rsid w:val="00E8399C"/>
    <w:rsid w:val="00E83D9F"/>
    <w:rsid w:val="00E83E71"/>
    <w:rsid w:val="00E840DF"/>
    <w:rsid w:val="00E848DB"/>
    <w:rsid w:val="00E85D41"/>
    <w:rsid w:val="00E87A2B"/>
    <w:rsid w:val="00E87BAF"/>
    <w:rsid w:val="00E87C2E"/>
    <w:rsid w:val="00E90072"/>
    <w:rsid w:val="00E900F7"/>
    <w:rsid w:val="00E90159"/>
    <w:rsid w:val="00E903D1"/>
    <w:rsid w:val="00E905DF"/>
    <w:rsid w:val="00E9079D"/>
    <w:rsid w:val="00E90C63"/>
    <w:rsid w:val="00E90D6B"/>
    <w:rsid w:val="00E90F12"/>
    <w:rsid w:val="00E913C6"/>
    <w:rsid w:val="00E914CD"/>
    <w:rsid w:val="00E92033"/>
    <w:rsid w:val="00E92454"/>
    <w:rsid w:val="00E92B4E"/>
    <w:rsid w:val="00E92FA1"/>
    <w:rsid w:val="00E931BA"/>
    <w:rsid w:val="00E936AB"/>
    <w:rsid w:val="00E93856"/>
    <w:rsid w:val="00E93F57"/>
    <w:rsid w:val="00E9425F"/>
    <w:rsid w:val="00E942EA"/>
    <w:rsid w:val="00E94F5B"/>
    <w:rsid w:val="00E956F0"/>
    <w:rsid w:val="00E96A43"/>
    <w:rsid w:val="00E97336"/>
    <w:rsid w:val="00E97527"/>
    <w:rsid w:val="00E97B2A"/>
    <w:rsid w:val="00E97BB7"/>
    <w:rsid w:val="00EA0609"/>
    <w:rsid w:val="00EA1102"/>
    <w:rsid w:val="00EA148E"/>
    <w:rsid w:val="00EA1EB9"/>
    <w:rsid w:val="00EA207C"/>
    <w:rsid w:val="00EA27AB"/>
    <w:rsid w:val="00EA2A57"/>
    <w:rsid w:val="00EA3369"/>
    <w:rsid w:val="00EA352B"/>
    <w:rsid w:val="00EA3C1D"/>
    <w:rsid w:val="00EA3F5E"/>
    <w:rsid w:val="00EA4D3B"/>
    <w:rsid w:val="00EA51C6"/>
    <w:rsid w:val="00EA5FD0"/>
    <w:rsid w:val="00EA61AA"/>
    <w:rsid w:val="00EA61B0"/>
    <w:rsid w:val="00EA62D6"/>
    <w:rsid w:val="00EA7333"/>
    <w:rsid w:val="00EA74B2"/>
    <w:rsid w:val="00EA77E1"/>
    <w:rsid w:val="00EA79F5"/>
    <w:rsid w:val="00EA7C17"/>
    <w:rsid w:val="00EB0CB9"/>
    <w:rsid w:val="00EB17D2"/>
    <w:rsid w:val="00EB206F"/>
    <w:rsid w:val="00EB2682"/>
    <w:rsid w:val="00EB2A83"/>
    <w:rsid w:val="00EB2A8B"/>
    <w:rsid w:val="00EB3066"/>
    <w:rsid w:val="00EB321E"/>
    <w:rsid w:val="00EB358E"/>
    <w:rsid w:val="00EB38CC"/>
    <w:rsid w:val="00EB3C83"/>
    <w:rsid w:val="00EB4106"/>
    <w:rsid w:val="00EB433F"/>
    <w:rsid w:val="00EB43A9"/>
    <w:rsid w:val="00EB4763"/>
    <w:rsid w:val="00EB4954"/>
    <w:rsid w:val="00EB4D24"/>
    <w:rsid w:val="00EB586A"/>
    <w:rsid w:val="00EB5E38"/>
    <w:rsid w:val="00EB5E3A"/>
    <w:rsid w:val="00EB5EAE"/>
    <w:rsid w:val="00EB5F99"/>
    <w:rsid w:val="00EB652E"/>
    <w:rsid w:val="00EB6BD2"/>
    <w:rsid w:val="00EB7508"/>
    <w:rsid w:val="00EB774B"/>
    <w:rsid w:val="00EB782C"/>
    <w:rsid w:val="00EB793F"/>
    <w:rsid w:val="00EB7DE9"/>
    <w:rsid w:val="00EC0112"/>
    <w:rsid w:val="00EC0684"/>
    <w:rsid w:val="00EC0CDC"/>
    <w:rsid w:val="00EC121B"/>
    <w:rsid w:val="00EC1E72"/>
    <w:rsid w:val="00EC1FD5"/>
    <w:rsid w:val="00EC214A"/>
    <w:rsid w:val="00EC246A"/>
    <w:rsid w:val="00EC2AF9"/>
    <w:rsid w:val="00EC2BBA"/>
    <w:rsid w:val="00EC33FF"/>
    <w:rsid w:val="00EC40A9"/>
    <w:rsid w:val="00EC4E44"/>
    <w:rsid w:val="00EC59A0"/>
    <w:rsid w:val="00EC6633"/>
    <w:rsid w:val="00EC7180"/>
    <w:rsid w:val="00ED008D"/>
    <w:rsid w:val="00ED0330"/>
    <w:rsid w:val="00ED0A6C"/>
    <w:rsid w:val="00ED0BE7"/>
    <w:rsid w:val="00ED0DB2"/>
    <w:rsid w:val="00ED0E33"/>
    <w:rsid w:val="00ED1136"/>
    <w:rsid w:val="00ED12CB"/>
    <w:rsid w:val="00ED16F2"/>
    <w:rsid w:val="00ED1942"/>
    <w:rsid w:val="00ED1CAB"/>
    <w:rsid w:val="00ED1EE7"/>
    <w:rsid w:val="00ED1F0D"/>
    <w:rsid w:val="00ED1FB6"/>
    <w:rsid w:val="00ED1FDF"/>
    <w:rsid w:val="00ED2415"/>
    <w:rsid w:val="00ED2757"/>
    <w:rsid w:val="00ED27A2"/>
    <w:rsid w:val="00ED38DE"/>
    <w:rsid w:val="00ED3DE3"/>
    <w:rsid w:val="00ED4933"/>
    <w:rsid w:val="00ED4FE1"/>
    <w:rsid w:val="00ED5756"/>
    <w:rsid w:val="00ED5912"/>
    <w:rsid w:val="00ED5FFB"/>
    <w:rsid w:val="00ED6078"/>
    <w:rsid w:val="00ED6273"/>
    <w:rsid w:val="00ED640A"/>
    <w:rsid w:val="00ED70A4"/>
    <w:rsid w:val="00ED7D2D"/>
    <w:rsid w:val="00EE0415"/>
    <w:rsid w:val="00EE0CEB"/>
    <w:rsid w:val="00EE0E2F"/>
    <w:rsid w:val="00EE15D4"/>
    <w:rsid w:val="00EE1C6F"/>
    <w:rsid w:val="00EE1F06"/>
    <w:rsid w:val="00EE1F26"/>
    <w:rsid w:val="00EE20C2"/>
    <w:rsid w:val="00EE2A8D"/>
    <w:rsid w:val="00EE2AB0"/>
    <w:rsid w:val="00EE2F9A"/>
    <w:rsid w:val="00EE3BC0"/>
    <w:rsid w:val="00EE41CD"/>
    <w:rsid w:val="00EE4939"/>
    <w:rsid w:val="00EE4D3E"/>
    <w:rsid w:val="00EE5643"/>
    <w:rsid w:val="00EE56D9"/>
    <w:rsid w:val="00EE674D"/>
    <w:rsid w:val="00EE742A"/>
    <w:rsid w:val="00EE7C6B"/>
    <w:rsid w:val="00EF0236"/>
    <w:rsid w:val="00EF04E0"/>
    <w:rsid w:val="00EF0F1F"/>
    <w:rsid w:val="00EF10F0"/>
    <w:rsid w:val="00EF18A5"/>
    <w:rsid w:val="00EF1A76"/>
    <w:rsid w:val="00EF1B6C"/>
    <w:rsid w:val="00EF30F5"/>
    <w:rsid w:val="00EF57E7"/>
    <w:rsid w:val="00EF5A3B"/>
    <w:rsid w:val="00EF732F"/>
    <w:rsid w:val="00EF7381"/>
    <w:rsid w:val="00EF7FAC"/>
    <w:rsid w:val="00F0015D"/>
    <w:rsid w:val="00F0078B"/>
    <w:rsid w:val="00F00798"/>
    <w:rsid w:val="00F00A6E"/>
    <w:rsid w:val="00F01033"/>
    <w:rsid w:val="00F018B1"/>
    <w:rsid w:val="00F0393C"/>
    <w:rsid w:val="00F04516"/>
    <w:rsid w:val="00F050D7"/>
    <w:rsid w:val="00F0515F"/>
    <w:rsid w:val="00F05485"/>
    <w:rsid w:val="00F059BA"/>
    <w:rsid w:val="00F061AC"/>
    <w:rsid w:val="00F065D2"/>
    <w:rsid w:val="00F06760"/>
    <w:rsid w:val="00F06A22"/>
    <w:rsid w:val="00F072D6"/>
    <w:rsid w:val="00F07318"/>
    <w:rsid w:val="00F0739F"/>
    <w:rsid w:val="00F1004F"/>
    <w:rsid w:val="00F10292"/>
    <w:rsid w:val="00F10419"/>
    <w:rsid w:val="00F1115E"/>
    <w:rsid w:val="00F12287"/>
    <w:rsid w:val="00F1253C"/>
    <w:rsid w:val="00F12F24"/>
    <w:rsid w:val="00F12F73"/>
    <w:rsid w:val="00F13015"/>
    <w:rsid w:val="00F13046"/>
    <w:rsid w:val="00F131D0"/>
    <w:rsid w:val="00F132D9"/>
    <w:rsid w:val="00F13AC0"/>
    <w:rsid w:val="00F13C65"/>
    <w:rsid w:val="00F13D03"/>
    <w:rsid w:val="00F13E97"/>
    <w:rsid w:val="00F14393"/>
    <w:rsid w:val="00F144D0"/>
    <w:rsid w:val="00F14A54"/>
    <w:rsid w:val="00F14A5A"/>
    <w:rsid w:val="00F1537C"/>
    <w:rsid w:val="00F16940"/>
    <w:rsid w:val="00F17834"/>
    <w:rsid w:val="00F1785C"/>
    <w:rsid w:val="00F2063B"/>
    <w:rsid w:val="00F21235"/>
    <w:rsid w:val="00F21838"/>
    <w:rsid w:val="00F22DCB"/>
    <w:rsid w:val="00F23DD6"/>
    <w:rsid w:val="00F25124"/>
    <w:rsid w:val="00F25DB9"/>
    <w:rsid w:val="00F26669"/>
    <w:rsid w:val="00F26681"/>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D5A"/>
    <w:rsid w:val="00F32335"/>
    <w:rsid w:val="00F32757"/>
    <w:rsid w:val="00F32D8B"/>
    <w:rsid w:val="00F330C2"/>
    <w:rsid w:val="00F330D3"/>
    <w:rsid w:val="00F33329"/>
    <w:rsid w:val="00F33DCF"/>
    <w:rsid w:val="00F34074"/>
    <w:rsid w:val="00F340A7"/>
    <w:rsid w:val="00F354BC"/>
    <w:rsid w:val="00F35531"/>
    <w:rsid w:val="00F355E1"/>
    <w:rsid w:val="00F356CC"/>
    <w:rsid w:val="00F35C24"/>
    <w:rsid w:val="00F36414"/>
    <w:rsid w:val="00F3660B"/>
    <w:rsid w:val="00F36F2A"/>
    <w:rsid w:val="00F37D4C"/>
    <w:rsid w:val="00F40A41"/>
    <w:rsid w:val="00F40B9D"/>
    <w:rsid w:val="00F40BB7"/>
    <w:rsid w:val="00F410DD"/>
    <w:rsid w:val="00F4112D"/>
    <w:rsid w:val="00F431D8"/>
    <w:rsid w:val="00F4381A"/>
    <w:rsid w:val="00F4391F"/>
    <w:rsid w:val="00F43EC6"/>
    <w:rsid w:val="00F44CCB"/>
    <w:rsid w:val="00F45F68"/>
    <w:rsid w:val="00F46DF4"/>
    <w:rsid w:val="00F479C6"/>
    <w:rsid w:val="00F50017"/>
    <w:rsid w:val="00F50D17"/>
    <w:rsid w:val="00F50F59"/>
    <w:rsid w:val="00F51204"/>
    <w:rsid w:val="00F51831"/>
    <w:rsid w:val="00F51878"/>
    <w:rsid w:val="00F51CDD"/>
    <w:rsid w:val="00F53024"/>
    <w:rsid w:val="00F5305E"/>
    <w:rsid w:val="00F531FB"/>
    <w:rsid w:val="00F53889"/>
    <w:rsid w:val="00F54648"/>
    <w:rsid w:val="00F54DE6"/>
    <w:rsid w:val="00F5518C"/>
    <w:rsid w:val="00F55FFC"/>
    <w:rsid w:val="00F56163"/>
    <w:rsid w:val="00F56787"/>
    <w:rsid w:val="00F57BED"/>
    <w:rsid w:val="00F57C58"/>
    <w:rsid w:val="00F6026F"/>
    <w:rsid w:val="00F604D7"/>
    <w:rsid w:val="00F60FC4"/>
    <w:rsid w:val="00F61A72"/>
    <w:rsid w:val="00F6268B"/>
    <w:rsid w:val="00F63019"/>
    <w:rsid w:val="00F63BA0"/>
    <w:rsid w:val="00F63F78"/>
    <w:rsid w:val="00F64575"/>
    <w:rsid w:val="00F648C2"/>
    <w:rsid w:val="00F64B83"/>
    <w:rsid w:val="00F65A80"/>
    <w:rsid w:val="00F65C13"/>
    <w:rsid w:val="00F67058"/>
    <w:rsid w:val="00F6735D"/>
    <w:rsid w:val="00F6776A"/>
    <w:rsid w:val="00F6792D"/>
    <w:rsid w:val="00F67C4B"/>
    <w:rsid w:val="00F70848"/>
    <w:rsid w:val="00F719CE"/>
    <w:rsid w:val="00F71B45"/>
    <w:rsid w:val="00F72331"/>
    <w:rsid w:val="00F726A6"/>
    <w:rsid w:val="00F73737"/>
    <w:rsid w:val="00F74DDD"/>
    <w:rsid w:val="00F7698B"/>
    <w:rsid w:val="00F769BB"/>
    <w:rsid w:val="00F77C4D"/>
    <w:rsid w:val="00F77D74"/>
    <w:rsid w:val="00F80144"/>
    <w:rsid w:val="00F80C6E"/>
    <w:rsid w:val="00F80F74"/>
    <w:rsid w:val="00F81C6F"/>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3DA"/>
    <w:rsid w:val="00F875A6"/>
    <w:rsid w:val="00F87832"/>
    <w:rsid w:val="00F87E3F"/>
    <w:rsid w:val="00F87EC6"/>
    <w:rsid w:val="00F87FE1"/>
    <w:rsid w:val="00F906F8"/>
    <w:rsid w:val="00F90E5F"/>
    <w:rsid w:val="00F9139E"/>
    <w:rsid w:val="00F913F0"/>
    <w:rsid w:val="00F916B7"/>
    <w:rsid w:val="00F919DB"/>
    <w:rsid w:val="00F926CE"/>
    <w:rsid w:val="00F93481"/>
    <w:rsid w:val="00F9348F"/>
    <w:rsid w:val="00F936B5"/>
    <w:rsid w:val="00F93714"/>
    <w:rsid w:val="00F93F16"/>
    <w:rsid w:val="00F940F4"/>
    <w:rsid w:val="00F94486"/>
    <w:rsid w:val="00F94683"/>
    <w:rsid w:val="00F960BE"/>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FE4"/>
    <w:rsid w:val="00FB23F5"/>
    <w:rsid w:val="00FB2C0C"/>
    <w:rsid w:val="00FB2F48"/>
    <w:rsid w:val="00FB372A"/>
    <w:rsid w:val="00FB3762"/>
    <w:rsid w:val="00FB382C"/>
    <w:rsid w:val="00FB4095"/>
    <w:rsid w:val="00FB41C1"/>
    <w:rsid w:val="00FB4A83"/>
    <w:rsid w:val="00FB4AD6"/>
    <w:rsid w:val="00FB566F"/>
    <w:rsid w:val="00FB63B6"/>
    <w:rsid w:val="00FB6998"/>
    <w:rsid w:val="00FB6A12"/>
    <w:rsid w:val="00FB6A30"/>
    <w:rsid w:val="00FB6E12"/>
    <w:rsid w:val="00FB6EA9"/>
    <w:rsid w:val="00FB7538"/>
    <w:rsid w:val="00FB7A8F"/>
    <w:rsid w:val="00FB7E27"/>
    <w:rsid w:val="00FC0189"/>
    <w:rsid w:val="00FC04DD"/>
    <w:rsid w:val="00FC078E"/>
    <w:rsid w:val="00FC0F08"/>
    <w:rsid w:val="00FC141B"/>
    <w:rsid w:val="00FC188A"/>
    <w:rsid w:val="00FC1AA0"/>
    <w:rsid w:val="00FC380F"/>
    <w:rsid w:val="00FC3FDE"/>
    <w:rsid w:val="00FC42DF"/>
    <w:rsid w:val="00FC4EAF"/>
    <w:rsid w:val="00FC4EDA"/>
    <w:rsid w:val="00FC51CA"/>
    <w:rsid w:val="00FC5455"/>
    <w:rsid w:val="00FC5740"/>
    <w:rsid w:val="00FC609B"/>
    <w:rsid w:val="00FC6864"/>
    <w:rsid w:val="00FC6DC8"/>
    <w:rsid w:val="00FC6FF2"/>
    <w:rsid w:val="00FC795B"/>
    <w:rsid w:val="00FD02CF"/>
    <w:rsid w:val="00FD04D5"/>
    <w:rsid w:val="00FD0566"/>
    <w:rsid w:val="00FD193A"/>
    <w:rsid w:val="00FD1949"/>
    <w:rsid w:val="00FD24DD"/>
    <w:rsid w:val="00FD26F6"/>
    <w:rsid w:val="00FD3AD6"/>
    <w:rsid w:val="00FD43CC"/>
    <w:rsid w:val="00FD481D"/>
    <w:rsid w:val="00FD4BCF"/>
    <w:rsid w:val="00FD5A9C"/>
    <w:rsid w:val="00FD5C6C"/>
    <w:rsid w:val="00FD6963"/>
    <w:rsid w:val="00FD7012"/>
    <w:rsid w:val="00FD7123"/>
    <w:rsid w:val="00FD783A"/>
    <w:rsid w:val="00FE0893"/>
    <w:rsid w:val="00FE0969"/>
    <w:rsid w:val="00FE2082"/>
    <w:rsid w:val="00FE2358"/>
    <w:rsid w:val="00FE2446"/>
    <w:rsid w:val="00FE252E"/>
    <w:rsid w:val="00FE2A5C"/>
    <w:rsid w:val="00FE3302"/>
    <w:rsid w:val="00FE38D1"/>
    <w:rsid w:val="00FE38DD"/>
    <w:rsid w:val="00FE4C68"/>
    <w:rsid w:val="00FE4F05"/>
    <w:rsid w:val="00FE509A"/>
    <w:rsid w:val="00FE5E85"/>
    <w:rsid w:val="00FE6433"/>
    <w:rsid w:val="00FE7284"/>
    <w:rsid w:val="00FE73F7"/>
    <w:rsid w:val="00FE757B"/>
    <w:rsid w:val="00FE7AA7"/>
    <w:rsid w:val="00FE7E92"/>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8B"/>
    <w:rsid w:val="00FF5C24"/>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2"/>
      </w:num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2"/>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image" Target="media/image3.jpeg"/><Relationship Id="rId42" Type="http://schemas.openxmlformats.org/officeDocument/2006/relationships/oleObject" Target="embeddings/oleObject11.bin"/><Relationship Id="rId63" Type="http://schemas.openxmlformats.org/officeDocument/2006/relationships/image" Target="media/image28.png"/><Relationship Id="rId84" Type="http://schemas.openxmlformats.org/officeDocument/2006/relationships/image" Target="media/image49.png"/><Relationship Id="rId138" Type="http://schemas.openxmlformats.org/officeDocument/2006/relationships/image" Target="media/image103.png"/><Relationship Id="rId159" Type="http://schemas.openxmlformats.org/officeDocument/2006/relationships/image" Target="media/image124.png"/><Relationship Id="rId170" Type="http://schemas.openxmlformats.org/officeDocument/2006/relationships/image" Target="media/image135.png"/><Relationship Id="rId191" Type="http://schemas.openxmlformats.org/officeDocument/2006/relationships/image" Target="media/image156.png"/><Relationship Id="rId205" Type="http://schemas.openxmlformats.org/officeDocument/2006/relationships/image" Target="media/image170.png"/><Relationship Id="rId226" Type="http://schemas.openxmlformats.org/officeDocument/2006/relationships/image" Target="media/image191.png"/><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oleObject" Target="embeddings/oleObject5.bin"/><Relationship Id="rId53" Type="http://schemas.openxmlformats.org/officeDocument/2006/relationships/footer" Target="footer7.xml"/><Relationship Id="rId74" Type="http://schemas.openxmlformats.org/officeDocument/2006/relationships/image" Target="media/image39.png"/><Relationship Id="rId128" Type="http://schemas.openxmlformats.org/officeDocument/2006/relationships/image" Target="media/image93.png"/><Relationship Id="rId149" Type="http://schemas.openxmlformats.org/officeDocument/2006/relationships/image" Target="media/image114.png"/><Relationship Id="rId5" Type="http://schemas.openxmlformats.org/officeDocument/2006/relationships/webSettings" Target="webSettings.xml"/><Relationship Id="rId95" Type="http://schemas.openxmlformats.org/officeDocument/2006/relationships/image" Target="media/image60.png"/><Relationship Id="rId160" Type="http://schemas.openxmlformats.org/officeDocument/2006/relationships/image" Target="media/image125.png"/><Relationship Id="rId181" Type="http://schemas.openxmlformats.org/officeDocument/2006/relationships/image" Target="media/image146.png"/><Relationship Id="rId216" Type="http://schemas.openxmlformats.org/officeDocument/2006/relationships/image" Target="media/image181.png"/><Relationship Id="rId22" Type="http://schemas.openxmlformats.org/officeDocument/2006/relationships/image" Target="media/image4.png"/><Relationship Id="rId43" Type="http://schemas.openxmlformats.org/officeDocument/2006/relationships/header" Target="header7.xml"/><Relationship Id="rId64" Type="http://schemas.openxmlformats.org/officeDocument/2006/relationships/image" Target="media/image29.png"/><Relationship Id="rId118" Type="http://schemas.openxmlformats.org/officeDocument/2006/relationships/image" Target="media/image83.png"/><Relationship Id="rId139" Type="http://schemas.openxmlformats.org/officeDocument/2006/relationships/image" Target="media/image104.png"/><Relationship Id="rId85" Type="http://schemas.openxmlformats.org/officeDocument/2006/relationships/image" Target="media/image50.png"/><Relationship Id="rId150" Type="http://schemas.openxmlformats.org/officeDocument/2006/relationships/image" Target="media/image115.png"/><Relationship Id="rId171" Type="http://schemas.openxmlformats.org/officeDocument/2006/relationships/image" Target="media/image136.png"/><Relationship Id="rId192" Type="http://schemas.openxmlformats.org/officeDocument/2006/relationships/image" Target="media/image157.png"/><Relationship Id="rId206" Type="http://schemas.openxmlformats.org/officeDocument/2006/relationships/image" Target="media/image171.png"/><Relationship Id="rId227" Type="http://schemas.openxmlformats.org/officeDocument/2006/relationships/image" Target="media/image192.png"/><Relationship Id="rId12" Type="http://schemas.openxmlformats.org/officeDocument/2006/relationships/footer" Target="footer2.xml"/><Relationship Id="rId33" Type="http://schemas.openxmlformats.org/officeDocument/2006/relationships/oleObject" Target="embeddings/oleObject6.bin"/><Relationship Id="rId108" Type="http://schemas.openxmlformats.org/officeDocument/2006/relationships/image" Target="media/image73.png"/><Relationship Id="rId129" Type="http://schemas.openxmlformats.org/officeDocument/2006/relationships/image" Target="media/image94.png"/><Relationship Id="rId54" Type="http://schemas.openxmlformats.org/officeDocument/2006/relationships/image" Target="media/image19.png"/><Relationship Id="rId75" Type="http://schemas.openxmlformats.org/officeDocument/2006/relationships/image" Target="media/image40.png"/><Relationship Id="rId96" Type="http://schemas.openxmlformats.org/officeDocument/2006/relationships/image" Target="media/image61.png"/><Relationship Id="rId140" Type="http://schemas.openxmlformats.org/officeDocument/2006/relationships/image" Target="media/image105.png"/><Relationship Id="rId161" Type="http://schemas.openxmlformats.org/officeDocument/2006/relationships/image" Target="media/image126.png"/><Relationship Id="rId182" Type="http://schemas.openxmlformats.org/officeDocument/2006/relationships/image" Target="media/image147.png"/><Relationship Id="rId217" Type="http://schemas.openxmlformats.org/officeDocument/2006/relationships/image" Target="media/image182.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84.png"/><Relationship Id="rId44" Type="http://schemas.openxmlformats.org/officeDocument/2006/relationships/footer" Target="footer6.xml"/><Relationship Id="rId65" Type="http://schemas.openxmlformats.org/officeDocument/2006/relationships/image" Target="media/image30.png"/><Relationship Id="rId86" Type="http://schemas.openxmlformats.org/officeDocument/2006/relationships/image" Target="media/image51.png"/><Relationship Id="rId130" Type="http://schemas.openxmlformats.org/officeDocument/2006/relationships/image" Target="media/image95.png"/><Relationship Id="rId151" Type="http://schemas.openxmlformats.org/officeDocument/2006/relationships/image" Target="media/image116.png"/><Relationship Id="rId172" Type="http://schemas.openxmlformats.org/officeDocument/2006/relationships/image" Target="media/image137.png"/><Relationship Id="rId193" Type="http://schemas.openxmlformats.org/officeDocument/2006/relationships/image" Target="media/image158.png"/><Relationship Id="rId207" Type="http://schemas.openxmlformats.org/officeDocument/2006/relationships/image" Target="media/image172.png"/><Relationship Id="rId228" Type="http://schemas.openxmlformats.org/officeDocument/2006/relationships/image" Target="media/image193.png"/><Relationship Id="rId13" Type="http://schemas.openxmlformats.org/officeDocument/2006/relationships/header" Target="header3.xml"/><Relationship Id="rId109" Type="http://schemas.openxmlformats.org/officeDocument/2006/relationships/image" Target="media/image74.png"/><Relationship Id="rId34" Type="http://schemas.openxmlformats.org/officeDocument/2006/relationships/image" Target="media/image10.wmf"/><Relationship Id="rId55" Type="http://schemas.openxmlformats.org/officeDocument/2006/relationships/image" Target="media/image20.png"/><Relationship Id="rId76" Type="http://schemas.openxmlformats.org/officeDocument/2006/relationships/image" Target="media/image41.png"/><Relationship Id="rId97" Type="http://schemas.openxmlformats.org/officeDocument/2006/relationships/image" Target="media/image62.png"/><Relationship Id="rId120" Type="http://schemas.openxmlformats.org/officeDocument/2006/relationships/image" Target="media/image85.png"/><Relationship Id="rId141" Type="http://schemas.openxmlformats.org/officeDocument/2006/relationships/image" Target="media/image106.png"/><Relationship Id="rId7" Type="http://schemas.openxmlformats.org/officeDocument/2006/relationships/endnotes" Target="endnotes.xml"/><Relationship Id="rId162" Type="http://schemas.openxmlformats.org/officeDocument/2006/relationships/image" Target="media/image127.png"/><Relationship Id="rId183" Type="http://schemas.openxmlformats.org/officeDocument/2006/relationships/image" Target="media/image148.png"/><Relationship Id="rId218" Type="http://schemas.openxmlformats.org/officeDocument/2006/relationships/image" Target="media/image183.png"/><Relationship Id="rId24" Type="http://schemas.openxmlformats.org/officeDocument/2006/relationships/image" Target="media/image6.wmf"/><Relationship Id="rId45" Type="http://schemas.openxmlformats.org/officeDocument/2006/relationships/image" Target="media/image14.png"/><Relationship Id="rId66" Type="http://schemas.openxmlformats.org/officeDocument/2006/relationships/image" Target="media/image31.png"/><Relationship Id="rId87" Type="http://schemas.openxmlformats.org/officeDocument/2006/relationships/image" Target="media/image52.png"/><Relationship Id="rId110" Type="http://schemas.openxmlformats.org/officeDocument/2006/relationships/image" Target="media/image75.png"/><Relationship Id="rId131" Type="http://schemas.openxmlformats.org/officeDocument/2006/relationships/image" Target="media/image96.png"/><Relationship Id="rId152" Type="http://schemas.openxmlformats.org/officeDocument/2006/relationships/image" Target="media/image117.png"/><Relationship Id="rId173" Type="http://schemas.openxmlformats.org/officeDocument/2006/relationships/image" Target="media/image138.png"/><Relationship Id="rId194" Type="http://schemas.openxmlformats.org/officeDocument/2006/relationships/image" Target="media/image159.png"/><Relationship Id="rId208" Type="http://schemas.openxmlformats.org/officeDocument/2006/relationships/image" Target="media/image173.png"/><Relationship Id="rId229" Type="http://schemas.openxmlformats.org/officeDocument/2006/relationships/header" Target="header11.xml"/><Relationship Id="rId14" Type="http://schemas.openxmlformats.org/officeDocument/2006/relationships/footer" Target="footer3.xml"/><Relationship Id="rId35" Type="http://schemas.openxmlformats.org/officeDocument/2006/relationships/oleObject" Target="embeddings/oleObject7.bin"/><Relationship Id="rId56" Type="http://schemas.openxmlformats.org/officeDocument/2006/relationships/image" Target="media/image21.png"/><Relationship Id="rId77" Type="http://schemas.openxmlformats.org/officeDocument/2006/relationships/image" Target="media/image42.png"/><Relationship Id="rId100" Type="http://schemas.openxmlformats.org/officeDocument/2006/relationships/image" Target="media/image65.png"/><Relationship Id="rId8" Type="http://schemas.openxmlformats.org/officeDocument/2006/relationships/image" Target="media/image1.png"/><Relationship Id="rId98" Type="http://schemas.openxmlformats.org/officeDocument/2006/relationships/image" Target="media/image63.png"/><Relationship Id="rId121" Type="http://schemas.openxmlformats.org/officeDocument/2006/relationships/image" Target="media/image86.png"/><Relationship Id="rId142" Type="http://schemas.openxmlformats.org/officeDocument/2006/relationships/image" Target="media/image107.png"/><Relationship Id="rId163" Type="http://schemas.openxmlformats.org/officeDocument/2006/relationships/image" Target="media/image128.png"/><Relationship Id="rId184" Type="http://schemas.openxmlformats.org/officeDocument/2006/relationships/image" Target="media/image149.png"/><Relationship Id="rId219" Type="http://schemas.openxmlformats.org/officeDocument/2006/relationships/image" Target="media/image184.png"/><Relationship Id="rId230" Type="http://schemas.openxmlformats.org/officeDocument/2006/relationships/header" Target="header12.xml"/><Relationship Id="rId25" Type="http://schemas.openxmlformats.org/officeDocument/2006/relationships/oleObject" Target="embeddings/oleObject1.bin"/><Relationship Id="rId46" Type="http://schemas.openxmlformats.org/officeDocument/2006/relationships/image" Target="media/image15.png"/><Relationship Id="rId67" Type="http://schemas.openxmlformats.org/officeDocument/2006/relationships/image" Target="media/image32.png"/><Relationship Id="rId20" Type="http://schemas.openxmlformats.org/officeDocument/2006/relationships/image" Target="media/image2.png"/><Relationship Id="rId41" Type="http://schemas.openxmlformats.org/officeDocument/2006/relationships/image" Target="media/image13.wmf"/><Relationship Id="rId62" Type="http://schemas.openxmlformats.org/officeDocument/2006/relationships/image" Target="media/image27.tiff"/><Relationship Id="rId83" Type="http://schemas.openxmlformats.org/officeDocument/2006/relationships/image" Target="media/image48.png"/><Relationship Id="rId88" Type="http://schemas.openxmlformats.org/officeDocument/2006/relationships/image" Target="media/image53.png"/><Relationship Id="rId111" Type="http://schemas.openxmlformats.org/officeDocument/2006/relationships/image" Target="media/image76.png"/><Relationship Id="rId132" Type="http://schemas.openxmlformats.org/officeDocument/2006/relationships/image" Target="media/image97.png"/><Relationship Id="rId153" Type="http://schemas.openxmlformats.org/officeDocument/2006/relationships/image" Target="media/image118.png"/><Relationship Id="rId174" Type="http://schemas.openxmlformats.org/officeDocument/2006/relationships/image" Target="media/image139.png"/><Relationship Id="rId179" Type="http://schemas.openxmlformats.org/officeDocument/2006/relationships/image" Target="media/image144.png"/><Relationship Id="rId195" Type="http://schemas.openxmlformats.org/officeDocument/2006/relationships/image" Target="media/image160.png"/><Relationship Id="rId209" Type="http://schemas.openxmlformats.org/officeDocument/2006/relationships/image" Target="media/image174.png"/><Relationship Id="rId190" Type="http://schemas.openxmlformats.org/officeDocument/2006/relationships/image" Target="media/image155.png"/><Relationship Id="rId204" Type="http://schemas.openxmlformats.org/officeDocument/2006/relationships/image" Target="media/image169.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2.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8.png"/><Relationship Id="rId78" Type="http://schemas.openxmlformats.org/officeDocument/2006/relationships/image" Target="media/image43.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143" Type="http://schemas.openxmlformats.org/officeDocument/2006/relationships/image" Target="media/image108.png"/><Relationship Id="rId148" Type="http://schemas.openxmlformats.org/officeDocument/2006/relationships/image" Target="media/image113.png"/><Relationship Id="rId164" Type="http://schemas.openxmlformats.org/officeDocument/2006/relationships/image" Target="media/image129.png"/><Relationship Id="rId169" Type="http://schemas.openxmlformats.org/officeDocument/2006/relationships/image" Target="media/image134.png"/><Relationship Id="rId185" Type="http://schemas.openxmlformats.org/officeDocument/2006/relationships/image" Target="media/image15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5.png"/><Relationship Id="rId210" Type="http://schemas.openxmlformats.org/officeDocument/2006/relationships/image" Target="media/image175.png"/><Relationship Id="rId215" Type="http://schemas.openxmlformats.org/officeDocument/2006/relationships/image" Target="media/image180.png"/><Relationship Id="rId26" Type="http://schemas.openxmlformats.org/officeDocument/2006/relationships/image" Target="media/image7.wmf"/><Relationship Id="rId231" Type="http://schemas.openxmlformats.org/officeDocument/2006/relationships/header" Target="header13.xml"/><Relationship Id="rId47" Type="http://schemas.openxmlformats.org/officeDocument/2006/relationships/image" Target="media/image16.png"/><Relationship Id="rId68" Type="http://schemas.openxmlformats.org/officeDocument/2006/relationships/image" Target="media/image33.png"/><Relationship Id="rId89" Type="http://schemas.openxmlformats.org/officeDocument/2006/relationships/image" Target="media/image54.png"/><Relationship Id="rId112" Type="http://schemas.openxmlformats.org/officeDocument/2006/relationships/image" Target="media/image77.png"/><Relationship Id="rId133" Type="http://schemas.openxmlformats.org/officeDocument/2006/relationships/image" Target="media/image98.png"/><Relationship Id="rId154" Type="http://schemas.openxmlformats.org/officeDocument/2006/relationships/image" Target="media/image119.png"/><Relationship Id="rId175" Type="http://schemas.openxmlformats.org/officeDocument/2006/relationships/image" Target="media/image140.png"/><Relationship Id="rId196" Type="http://schemas.openxmlformats.org/officeDocument/2006/relationships/image" Target="media/image161.png"/><Relationship Id="rId200" Type="http://schemas.openxmlformats.org/officeDocument/2006/relationships/image" Target="media/image165.png"/><Relationship Id="rId16" Type="http://schemas.openxmlformats.org/officeDocument/2006/relationships/header" Target="header5.xml"/><Relationship Id="rId221" Type="http://schemas.openxmlformats.org/officeDocument/2006/relationships/image" Target="media/image186.png"/><Relationship Id="rId37" Type="http://schemas.openxmlformats.org/officeDocument/2006/relationships/image" Target="media/image11.wmf"/><Relationship Id="rId58" Type="http://schemas.openxmlformats.org/officeDocument/2006/relationships/image" Target="media/image23.tiff"/><Relationship Id="rId79" Type="http://schemas.openxmlformats.org/officeDocument/2006/relationships/image" Target="media/image44.png"/><Relationship Id="rId102" Type="http://schemas.openxmlformats.org/officeDocument/2006/relationships/image" Target="media/image67.png"/><Relationship Id="rId123" Type="http://schemas.openxmlformats.org/officeDocument/2006/relationships/image" Target="media/image88.png"/><Relationship Id="rId144" Type="http://schemas.openxmlformats.org/officeDocument/2006/relationships/image" Target="media/image109.png"/><Relationship Id="rId90" Type="http://schemas.openxmlformats.org/officeDocument/2006/relationships/image" Target="media/image55.jpeg"/><Relationship Id="rId165" Type="http://schemas.openxmlformats.org/officeDocument/2006/relationships/image" Target="media/image130.png"/><Relationship Id="rId186" Type="http://schemas.openxmlformats.org/officeDocument/2006/relationships/image" Target="media/image151.png"/><Relationship Id="rId211" Type="http://schemas.openxmlformats.org/officeDocument/2006/relationships/image" Target="media/image176.png"/><Relationship Id="rId232" Type="http://schemas.openxmlformats.org/officeDocument/2006/relationships/footer" Target="footer8.xml"/><Relationship Id="rId27" Type="http://schemas.openxmlformats.org/officeDocument/2006/relationships/oleObject" Target="embeddings/oleObject2.bin"/><Relationship Id="rId48" Type="http://schemas.openxmlformats.org/officeDocument/2006/relationships/image" Target="media/image17.png"/><Relationship Id="rId69" Type="http://schemas.openxmlformats.org/officeDocument/2006/relationships/image" Target="media/image34.png"/><Relationship Id="rId113" Type="http://schemas.openxmlformats.org/officeDocument/2006/relationships/image" Target="media/image78.png"/><Relationship Id="rId134" Type="http://schemas.openxmlformats.org/officeDocument/2006/relationships/image" Target="media/image99.png"/><Relationship Id="rId80" Type="http://schemas.openxmlformats.org/officeDocument/2006/relationships/image" Target="media/image45.png"/><Relationship Id="rId155" Type="http://schemas.openxmlformats.org/officeDocument/2006/relationships/image" Target="media/image120.png"/><Relationship Id="rId176" Type="http://schemas.openxmlformats.org/officeDocument/2006/relationships/image" Target="media/image141.png"/><Relationship Id="rId197" Type="http://schemas.openxmlformats.org/officeDocument/2006/relationships/image" Target="media/image162.png"/><Relationship Id="rId201" Type="http://schemas.openxmlformats.org/officeDocument/2006/relationships/image" Target="media/image166.png"/><Relationship Id="rId222" Type="http://schemas.openxmlformats.org/officeDocument/2006/relationships/image" Target="media/image187.png"/><Relationship Id="rId17" Type="http://schemas.openxmlformats.org/officeDocument/2006/relationships/footer" Target="footer4.xml"/><Relationship Id="rId38" Type="http://schemas.openxmlformats.org/officeDocument/2006/relationships/oleObject" Target="embeddings/oleObject9.bin"/><Relationship Id="rId59" Type="http://schemas.openxmlformats.org/officeDocument/2006/relationships/image" Target="media/image24.tiff"/><Relationship Id="rId103" Type="http://schemas.openxmlformats.org/officeDocument/2006/relationships/image" Target="media/image68.png"/><Relationship Id="rId124" Type="http://schemas.openxmlformats.org/officeDocument/2006/relationships/image" Target="media/image89.png"/><Relationship Id="rId70" Type="http://schemas.openxmlformats.org/officeDocument/2006/relationships/image" Target="media/image35.png"/><Relationship Id="rId91" Type="http://schemas.openxmlformats.org/officeDocument/2006/relationships/image" Target="media/image56.png"/><Relationship Id="rId145" Type="http://schemas.openxmlformats.org/officeDocument/2006/relationships/image" Target="media/image110.png"/><Relationship Id="rId166" Type="http://schemas.openxmlformats.org/officeDocument/2006/relationships/image" Target="media/image131.png"/><Relationship Id="rId187" Type="http://schemas.openxmlformats.org/officeDocument/2006/relationships/image" Target="media/image152.png"/><Relationship Id="rId1" Type="http://schemas.openxmlformats.org/officeDocument/2006/relationships/customXml" Target="../customXml/item1.xml"/><Relationship Id="rId212" Type="http://schemas.openxmlformats.org/officeDocument/2006/relationships/image" Target="media/image177.png"/><Relationship Id="rId233" Type="http://schemas.openxmlformats.org/officeDocument/2006/relationships/fontTable" Target="fontTable.xml"/><Relationship Id="rId28" Type="http://schemas.openxmlformats.org/officeDocument/2006/relationships/image" Target="media/image8.wmf"/><Relationship Id="rId49" Type="http://schemas.openxmlformats.org/officeDocument/2006/relationships/image" Target="media/image18.png"/><Relationship Id="rId114" Type="http://schemas.openxmlformats.org/officeDocument/2006/relationships/image" Target="media/image79.png"/><Relationship Id="rId60" Type="http://schemas.openxmlformats.org/officeDocument/2006/relationships/image" Target="media/image25.tiff"/><Relationship Id="rId81" Type="http://schemas.openxmlformats.org/officeDocument/2006/relationships/image" Target="media/image46.png"/><Relationship Id="rId135" Type="http://schemas.openxmlformats.org/officeDocument/2006/relationships/image" Target="media/image100.png"/><Relationship Id="rId156" Type="http://schemas.openxmlformats.org/officeDocument/2006/relationships/image" Target="media/image121.png"/><Relationship Id="rId177" Type="http://schemas.openxmlformats.org/officeDocument/2006/relationships/image" Target="media/image142.png"/><Relationship Id="rId198" Type="http://schemas.openxmlformats.org/officeDocument/2006/relationships/image" Target="media/image163.png"/><Relationship Id="rId202" Type="http://schemas.openxmlformats.org/officeDocument/2006/relationships/image" Target="media/image167.png"/><Relationship Id="rId223" Type="http://schemas.openxmlformats.org/officeDocument/2006/relationships/image" Target="media/image188.png"/><Relationship Id="rId18" Type="http://schemas.openxmlformats.org/officeDocument/2006/relationships/footer" Target="footer5.xml"/><Relationship Id="rId39" Type="http://schemas.openxmlformats.org/officeDocument/2006/relationships/image" Target="media/image12.wmf"/><Relationship Id="rId50" Type="http://schemas.openxmlformats.org/officeDocument/2006/relationships/header" Target="header8.xml"/><Relationship Id="rId104" Type="http://schemas.openxmlformats.org/officeDocument/2006/relationships/image" Target="media/image69.png"/><Relationship Id="rId125" Type="http://schemas.openxmlformats.org/officeDocument/2006/relationships/image" Target="media/image90.png"/><Relationship Id="rId146" Type="http://schemas.openxmlformats.org/officeDocument/2006/relationships/image" Target="media/image111.png"/><Relationship Id="rId167" Type="http://schemas.openxmlformats.org/officeDocument/2006/relationships/image" Target="media/image132.png"/><Relationship Id="rId188" Type="http://schemas.openxmlformats.org/officeDocument/2006/relationships/image" Target="media/image153.png"/><Relationship Id="rId71" Type="http://schemas.openxmlformats.org/officeDocument/2006/relationships/image" Target="media/image36.png"/><Relationship Id="rId92" Type="http://schemas.openxmlformats.org/officeDocument/2006/relationships/image" Target="media/image57.png"/><Relationship Id="rId213" Type="http://schemas.openxmlformats.org/officeDocument/2006/relationships/image" Target="media/image178.png"/><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oleObject" Target="embeddings/oleObject3.bin"/><Relationship Id="rId40" Type="http://schemas.openxmlformats.org/officeDocument/2006/relationships/oleObject" Target="embeddings/oleObject10.bin"/><Relationship Id="rId115" Type="http://schemas.openxmlformats.org/officeDocument/2006/relationships/image" Target="media/image80.png"/><Relationship Id="rId136" Type="http://schemas.openxmlformats.org/officeDocument/2006/relationships/image" Target="media/image101.png"/><Relationship Id="rId157" Type="http://schemas.openxmlformats.org/officeDocument/2006/relationships/image" Target="media/image122.png"/><Relationship Id="rId178" Type="http://schemas.openxmlformats.org/officeDocument/2006/relationships/image" Target="media/image143.png"/><Relationship Id="rId61" Type="http://schemas.openxmlformats.org/officeDocument/2006/relationships/image" Target="media/image26.png"/><Relationship Id="rId82" Type="http://schemas.openxmlformats.org/officeDocument/2006/relationships/image" Target="media/image47.png"/><Relationship Id="rId199" Type="http://schemas.openxmlformats.org/officeDocument/2006/relationships/image" Target="media/image164.png"/><Relationship Id="rId203" Type="http://schemas.openxmlformats.org/officeDocument/2006/relationships/image" Target="media/image168.png"/><Relationship Id="rId19" Type="http://schemas.openxmlformats.org/officeDocument/2006/relationships/header" Target="header6.xml"/><Relationship Id="rId224" Type="http://schemas.openxmlformats.org/officeDocument/2006/relationships/image" Target="media/image189.png"/><Relationship Id="rId30" Type="http://schemas.openxmlformats.org/officeDocument/2006/relationships/oleObject" Target="embeddings/oleObject4.bin"/><Relationship Id="rId105" Type="http://schemas.openxmlformats.org/officeDocument/2006/relationships/image" Target="media/image70.png"/><Relationship Id="rId126" Type="http://schemas.openxmlformats.org/officeDocument/2006/relationships/image" Target="media/image91.png"/><Relationship Id="rId147" Type="http://schemas.openxmlformats.org/officeDocument/2006/relationships/image" Target="media/image112.png"/><Relationship Id="rId168" Type="http://schemas.openxmlformats.org/officeDocument/2006/relationships/image" Target="media/image133.png"/><Relationship Id="rId51" Type="http://schemas.openxmlformats.org/officeDocument/2006/relationships/header" Target="header9.xml"/><Relationship Id="rId72" Type="http://schemas.openxmlformats.org/officeDocument/2006/relationships/image" Target="media/image37.png"/><Relationship Id="rId93" Type="http://schemas.openxmlformats.org/officeDocument/2006/relationships/image" Target="media/image58.png"/><Relationship Id="rId189" Type="http://schemas.openxmlformats.org/officeDocument/2006/relationships/image" Target="media/image154.png"/><Relationship Id="rId3" Type="http://schemas.openxmlformats.org/officeDocument/2006/relationships/styles" Target="styles.xml"/><Relationship Id="rId214" Type="http://schemas.openxmlformats.org/officeDocument/2006/relationships/image" Target="media/image179.png"/><Relationship Id="rId116" Type="http://schemas.openxmlformats.org/officeDocument/2006/relationships/image" Target="media/image81.png"/><Relationship Id="rId137" Type="http://schemas.openxmlformats.org/officeDocument/2006/relationships/image" Target="media/image102.png"/><Relationship Id="rId158" Type="http://schemas.openxmlformats.org/officeDocument/2006/relationships/image" Target="media/image1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E6418-AD9B-43F6-82A2-3D032FDB7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5</TotalTime>
  <Pages>1</Pages>
  <Words>16427</Words>
  <Characters>93637</Characters>
  <Application>Microsoft Office Word</Application>
  <DocSecurity>0</DocSecurity>
  <Lines>780</Lines>
  <Paragraphs>219</Paragraphs>
  <ScaleCrop>false</ScaleCrop>
  <Company/>
  <LinksUpToDate>false</LinksUpToDate>
  <CharactersWithSpaces>109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650</cp:revision>
  <cp:lastPrinted>2017-06-09T06:18:00Z</cp:lastPrinted>
  <dcterms:created xsi:type="dcterms:W3CDTF">2017-06-09T06:08:00Z</dcterms:created>
  <dcterms:modified xsi:type="dcterms:W3CDTF">2018-04-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